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666D8" w:rsidRPr="00013940" w:rsidRDefault="005666D8" w:rsidP="00F14AA8">
      <w:pPr>
        <w:spacing w:after="0" w:line="240" w:lineRule="auto"/>
        <w:ind w:firstLine="0"/>
        <w:jc w:val="center"/>
        <w:rPr>
          <w:rFonts w:ascii="Times New Roman" w:hAnsi="Times New Roman" w:cs="Times New Roman"/>
          <w:b/>
          <w:sz w:val="24"/>
          <w:szCs w:val="24"/>
        </w:rPr>
      </w:pPr>
      <w:r w:rsidRPr="00013940">
        <w:rPr>
          <w:rFonts w:ascii="Times New Roman" w:hAnsi="Times New Roman" w:cs="Times New Roman"/>
          <w:b/>
          <w:noProof/>
          <w:sz w:val="24"/>
          <w:szCs w:val="24"/>
        </w:rPr>
        <mc:AlternateContent>
          <mc:Choice Requires="wps">
            <w:drawing>
              <wp:anchor distT="0" distB="0" distL="114300" distR="114300" simplePos="0" relativeHeight="251659264" behindDoc="0" locked="0" layoutInCell="1" allowOverlap="1" wp14:anchorId="6A67815C" wp14:editId="1FDA87D5">
                <wp:simplePos x="0" y="0"/>
                <wp:positionH relativeFrom="column">
                  <wp:posOffset>8554720</wp:posOffset>
                </wp:positionH>
                <wp:positionV relativeFrom="paragraph">
                  <wp:posOffset>-837565</wp:posOffset>
                </wp:positionV>
                <wp:extent cx="552450" cy="311150"/>
                <wp:effectExtent l="0" t="0" r="19050" b="12700"/>
                <wp:wrapNone/>
                <wp:docPr id="20" name="Rectangle 20"/>
                <wp:cNvGraphicFramePr/>
                <a:graphic xmlns:a="http://schemas.openxmlformats.org/drawingml/2006/main">
                  <a:graphicData uri="http://schemas.microsoft.com/office/word/2010/wordprocessingShape">
                    <wps:wsp>
                      <wps:cNvSpPr/>
                      <wps:spPr>
                        <a:xfrm>
                          <a:off x="0" y="0"/>
                          <a:ext cx="552450" cy="3111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0" o:spid="_x0000_s1026" style="position:absolute;margin-left:673.6pt;margin-top:-65.95pt;width:43.5pt;height:2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" fillcolor="white [3212]" strokecolor="white [3212]" strokeweight="2pt"/>
            </w:pict>
          </mc:Fallback>
        </mc:AlternateContent>
      </w:r>
      <w:r w:rsidRPr="00013940">
        <w:rPr>
          <w:rFonts w:ascii="Times New Roman" w:hAnsi="Times New Roman" w:cs="Times New Roman"/>
          <w:b/>
          <w:sz w:val="24"/>
          <w:szCs w:val="24"/>
        </w:rPr>
        <w:t>Korpus Data Penelitian</w:t>
      </w:r>
    </w:p>
    <w:p w:rsidR="005666D8" w:rsidRPr="00013940" w:rsidRDefault="005666D8" w:rsidP="00F14AA8">
      <w:pPr>
        <w:spacing w:after="0" w:line="240" w:lineRule="auto"/>
        <w:ind w:firstLine="0"/>
        <w:jc w:val="center"/>
        <w:rPr>
          <w:rFonts w:ascii="Times New Roman" w:eastAsia="Times New Roman" w:hAnsi="Times New Roman" w:cs="Times New Roman"/>
          <w:b/>
          <w:sz w:val="24"/>
          <w:szCs w:val="24"/>
        </w:rPr>
      </w:pPr>
      <w:r w:rsidRPr="00013940">
        <w:rPr>
          <w:rFonts w:ascii="Times New Roman" w:eastAsia="Times New Roman" w:hAnsi="Times New Roman" w:cs="Times New Roman"/>
          <w:b/>
          <w:sz w:val="24"/>
          <w:szCs w:val="24"/>
        </w:rPr>
        <w:t xml:space="preserve">Etika Lingkungan dalam Novel </w:t>
      </w:r>
      <w:r w:rsidRPr="00013940">
        <w:rPr>
          <w:rFonts w:ascii="Times New Roman" w:eastAsia="Times New Roman" w:hAnsi="Times New Roman" w:cs="Times New Roman"/>
          <w:b/>
          <w:i/>
          <w:sz w:val="24"/>
          <w:szCs w:val="24"/>
        </w:rPr>
        <w:t>Pertarungan</w:t>
      </w:r>
      <w:r w:rsidRPr="00013940">
        <w:rPr>
          <w:rFonts w:ascii="Times New Roman" w:eastAsia="Times New Roman" w:hAnsi="Times New Roman" w:cs="Times New Roman"/>
          <w:b/>
          <w:sz w:val="24"/>
          <w:szCs w:val="24"/>
        </w:rPr>
        <w:t xml:space="preserve"> Karya Hanna Rambe dan Novel </w:t>
      </w:r>
      <w:r w:rsidRPr="00013940">
        <w:rPr>
          <w:rFonts w:ascii="Times New Roman" w:eastAsia="Times New Roman" w:hAnsi="Times New Roman" w:cs="Times New Roman"/>
          <w:b/>
          <w:i/>
          <w:sz w:val="24"/>
          <w:szCs w:val="24"/>
        </w:rPr>
        <w:t>Ping! A Message from Borneo</w:t>
      </w:r>
    </w:p>
    <w:p w:rsidR="00F350CE" w:rsidRPr="00013940" w:rsidRDefault="005666D8" w:rsidP="00F14AA8">
      <w:pPr>
        <w:spacing w:after="0" w:line="240" w:lineRule="auto"/>
        <w:jc w:val="center"/>
        <w:rPr>
          <w:rFonts w:ascii="Times New Roman" w:eastAsia="Times New Roman" w:hAnsi="Times New Roman" w:cs="Times New Roman"/>
          <w:b/>
          <w:sz w:val="24"/>
          <w:szCs w:val="24"/>
        </w:rPr>
      </w:pPr>
      <w:r w:rsidRPr="00013940">
        <w:rPr>
          <w:rFonts w:ascii="Times New Roman" w:eastAsia="Times New Roman" w:hAnsi="Times New Roman" w:cs="Times New Roman"/>
          <w:b/>
          <w:sz w:val="24"/>
          <w:szCs w:val="24"/>
        </w:rPr>
        <w:t xml:space="preserve">Karya Riawani Elyta dan Shabrina </w:t>
      </w:r>
      <w:r w:rsidRPr="00013940">
        <w:rPr>
          <w:rFonts w:ascii="Times New Roman" w:hAnsi="Times New Roman" w:cs="Times New Roman"/>
          <w:b/>
          <w:color w:val="FFFFFF" w:themeColor="background1"/>
          <w:sz w:val="24"/>
          <w:szCs w:val="24"/>
        </w:rPr>
        <w:t>i</w:t>
      </w:r>
      <w:r w:rsidRPr="00013940">
        <w:rPr>
          <w:rFonts w:ascii="Times New Roman" w:eastAsia="Times New Roman" w:hAnsi="Times New Roman" w:cs="Times New Roman"/>
          <w:b/>
          <w:sz w:val="24"/>
          <w:szCs w:val="24"/>
        </w:rPr>
        <w:t>W.S: Pendekatan Ekokritik</w:t>
      </w:r>
    </w:p>
    <w:tbl>
      <w:tblPr>
        <w:tblStyle w:val="TableGrid"/>
        <w:tblW w:w="16019" w:type="dxa"/>
        <w:tblInd w:w="-885" w:type="dxa"/>
        <w:tblLook w:val="04A0" w:firstRow="1" w:lastRow="0" w:firstColumn="1" w:lastColumn="0" w:noHBand="0" w:noVBand="1"/>
      </w:tblPr>
      <w:tblGrid>
        <w:gridCol w:w="570"/>
        <w:gridCol w:w="2397"/>
        <w:gridCol w:w="1973"/>
        <w:gridCol w:w="1016"/>
        <w:gridCol w:w="4881"/>
        <w:gridCol w:w="5182"/>
      </w:tblGrid>
      <w:tr w:rsidR="00A132AA" w:rsidRPr="00013940" w:rsidTr="004B7E16">
        <w:tc>
          <w:tcPr>
            <w:tcW w:w="570" w:type="dxa"/>
            <w:vAlign w:val="center"/>
          </w:tcPr>
          <w:p w:rsidR="00F17458" w:rsidRPr="00013940" w:rsidRDefault="00F17458" w:rsidP="00F14AA8">
            <w:pPr>
              <w:spacing w:after="0" w:line="240" w:lineRule="auto"/>
              <w:ind w:firstLine="0"/>
              <w:jc w:val="center"/>
              <w:rPr>
                <w:rFonts w:ascii="Times New Roman" w:eastAsia="Times New Roman" w:hAnsi="Times New Roman" w:cs="Times New Roman"/>
                <w:b/>
                <w:sz w:val="24"/>
                <w:szCs w:val="24"/>
              </w:rPr>
            </w:pPr>
            <w:r w:rsidRPr="00013940">
              <w:rPr>
                <w:rFonts w:ascii="Times New Roman" w:eastAsia="Times New Roman" w:hAnsi="Times New Roman" w:cs="Times New Roman"/>
                <w:b/>
                <w:sz w:val="24"/>
                <w:szCs w:val="24"/>
              </w:rPr>
              <w:t>No.</w:t>
            </w:r>
          </w:p>
        </w:tc>
        <w:tc>
          <w:tcPr>
            <w:tcW w:w="2397" w:type="dxa"/>
            <w:vAlign w:val="center"/>
          </w:tcPr>
          <w:p w:rsidR="00F17458" w:rsidRPr="00013940" w:rsidRDefault="00F17458" w:rsidP="00F14AA8">
            <w:pPr>
              <w:spacing w:after="0" w:line="240" w:lineRule="auto"/>
              <w:ind w:firstLine="0"/>
              <w:jc w:val="center"/>
              <w:rPr>
                <w:rFonts w:ascii="Times New Roman" w:eastAsia="Times New Roman" w:hAnsi="Times New Roman" w:cs="Times New Roman"/>
                <w:b/>
                <w:sz w:val="24"/>
                <w:szCs w:val="24"/>
              </w:rPr>
            </w:pPr>
            <w:r w:rsidRPr="00013940">
              <w:rPr>
                <w:rFonts w:ascii="Times New Roman" w:eastAsia="Times New Roman" w:hAnsi="Times New Roman" w:cs="Times New Roman"/>
                <w:b/>
                <w:sz w:val="24"/>
                <w:szCs w:val="24"/>
              </w:rPr>
              <w:t>Fokus Penelitian</w:t>
            </w:r>
          </w:p>
        </w:tc>
        <w:tc>
          <w:tcPr>
            <w:tcW w:w="1973" w:type="dxa"/>
            <w:vAlign w:val="center"/>
          </w:tcPr>
          <w:p w:rsidR="00F17458" w:rsidRPr="00013940" w:rsidRDefault="00F17458" w:rsidP="00F14AA8">
            <w:pPr>
              <w:spacing w:after="0" w:line="240" w:lineRule="auto"/>
              <w:ind w:firstLine="0"/>
              <w:jc w:val="center"/>
              <w:rPr>
                <w:rFonts w:ascii="Times New Roman" w:eastAsia="Times New Roman" w:hAnsi="Times New Roman" w:cs="Times New Roman"/>
                <w:b/>
                <w:sz w:val="24"/>
                <w:szCs w:val="24"/>
              </w:rPr>
            </w:pPr>
            <w:r w:rsidRPr="00013940">
              <w:rPr>
                <w:rFonts w:ascii="Times New Roman" w:eastAsia="Times New Roman" w:hAnsi="Times New Roman" w:cs="Times New Roman"/>
                <w:b/>
                <w:sz w:val="24"/>
                <w:szCs w:val="24"/>
              </w:rPr>
              <w:t>Subbab</w:t>
            </w:r>
          </w:p>
        </w:tc>
        <w:tc>
          <w:tcPr>
            <w:tcW w:w="1016" w:type="dxa"/>
            <w:vAlign w:val="center"/>
          </w:tcPr>
          <w:p w:rsidR="00F17458" w:rsidRPr="00013940" w:rsidRDefault="00F17458" w:rsidP="00F14AA8">
            <w:pPr>
              <w:spacing w:after="0" w:line="240" w:lineRule="auto"/>
              <w:ind w:firstLine="0"/>
              <w:jc w:val="center"/>
              <w:rPr>
                <w:rFonts w:ascii="Times New Roman" w:eastAsia="Times New Roman" w:hAnsi="Times New Roman" w:cs="Times New Roman"/>
                <w:b/>
                <w:sz w:val="24"/>
                <w:szCs w:val="24"/>
              </w:rPr>
            </w:pPr>
            <w:r w:rsidRPr="00013940">
              <w:rPr>
                <w:rFonts w:ascii="Times New Roman" w:eastAsia="Times New Roman" w:hAnsi="Times New Roman" w:cs="Times New Roman"/>
                <w:b/>
                <w:sz w:val="24"/>
                <w:szCs w:val="24"/>
              </w:rPr>
              <w:t>Kode Data</w:t>
            </w:r>
          </w:p>
        </w:tc>
        <w:tc>
          <w:tcPr>
            <w:tcW w:w="4881" w:type="dxa"/>
            <w:vAlign w:val="center"/>
          </w:tcPr>
          <w:p w:rsidR="00F17458" w:rsidRPr="00013940" w:rsidRDefault="00F17458" w:rsidP="00F14AA8">
            <w:pPr>
              <w:spacing w:after="0" w:line="240" w:lineRule="auto"/>
              <w:ind w:firstLine="0"/>
              <w:jc w:val="center"/>
              <w:rPr>
                <w:rFonts w:ascii="Times New Roman" w:eastAsia="Times New Roman" w:hAnsi="Times New Roman" w:cs="Times New Roman"/>
                <w:b/>
                <w:sz w:val="24"/>
                <w:szCs w:val="24"/>
              </w:rPr>
            </w:pPr>
            <w:r w:rsidRPr="00013940">
              <w:rPr>
                <w:rFonts w:ascii="Times New Roman" w:eastAsia="Times New Roman" w:hAnsi="Times New Roman" w:cs="Times New Roman"/>
                <w:b/>
                <w:sz w:val="24"/>
                <w:szCs w:val="24"/>
              </w:rPr>
              <w:t>Data Penelitian</w:t>
            </w:r>
          </w:p>
        </w:tc>
        <w:tc>
          <w:tcPr>
            <w:tcW w:w="5182" w:type="dxa"/>
            <w:vAlign w:val="center"/>
          </w:tcPr>
          <w:p w:rsidR="00F17458" w:rsidRPr="00013940" w:rsidRDefault="00F17458" w:rsidP="00F14AA8">
            <w:pPr>
              <w:spacing w:after="0" w:line="240" w:lineRule="auto"/>
              <w:ind w:firstLine="0"/>
              <w:jc w:val="center"/>
              <w:rPr>
                <w:rFonts w:ascii="Times New Roman" w:eastAsia="Times New Roman" w:hAnsi="Times New Roman" w:cs="Times New Roman"/>
                <w:b/>
                <w:sz w:val="24"/>
                <w:szCs w:val="24"/>
              </w:rPr>
            </w:pPr>
            <w:r w:rsidRPr="00013940">
              <w:rPr>
                <w:rFonts w:ascii="Times New Roman" w:eastAsia="Times New Roman" w:hAnsi="Times New Roman" w:cs="Times New Roman"/>
                <w:b/>
                <w:sz w:val="24"/>
                <w:szCs w:val="24"/>
              </w:rPr>
              <w:t>Deskripsi</w:t>
            </w:r>
          </w:p>
        </w:tc>
      </w:tr>
      <w:tr w:rsidR="00D57EA1" w:rsidRPr="00013940" w:rsidTr="004B7E16">
        <w:tc>
          <w:tcPr>
            <w:tcW w:w="570" w:type="dxa"/>
            <w:vMerge w:val="restart"/>
          </w:tcPr>
          <w:p w:rsidR="00D57EA1" w:rsidRPr="00013940" w:rsidRDefault="00D57EA1" w:rsidP="00F14AA8">
            <w:pPr>
              <w:pStyle w:val="ListParagraph"/>
              <w:numPr>
                <w:ilvl w:val="0"/>
                <w:numId w:val="1"/>
              </w:numPr>
              <w:spacing w:after="0" w:line="240" w:lineRule="auto"/>
              <w:ind w:left="33" w:firstLine="0"/>
              <w:jc w:val="center"/>
              <w:rPr>
                <w:rFonts w:ascii="Times New Roman" w:hAnsi="Times New Roman" w:cs="Times New Roman"/>
                <w:sz w:val="24"/>
                <w:szCs w:val="24"/>
              </w:rPr>
            </w:pPr>
          </w:p>
        </w:tc>
        <w:tc>
          <w:tcPr>
            <w:tcW w:w="2397" w:type="dxa"/>
            <w:vMerge w:val="restart"/>
          </w:tcPr>
          <w:p w:rsidR="00D57EA1" w:rsidRPr="00013940" w:rsidRDefault="007804A2" w:rsidP="00F14AA8">
            <w:pPr>
              <w:spacing w:after="0" w:line="240" w:lineRule="auto"/>
              <w:ind w:firstLine="0"/>
              <w:rPr>
                <w:rFonts w:ascii="Times New Roman" w:hAnsi="Times New Roman" w:cs="Times New Roman"/>
                <w:sz w:val="24"/>
                <w:szCs w:val="24"/>
              </w:rPr>
            </w:pPr>
            <w:r w:rsidRPr="00013940">
              <w:rPr>
                <w:rFonts w:ascii="Times New Roman" w:hAnsi="Times New Roman" w:cs="Times New Roman"/>
                <w:sz w:val="24"/>
                <w:szCs w:val="24"/>
              </w:rPr>
              <w:t>Antroposentr</w:t>
            </w:r>
            <w:r w:rsidR="00D57EA1" w:rsidRPr="00013940">
              <w:rPr>
                <w:rFonts w:ascii="Times New Roman" w:hAnsi="Times New Roman" w:cs="Times New Roman"/>
                <w:sz w:val="24"/>
                <w:szCs w:val="24"/>
              </w:rPr>
              <w:t>i</w:t>
            </w:r>
            <w:r w:rsidRPr="00013940">
              <w:rPr>
                <w:rFonts w:ascii="Times New Roman" w:hAnsi="Times New Roman" w:cs="Times New Roman"/>
                <w:sz w:val="24"/>
                <w:szCs w:val="24"/>
              </w:rPr>
              <w:t>s</w:t>
            </w:r>
            <w:r w:rsidR="00D57EA1" w:rsidRPr="00013940">
              <w:rPr>
                <w:rFonts w:ascii="Times New Roman" w:hAnsi="Times New Roman" w:cs="Times New Roman"/>
                <w:sz w:val="24"/>
                <w:szCs w:val="24"/>
              </w:rPr>
              <w:t xml:space="preserve">me dalam Novel </w:t>
            </w:r>
            <w:r w:rsidR="00D57EA1" w:rsidRPr="00013940">
              <w:rPr>
                <w:rFonts w:ascii="Times New Roman" w:hAnsi="Times New Roman" w:cs="Times New Roman"/>
                <w:i/>
                <w:sz w:val="24"/>
                <w:szCs w:val="24"/>
              </w:rPr>
              <w:t>Pertarungan</w:t>
            </w:r>
            <w:r w:rsidR="00D57EA1" w:rsidRPr="00013940">
              <w:rPr>
                <w:rFonts w:ascii="Times New Roman" w:hAnsi="Times New Roman" w:cs="Times New Roman"/>
                <w:sz w:val="24"/>
                <w:szCs w:val="24"/>
              </w:rPr>
              <w:t xml:space="preserve"> karya Hanna Rambe</w:t>
            </w:r>
          </w:p>
        </w:tc>
        <w:tc>
          <w:tcPr>
            <w:tcW w:w="1973" w:type="dxa"/>
            <w:vMerge w:val="restart"/>
          </w:tcPr>
          <w:p w:rsidR="00D57EA1" w:rsidRPr="00013940" w:rsidRDefault="00D57EA1"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 xml:space="preserve">Perburuan </w:t>
            </w:r>
            <w:r w:rsidR="00B91A9C" w:rsidRPr="00013940">
              <w:rPr>
                <w:rFonts w:ascii="Times New Roman" w:hAnsi="Times New Roman" w:cs="Times New Roman"/>
                <w:sz w:val="24"/>
                <w:szCs w:val="24"/>
              </w:rPr>
              <w:t>Hewan</w:t>
            </w:r>
          </w:p>
        </w:tc>
        <w:tc>
          <w:tcPr>
            <w:tcW w:w="1016" w:type="dxa"/>
          </w:tcPr>
          <w:p w:rsidR="00D57EA1" w:rsidRPr="00013940" w:rsidRDefault="00441074" w:rsidP="00F14AA8">
            <w:pPr>
              <w:spacing w:after="0" w:line="240" w:lineRule="auto"/>
              <w:ind w:firstLine="0"/>
              <w:jc w:val="center"/>
              <w:rPr>
                <w:rFonts w:ascii="Times New Roman" w:eastAsia="Times New Roman" w:hAnsi="Times New Roman" w:cs="Times New Roman"/>
                <w:b/>
                <w:sz w:val="24"/>
                <w:szCs w:val="24"/>
              </w:rPr>
            </w:pPr>
            <w:r w:rsidRPr="00013940">
              <w:rPr>
                <w:rFonts w:ascii="Times New Roman" w:hAnsi="Times New Roman" w:cs="Times New Roman"/>
                <w:sz w:val="24"/>
                <w:szCs w:val="24"/>
              </w:rPr>
              <w:t>A</w:t>
            </w:r>
            <w:r w:rsidR="00D57EA1" w:rsidRPr="00013940">
              <w:rPr>
                <w:rFonts w:ascii="Times New Roman" w:hAnsi="Times New Roman" w:cs="Times New Roman"/>
                <w:sz w:val="24"/>
                <w:szCs w:val="24"/>
              </w:rPr>
              <w:t>.1.1</w:t>
            </w:r>
          </w:p>
        </w:tc>
        <w:tc>
          <w:tcPr>
            <w:tcW w:w="4881" w:type="dxa"/>
          </w:tcPr>
          <w:p w:rsidR="00D57EA1" w:rsidRPr="00013940" w:rsidRDefault="00D57EA1"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sz w:val="24"/>
                <w:szCs w:val="24"/>
              </w:rPr>
              <w:t xml:space="preserve">“Kita mau menembak gajah. Mau dipotret di atas bangkai gajah yang panjang gadingnya. Yang itu mau menyelidiki gajah. Mungkin mau menyelamatkan gajah. Kepentingannya beda-beda. Bahkan ada pertarungan kepentingan jadinya.”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37","uris":["http://www.mendeley.com/documents/?uuid=1471c398-3334-4d3e-a72f-454ee67861ce"]}],"mendeley":{"formattedCitation":"(Rambe, 2002, p. 37)","plainTextFormattedCitation":"(Rambe, 2002, p. 37)","previouslyFormattedCitation":"(Rambe, 2002, p. 37)"},"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37)</w:t>
            </w:r>
            <w:r w:rsidRPr="00013940">
              <w:rPr>
                <w:rFonts w:ascii="Times New Roman" w:hAnsi="Times New Roman" w:cs="Times New Roman"/>
                <w:sz w:val="24"/>
                <w:szCs w:val="24"/>
              </w:rPr>
              <w:fldChar w:fldCharType="end"/>
            </w:r>
            <w:r w:rsidR="00740117" w:rsidRPr="00013940">
              <w:rPr>
                <w:rFonts w:ascii="Times New Roman" w:hAnsi="Times New Roman" w:cs="Times New Roman"/>
                <w:sz w:val="24"/>
                <w:szCs w:val="24"/>
              </w:rPr>
              <w:t xml:space="preserve"> </w:t>
            </w:r>
          </w:p>
        </w:tc>
        <w:tc>
          <w:tcPr>
            <w:tcW w:w="5182" w:type="dxa"/>
          </w:tcPr>
          <w:p w:rsidR="00D57EA1" w:rsidRPr="00013940" w:rsidRDefault="00D57EA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 (</w:t>
            </w:r>
            <w:r w:rsidR="00441074" w:rsidRPr="00013940">
              <w:rPr>
                <w:rFonts w:ascii="Times New Roman" w:hAnsi="Times New Roman" w:cs="Times New Roman"/>
                <w:sz w:val="24"/>
                <w:szCs w:val="24"/>
              </w:rPr>
              <w:t>A</w:t>
            </w:r>
            <w:r w:rsidRPr="00013940">
              <w:rPr>
                <w:rFonts w:ascii="Times New Roman" w:hAnsi="Times New Roman" w:cs="Times New Roman"/>
                <w:sz w:val="24"/>
                <w:szCs w:val="24"/>
              </w:rPr>
              <w:t>.1.1) menunjukkan bahwa bagaimana sikap antroposentrisme manusia terhadap alam salah satunya dengan berburu gajah. Data ters</w:t>
            </w:r>
            <w:r w:rsidR="0003317F" w:rsidRPr="00013940">
              <w:rPr>
                <w:rFonts w:ascii="Times New Roman" w:hAnsi="Times New Roman" w:cs="Times New Roman"/>
                <w:sz w:val="24"/>
                <w:szCs w:val="24"/>
              </w:rPr>
              <w:t>eb</w:t>
            </w:r>
            <w:r w:rsidRPr="00013940">
              <w:rPr>
                <w:rFonts w:ascii="Times New Roman" w:hAnsi="Times New Roman" w:cs="Times New Roman"/>
                <w:sz w:val="24"/>
                <w:szCs w:val="24"/>
              </w:rPr>
              <w:t>ut menunjukkan rombongan Ted yang berasal dari Amerika namun sudah lama menetap di Jakarta serta Rombongan Profesor Fontanella dari Jakarta juga utusan dari pemerintah. Dua rombongan ini memiliki tujuan dan kepentingan yang berbeda yaitu hendak berburu gajah dan hendak menyelidiki gajah. Sikap rombongan Ted ini menunjukkan bagaimana antroposentri</w:t>
            </w:r>
            <w:r w:rsidR="00C10859" w:rsidRPr="00013940">
              <w:rPr>
                <w:rFonts w:ascii="Times New Roman" w:hAnsi="Times New Roman" w:cs="Times New Roman"/>
                <w:sz w:val="24"/>
                <w:szCs w:val="24"/>
              </w:rPr>
              <w:t>s</w:t>
            </w:r>
            <w:r w:rsidRPr="00013940">
              <w:rPr>
                <w:rFonts w:ascii="Times New Roman" w:hAnsi="Times New Roman" w:cs="Times New Roman"/>
                <w:sz w:val="24"/>
                <w:szCs w:val="24"/>
              </w:rPr>
              <w:t>me yang hanya mementingkan kepentingan pribadi dengan memburu gajah serta memotret di atas bangkai gajah. Sikap rombongan Ted ini merupakan salah satu tindakan merusak ekosistem alam yang mengancam kepunahan populasi gajah dan kemungkinan semakin lama gajah diburu maka akan punah selamanya jika hal ini terus dilakukan.</w:t>
            </w:r>
          </w:p>
        </w:tc>
      </w:tr>
      <w:tr w:rsidR="00D57EA1" w:rsidRPr="00013940" w:rsidTr="004B7E16">
        <w:tc>
          <w:tcPr>
            <w:tcW w:w="570" w:type="dxa"/>
            <w:vMerge/>
          </w:tcPr>
          <w:p w:rsidR="00D57EA1" w:rsidRPr="00013940" w:rsidRDefault="00D57EA1" w:rsidP="00F14AA8">
            <w:pPr>
              <w:spacing w:after="0" w:line="240" w:lineRule="auto"/>
              <w:ind w:left="360" w:firstLine="0"/>
              <w:jc w:val="center"/>
              <w:rPr>
                <w:rFonts w:ascii="Times New Roman" w:hAnsi="Times New Roman" w:cs="Times New Roman"/>
                <w:sz w:val="24"/>
                <w:szCs w:val="24"/>
              </w:rPr>
            </w:pPr>
          </w:p>
        </w:tc>
        <w:tc>
          <w:tcPr>
            <w:tcW w:w="2397" w:type="dxa"/>
            <w:vMerge/>
          </w:tcPr>
          <w:p w:rsidR="00D57EA1" w:rsidRPr="00013940" w:rsidRDefault="00D57EA1" w:rsidP="00F14AA8">
            <w:pPr>
              <w:spacing w:after="0" w:line="240" w:lineRule="auto"/>
              <w:ind w:firstLine="0"/>
              <w:rPr>
                <w:rFonts w:ascii="Times New Roman" w:hAnsi="Times New Roman" w:cs="Times New Roman"/>
                <w:sz w:val="24"/>
                <w:szCs w:val="24"/>
              </w:rPr>
            </w:pPr>
          </w:p>
        </w:tc>
        <w:tc>
          <w:tcPr>
            <w:tcW w:w="1973" w:type="dxa"/>
            <w:vMerge/>
          </w:tcPr>
          <w:p w:rsidR="00D57EA1" w:rsidRPr="00013940" w:rsidRDefault="00D57EA1" w:rsidP="00F14AA8">
            <w:pPr>
              <w:spacing w:after="0" w:line="240" w:lineRule="auto"/>
              <w:ind w:firstLine="0"/>
              <w:jc w:val="center"/>
              <w:rPr>
                <w:rFonts w:ascii="Times New Roman" w:hAnsi="Times New Roman" w:cs="Times New Roman"/>
                <w:sz w:val="24"/>
                <w:szCs w:val="24"/>
              </w:rPr>
            </w:pPr>
          </w:p>
        </w:tc>
        <w:tc>
          <w:tcPr>
            <w:tcW w:w="1016" w:type="dxa"/>
          </w:tcPr>
          <w:p w:rsidR="00D57EA1" w:rsidRPr="00013940" w:rsidRDefault="00441074" w:rsidP="00F14AA8">
            <w:pPr>
              <w:spacing w:after="0" w:line="240" w:lineRule="auto"/>
              <w:ind w:firstLine="0"/>
              <w:jc w:val="center"/>
              <w:rPr>
                <w:rFonts w:ascii="Times New Roman" w:eastAsia="Times New Roman" w:hAnsi="Times New Roman" w:cs="Times New Roman"/>
                <w:b/>
                <w:sz w:val="24"/>
                <w:szCs w:val="24"/>
              </w:rPr>
            </w:pPr>
            <w:r w:rsidRPr="00013940">
              <w:rPr>
                <w:rFonts w:ascii="Times New Roman" w:hAnsi="Times New Roman" w:cs="Times New Roman"/>
                <w:sz w:val="24"/>
                <w:szCs w:val="24"/>
              </w:rPr>
              <w:t>A</w:t>
            </w:r>
            <w:r w:rsidR="00D57EA1" w:rsidRPr="00013940">
              <w:rPr>
                <w:rFonts w:ascii="Times New Roman" w:hAnsi="Times New Roman" w:cs="Times New Roman"/>
                <w:sz w:val="24"/>
                <w:szCs w:val="24"/>
              </w:rPr>
              <w:t>.1.2</w:t>
            </w:r>
          </w:p>
        </w:tc>
        <w:tc>
          <w:tcPr>
            <w:tcW w:w="4881" w:type="dxa"/>
          </w:tcPr>
          <w:p w:rsidR="00D57EA1" w:rsidRPr="00013940" w:rsidRDefault="00D57EA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Kami keluarga pemburu hewan besar. Kakek, Ayah dan saya. Kami ingin menembak gajah, Pak. Nanti difoto di atas gajah yang luka. Ini untuk dibanggakan di Amerika, tempat saya sekolah.”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51","uris":["http://www.mendeley.com/documents/?uuid=1471c398-3334-4d3e-a72f-454ee67861ce"]}],"mendeley":{"formattedCitation":"(Rambe, 2002, p. 51)","plainTextFormattedCitation":"(Rambe, 2002, p. 51)","previouslyFormattedCitation":"(Rambe, 2002, p. 51)"},"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51)</w:t>
            </w:r>
            <w:r w:rsidRPr="00013940">
              <w:rPr>
                <w:rFonts w:ascii="Times New Roman" w:hAnsi="Times New Roman" w:cs="Times New Roman"/>
                <w:sz w:val="24"/>
                <w:szCs w:val="24"/>
              </w:rPr>
              <w:fldChar w:fldCharType="end"/>
            </w:r>
          </w:p>
          <w:p w:rsidR="00D57EA1" w:rsidRPr="00013940" w:rsidRDefault="00D57EA1" w:rsidP="00F14AA8">
            <w:pPr>
              <w:spacing w:after="0" w:line="240" w:lineRule="auto"/>
              <w:ind w:firstLine="0"/>
              <w:jc w:val="both"/>
              <w:rPr>
                <w:rFonts w:ascii="Times New Roman" w:eastAsia="Times New Roman" w:hAnsi="Times New Roman" w:cs="Times New Roman"/>
                <w:b/>
                <w:sz w:val="24"/>
                <w:szCs w:val="24"/>
              </w:rPr>
            </w:pPr>
          </w:p>
        </w:tc>
        <w:tc>
          <w:tcPr>
            <w:tcW w:w="5182" w:type="dxa"/>
          </w:tcPr>
          <w:p w:rsidR="00D57EA1" w:rsidRPr="00013940" w:rsidRDefault="00D57EA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 (</w:t>
            </w:r>
            <w:r w:rsidR="00441074" w:rsidRPr="00013940">
              <w:rPr>
                <w:rFonts w:ascii="Times New Roman" w:hAnsi="Times New Roman" w:cs="Times New Roman"/>
                <w:sz w:val="24"/>
                <w:szCs w:val="24"/>
              </w:rPr>
              <w:t>A</w:t>
            </w:r>
            <w:r w:rsidRPr="00013940">
              <w:rPr>
                <w:rFonts w:ascii="Times New Roman" w:hAnsi="Times New Roman" w:cs="Times New Roman"/>
                <w:sz w:val="24"/>
                <w:szCs w:val="24"/>
              </w:rPr>
              <w:t xml:space="preserve">.1.2) menunjukkan bahwa keluarga Ted merupakan orang-orang yang suka berburu hewan, sehingga hal ini menurun pada diri Ted. Kepentingan Rombongan Ted ini hanya untuk kepentingan pribadi dengan melakukan perburuan gajah yaitu menembak hanya untuk berfoto di atas </w:t>
            </w:r>
            <w:r w:rsidRPr="00013940">
              <w:rPr>
                <w:rFonts w:ascii="Times New Roman" w:hAnsi="Times New Roman" w:cs="Times New Roman"/>
                <w:sz w:val="24"/>
                <w:szCs w:val="24"/>
              </w:rPr>
              <w:lastRenderedPageBreak/>
              <w:t>gajah yang telah luka. Hal itu dilakukan agar mereka bisa memamerkan hasil foto ke teman sekolahnya yang ada di Amerika. Sikap antroposentrisme rombongan Ted ini membuat populasi gajah akan berkurang karena perburuan yang semakin banyak dilakukan. Mendengar rombongan Ted yang ingin menembak gajah, tentu warga Selindong merasa senang karena mereka akan terb</w:t>
            </w:r>
            <w:r w:rsidR="006323F7" w:rsidRPr="00013940">
              <w:rPr>
                <w:rFonts w:ascii="Times New Roman" w:hAnsi="Times New Roman" w:cs="Times New Roman"/>
                <w:sz w:val="24"/>
                <w:szCs w:val="24"/>
              </w:rPr>
              <w:t>eb</w:t>
            </w:r>
            <w:r w:rsidRPr="00013940">
              <w:rPr>
                <w:rFonts w:ascii="Times New Roman" w:hAnsi="Times New Roman" w:cs="Times New Roman"/>
                <w:sz w:val="24"/>
                <w:szCs w:val="24"/>
              </w:rPr>
              <w:t>as dari gangguan gajah.</w:t>
            </w:r>
          </w:p>
        </w:tc>
      </w:tr>
      <w:tr w:rsidR="00C536BA" w:rsidRPr="00013940" w:rsidTr="004B7E16">
        <w:tc>
          <w:tcPr>
            <w:tcW w:w="570" w:type="dxa"/>
            <w:vMerge/>
          </w:tcPr>
          <w:p w:rsidR="00C536BA" w:rsidRPr="00013940" w:rsidRDefault="00C536BA" w:rsidP="00F14AA8">
            <w:pPr>
              <w:spacing w:after="0" w:line="240" w:lineRule="auto"/>
              <w:ind w:left="360" w:firstLine="0"/>
              <w:jc w:val="center"/>
              <w:rPr>
                <w:rFonts w:ascii="Times New Roman" w:hAnsi="Times New Roman" w:cs="Times New Roman"/>
                <w:sz w:val="24"/>
                <w:szCs w:val="24"/>
              </w:rPr>
            </w:pPr>
          </w:p>
        </w:tc>
        <w:tc>
          <w:tcPr>
            <w:tcW w:w="2397" w:type="dxa"/>
            <w:vMerge/>
          </w:tcPr>
          <w:p w:rsidR="00C536BA" w:rsidRPr="00013940" w:rsidRDefault="00C536BA" w:rsidP="00F14AA8">
            <w:pPr>
              <w:spacing w:after="0" w:line="240" w:lineRule="auto"/>
              <w:ind w:firstLine="0"/>
              <w:rPr>
                <w:rFonts w:ascii="Times New Roman" w:hAnsi="Times New Roman" w:cs="Times New Roman"/>
                <w:sz w:val="24"/>
                <w:szCs w:val="24"/>
              </w:rPr>
            </w:pPr>
          </w:p>
        </w:tc>
        <w:tc>
          <w:tcPr>
            <w:tcW w:w="1973" w:type="dxa"/>
            <w:vMerge/>
          </w:tcPr>
          <w:p w:rsidR="00C536BA" w:rsidRPr="00013940" w:rsidRDefault="00C536BA" w:rsidP="00F14AA8">
            <w:pPr>
              <w:spacing w:after="0" w:line="240" w:lineRule="auto"/>
              <w:ind w:firstLine="0"/>
              <w:jc w:val="center"/>
              <w:rPr>
                <w:rFonts w:ascii="Times New Roman" w:hAnsi="Times New Roman" w:cs="Times New Roman"/>
                <w:sz w:val="24"/>
                <w:szCs w:val="24"/>
              </w:rPr>
            </w:pPr>
          </w:p>
        </w:tc>
        <w:tc>
          <w:tcPr>
            <w:tcW w:w="1016" w:type="dxa"/>
          </w:tcPr>
          <w:p w:rsidR="00C536BA" w:rsidRPr="00013940" w:rsidRDefault="00441074" w:rsidP="00F14AA8">
            <w:pPr>
              <w:spacing w:after="0" w:line="240" w:lineRule="auto"/>
              <w:ind w:firstLine="0"/>
              <w:jc w:val="center"/>
              <w:rPr>
                <w:rFonts w:ascii="Times New Roman" w:eastAsia="Times New Roman" w:hAnsi="Times New Roman" w:cs="Times New Roman"/>
                <w:b/>
                <w:sz w:val="24"/>
                <w:szCs w:val="24"/>
              </w:rPr>
            </w:pPr>
            <w:r w:rsidRPr="00013940">
              <w:rPr>
                <w:rFonts w:ascii="Times New Roman" w:hAnsi="Times New Roman" w:cs="Times New Roman"/>
                <w:sz w:val="24"/>
                <w:szCs w:val="24"/>
              </w:rPr>
              <w:t>A</w:t>
            </w:r>
            <w:r w:rsidR="00C536BA" w:rsidRPr="00013940">
              <w:rPr>
                <w:rFonts w:ascii="Times New Roman" w:hAnsi="Times New Roman" w:cs="Times New Roman"/>
                <w:sz w:val="24"/>
                <w:szCs w:val="24"/>
              </w:rPr>
              <w:t>.1.3</w:t>
            </w:r>
          </w:p>
        </w:tc>
        <w:tc>
          <w:tcPr>
            <w:tcW w:w="4881" w:type="dxa"/>
          </w:tcPr>
          <w:p w:rsidR="00C536BA" w:rsidRPr="00013940" w:rsidRDefault="00C536BA"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sz w:val="24"/>
                <w:szCs w:val="24"/>
              </w:rPr>
              <w:t>“Rencana saya begini, Mak. Kita pakai uang pinjaman untuk melamar dan pesta resmi. Lalu saya mau masuk ke hutan di hulu dengan teman. Kami mau menembak b</w:t>
            </w:r>
            <w:r w:rsidR="006323F7" w:rsidRPr="00013940">
              <w:rPr>
                <w:rFonts w:ascii="Times New Roman" w:hAnsi="Times New Roman" w:cs="Times New Roman"/>
                <w:sz w:val="24"/>
                <w:szCs w:val="24"/>
              </w:rPr>
              <w:t>eb</w:t>
            </w:r>
            <w:r w:rsidRPr="00013940">
              <w:rPr>
                <w:rFonts w:ascii="Times New Roman" w:hAnsi="Times New Roman" w:cs="Times New Roman"/>
                <w:sz w:val="24"/>
                <w:szCs w:val="24"/>
              </w:rPr>
              <w:t xml:space="preserve">erapa ekor gajah yang gadingnya panjang. Harga gading mahal. Kalau menjual, hitung kilo.”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72","uris":["http://www.mendeley.com/documents/?uuid=1471c398-3334-4d3e-a72f-454ee67861ce"]}],"mendeley":{"formattedCitation":"(Rambe, 2002, p. 72)","plainTextFormattedCitation":"(Rambe, 2002, p. 72)","previouslyFormattedCitation":"(Rambe, 2002, p. 72)"},"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72)</w:t>
            </w:r>
            <w:r w:rsidRPr="00013940">
              <w:rPr>
                <w:rFonts w:ascii="Times New Roman" w:hAnsi="Times New Roman" w:cs="Times New Roman"/>
                <w:sz w:val="24"/>
                <w:szCs w:val="24"/>
              </w:rPr>
              <w:fldChar w:fldCharType="end"/>
            </w:r>
          </w:p>
        </w:tc>
        <w:tc>
          <w:tcPr>
            <w:tcW w:w="5182" w:type="dxa"/>
          </w:tcPr>
          <w:p w:rsidR="00C536BA" w:rsidRPr="00013940" w:rsidRDefault="00C536BA"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color w:val="000000" w:themeColor="text1"/>
                <w:sz w:val="24"/>
                <w:szCs w:val="24"/>
              </w:rPr>
              <w:t xml:space="preserve">Data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A</w:t>
            </w:r>
            <w:r w:rsidRPr="00013940">
              <w:rPr>
                <w:rFonts w:ascii="Times New Roman" w:hAnsi="Times New Roman" w:cs="Times New Roman"/>
                <w:sz w:val="24"/>
                <w:szCs w:val="24"/>
              </w:rPr>
              <w:t>.1.3) menunjukkan bahwa Agus hendak pergi memburu gajah bersama temannya hanya untuk mendapatkan gading gajah yang panjang. Hal itu dilakukan karena gading yang mereka dapat nantinya bisa dijual, kemudian hasilnya untuk menggantikan uang pinjamannya ke Bah Cong. Uang hasil pinjaman digunakan untuk melamar dan menikahi Nunung gadis yang ia cintai yang sedang mengandung buah hatinya. Tentunya dalam hal ini, Agus meminta bantuan kepada Mak Dijah agar dipinjamkan uang pada Bah Cong salah satu orang yang kaya di desa mereka. Harga gading memanglah mahal ditambah gajah yang ada di daerah mereka mulai punah akibat dari maraknya perburuan serta hutan-hutan beserta isinya telah rusak. Bagi Agus dan temannya tidak terlalu sulit mencari jejak gajah. Bahkan medan jelajah dan makanan hewan besar itu telah menyempit karena persaingan kepentingan manusia ditambah kemarau panjang.</w:t>
            </w:r>
          </w:p>
        </w:tc>
      </w:tr>
      <w:tr w:rsidR="00C536BA" w:rsidRPr="00013940" w:rsidTr="004B7E16">
        <w:tc>
          <w:tcPr>
            <w:tcW w:w="570" w:type="dxa"/>
            <w:vMerge/>
          </w:tcPr>
          <w:p w:rsidR="00C536BA" w:rsidRPr="00013940" w:rsidRDefault="00C536BA" w:rsidP="00F14AA8">
            <w:pPr>
              <w:spacing w:after="0" w:line="240" w:lineRule="auto"/>
              <w:ind w:left="360" w:firstLine="0"/>
              <w:jc w:val="center"/>
              <w:rPr>
                <w:rFonts w:ascii="Times New Roman" w:hAnsi="Times New Roman" w:cs="Times New Roman"/>
                <w:sz w:val="24"/>
                <w:szCs w:val="24"/>
              </w:rPr>
            </w:pPr>
          </w:p>
        </w:tc>
        <w:tc>
          <w:tcPr>
            <w:tcW w:w="2397" w:type="dxa"/>
            <w:vMerge/>
          </w:tcPr>
          <w:p w:rsidR="00C536BA" w:rsidRPr="00013940" w:rsidRDefault="00C536BA" w:rsidP="00F14AA8">
            <w:pPr>
              <w:spacing w:after="0" w:line="240" w:lineRule="auto"/>
              <w:ind w:firstLine="0"/>
              <w:rPr>
                <w:rFonts w:ascii="Times New Roman" w:hAnsi="Times New Roman" w:cs="Times New Roman"/>
                <w:sz w:val="24"/>
                <w:szCs w:val="24"/>
              </w:rPr>
            </w:pPr>
          </w:p>
        </w:tc>
        <w:tc>
          <w:tcPr>
            <w:tcW w:w="1973" w:type="dxa"/>
            <w:vMerge/>
          </w:tcPr>
          <w:p w:rsidR="00C536BA" w:rsidRPr="00013940" w:rsidRDefault="00C536BA" w:rsidP="00F14AA8">
            <w:pPr>
              <w:spacing w:after="0" w:line="240" w:lineRule="auto"/>
              <w:ind w:firstLine="0"/>
              <w:jc w:val="center"/>
              <w:rPr>
                <w:rFonts w:ascii="Times New Roman" w:hAnsi="Times New Roman" w:cs="Times New Roman"/>
                <w:sz w:val="24"/>
                <w:szCs w:val="24"/>
              </w:rPr>
            </w:pPr>
          </w:p>
        </w:tc>
        <w:tc>
          <w:tcPr>
            <w:tcW w:w="1016" w:type="dxa"/>
          </w:tcPr>
          <w:p w:rsidR="00C536BA" w:rsidRPr="00013940" w:rsidRDefault="00441074" w:rsidP="00F14AA8">
            <w:pPr>
              <w:spacing w:after="0" w:line="240" w:lineRule="auto"/>
              <w:ind w:firstLine="0"/>
              <w:jc w:val="center"/>
              <w:rPr>
                <w:rFonts w:ascii="Times New Roman" w:eastAsia="Times New Roman" w:hAnsi="Times New Roman" w:cs="Times New Roman"/>
                <w:b/>
                <w:sz w:val="24"/>
                <w:szCs w:val="24"/>
              </w:rPr>
            </w:pPr>
            <w:r w:rsidRPr="00013940">
              <w:rPr>
                <w:rFonts w:ascii="Times New Roman" w:hAnsi="Times New Roman" w:cs="Times New Roman"/>
                <w:sz w:val="24"/>
                <w:szCs w:val="24"/>
              </w:rPr>
              <w:t>A</w:t>
            </w:r>
            <w:r w:rsidR="00C536BA" w:rsidRPr="00013940">
              <w:rPr>
                <w:rFonts w:ascii="Times New Roman" w:hAnsi="Times New Roman" w:cs="Times New Roman"/>
                <w:sz w:val="24"/>
                <w:szCs w:val="24"/>
              </w:rPr>
              <w:t>.1.4</w:t>
            </w:r>
          </w:p>
        </w:tc>
        <w:tc>
          <w:tcPr>
            <w:tcW w:w="4881" w:type="dxa"/>
          </w:tcPr>
          <w:p w:rsidR="00C536BA" w:rsidRPr="00013940" w:rsidRDefault="00C536BA"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sz w:val="24"/>
                <w:szCs w:val="24"/>
              </w:rPr>
              <w:t xml:space="preserve">“Agus biasa bergerak cepat. la ingin minta cuti dua minggu, untuk masuk ke hutan. Hatinya sudah mantap, akan pergi menembak gajah bergading. Untuk bekal mengawini Nunung, kembang mawar di Seribu Nyiur”.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74","uris":["http://www.mendeley.com/documents/?uuid=1471c398-3334-4d3e-a72f-454ee67861ce"]}],"mendeley":{"formattedCitation":"(Rambe, 2002, p. 74)","plainTextFormattedCitation":"(Rambe, 2002, p. 74)","previouslyFormattedCitation":"(Rambe, 2002, p. 74)"},"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74)</w:t>
            </w:r>
            <w:r w:rsidRPr="00013940">
              <w:rPr>
                <w:rFonts w:ascii="Times New Roman" w:hAnsi="Times New Roman" w:cs="Times New Roman"/>
                <w:sz w:val="24"/>
                <w:szCs w:val="24"/>
              </w:rPr>
              <w:fldChar w:fldCharType="end"/>
            </w:r>
          </w:p>
        </w:tc>
        <w:tc>
          <w:tcPr>
            <w:tcW w:w="5182" w:type="dxa"/>
          </w:tcPr>
          <w:p w:rsidR="00C536BA" w:rsidRPr="00013940" w:rsidRDefault="00C536BA"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color w:val="000000" w:themeColor="text1"/>
                <w:sz w:val="24"/>
                <w:szCs w:val="24"/>
              </w:rPr>
              <w:t xml:space="preserve">Data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A</w:t>
            </w:r>
            <w:r w:rsidRPr="00013940">
              <w:rPr>
                <w:rFonts w:ascii="Times New Roman" w:hAnsi="Times New Roman" w:cs="Times New Roman"/>
                <w:sz w:val="24"/>
                <w:szCs w:val="24"/>
              </w:rPr>
              <w:t>.1.4) menunjukkan bahwa tokoh Agus dengan semangat, ia sangat bersedia memasuki hutan untuk berburu gading gajah. Hal itu mesti ia lakukan dengan cepat agar bisa mengadakan pesta pernikahannya dengan Nunung salah satu gadis desa yang cantik jelita. Karena harga jual gading yang mahal, sehingga jalan satu-satunya menurut Agus agar bisa mendapatkan uang yang banyak yaitu dengan berburu gajah. Gajah di Pulau Sente memanglah banyak, namun akibat perburuan yang terus dilakukan oleh manusia kini semakin sedikit. Demi kepentingan manusia gajah-gajah yang ada di Pulau Sente semakin punah. Selain itu, kepentingan manusia dalam pembukaan lahan baru untuk pemukiman transmigrasi juga membuat habitat gajah semakin menyempit.</w:t>
            </w:r>
          </w:p>
        </w:tc>
      </w:tr>
      <w:tr w:rsidR="003A51B9" w:rsidRPr="00013940" w:rsidTr="004B7E16">
        <w:tc>
          <w:tcPr>
            <w:tcW w:w="570" w:type="dxa"/>
            <w:vMerge/>
          </w:tcPr>
          <w:p w:rsidR="003A51B9" w:rsidRPr="00013940" w:rsidRDefault="003A51B9" w:rsidP="00F14AA8">
            <w:pPr>
              <w:spacing w:after="0" w:line="240" w:lineRule="auto"/>
              <w:ind w:left="360" w:firstLine="0"/>
              <w:jc w:val="center"/>
              <w:rPr>
                <w:rFonts w:ascii="Times New Roman" w:hAnsi="Times New Roman" w:cs="Times New Roman"/>
                <w:sz w:val="24"/>
                <w:szCs w:val="24"/>
              </w:rPr>
            </w:pPr>
          </w:p>
        </w:tc>
        <w:tc>
          <w:tcPr>
            <w:tcW w:w="2397" w:type="dxa"/>
            <w:vMerge/>
          </w:tcPr>
          <w:p w:rsidR="003A51B9" w:rsidRPr="00013940" w:rsidRDefault="003A51B9" w:rsidP="00F14AA8">
            <w:pPr>
              <w:spacing w:after="0" w:line="240" w:lineRule="auto"/>
              <w:ind w:firstLine="0"/>
              <w:rPr>
                <w:rFonts w:ascii="Times New Roman" w:hAnsi="Times New Roman" w:cs="Times New Roman"/>
                <w:sz w:val="24"/>
                <w:szCs w:val="24"/>
              </w:rPr>
            </w:pPr>
          </w:p>
        </w:tc>
        <w:tc>
          <w:tcPr>
            <w:tcW w:w="1973" w:type="dxa"/>
            <w:vMerge/>
          </w:tcPr>
          <w:p w:rsidR="003A51B9" w:rsidRPr="00013940" w:rsidRDefault="003A51B9" w:rsidP="00F14AA8">
            <w:pPr>
              <w:spacing w:after="0" w:line="240" w:lineRule="auto"/>
              <w:ind w:firstLine="0"/>
              <w:jc w:val="center"/>
              <w:rPr>
                <w:rFonts w:ascii="Times New Roman" w:hAnsi="Times New Roman" w:cs="Times New Roman"/>
                <w:sz w:val="24"/>
                <w:szCs w:val="24"/>
              </w:rPr>
            </w:pPr>
          </w:p>
        </w:tc>
        <w:tc>
          <w:tcPr>
            <w:tcW w:w="1016" w:type="dxa"/>
          </w:tcPr>
          <w:p w:rsidR="003A51B9" w:rsidRPr="00013940" w:rsidRDefault="00441074" w:rsidP="00F14AA8">
            <w:pPr>
              <w:spacing w:after="0" w:line="240" w:lineRule="auto"/>
              <w:ind w:firstLine="0"/>
              <w:jc w:val="center"/>
              <w:rPr>
                <w:rFonts w:ascii="Times New Roman" w:eastAsia="Times New Roman" w:hAnsi="Times New Roman" w:cs="Times New Roman"/>
                <w:b/>
                <w:sz w:val="24"/>
                <w:szCs w:val="24"/>
              </w:rPr>
            </w:pPr>
            <w:r w:rsidRPr="00013940">
              <w:rPr>
                <w:rFonts w:ascii="Times New Roman" w:hAnsi="Times New Roman" w:cs="Times New Roman"/>
                <w:sz w:val="24"/>
                <w:szCs w:val="24"/>
              </w:rPr>
              <w:t>A</w:t>
            </w:r>
            <w:r w:rsidR="003A51B9" w:rsidRPr="00013940">
              <w:rPr>
                <w:rFonts w:ascii="Times New Roman" w:hAnsi="Times New Roman" w:cs="Times New Roman"/>
                <w:sz w:val="24"/>
                <w:szCs w:val="24"/>
              </w:rPr>
              <w:t>.1.5</w:t>
            </w:r>
          </w:p>
        </w:tc>
        <w:tc>
          <w:tcPr>
            <w:tcW w:w="4881" w:type="dxa"/>
          </w:tcPr>
          <w:p w:rsidR="003A51B9" w:rsidRPr="00013940" w:rsidRDefault="003A51B9"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Kulit gajah tidak rusak, kulitnya dapat dimanfaatkan pula. Untuk b</w:t>
            </w:r>
            <w:r w:rsidR="006323F7" w:rsidRPr="00013940">
              <w:rPr>
                <w:rFonts w:ascii="Times New Roman" w:hAnsi="Times New Roman" w:cs="Times New Roman"/>
                <w:sz w:val="24"/>
                <w:szCs w:val="24"/>
              </w:rPr>
              <w:t>eb</w:t>
            </w:r>
            <w:r w:rsidRPr="00013940">
              <w:rPr>
                <w:rFonts w:ascii="Times New Roman" w:hAnsi="Times New Roman" w:cs="Times New Roman"/>
                <w:sz w:val="24"/>
                <w:szCs w:val="24"/>
              </w:rPr>
              <w:t>erapa waktu kulit akan tahan, tidak membusuk walaupun sudah dikuliti.”</w:t>
            </w:r>
          </w:p>
          <w:p w:rsidR="003A51B9" w:rsidRPr="00013940" w:rsidRDefault="003A51B9"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Ini satu bonus bagiku. Katanya kulit gajah laku dijual kepada pandai kulit di Bangkok. Ya lumayanlah, selain dari hasil penjualan gading”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77","uris":["http://www.mendeley.com/documents/?uuid=1471c398-3334-4d3e-a72f-454ee67861ce"]}],"mendeley":{"formattedCitation":"(Rambe, 2002, p. 77)","plainTextFormattedCitation":"(Rambe, 2002, p. 77)","previouslyFormattedCitation":"(Rambe, 2002, p. 77)"},"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77)</w:t>
            </w:r>
            <w:r w:rsidRPr="00013940">
              <w:rPr>
                <w:rFonts w:ascii="Times New Roman" w:hAnsi="Times New Roman" w:cs="Times New Roman"/>
                <w:sz w:val="24"/>
                <w:szCs w:val="24"/>
              </w:rPr>
              <w:fldChar w:fldCharType="end"/>
            </w:r>
            <w:r w:rsidRPr="00013940">
              <w:rPr>
                <w:rFonts w:ascii="Times New Roman" w:hAnsi="Times New Roman" w:cs="Times New Roman"/>
                <w:sz w:val="24"/>
                <w:szCs w:val="24"/>
              </w:rPr>
              <w:t xml:space="preserve"> </w:t>
            </w:r>
          </w:p>
          <w:p w:rsidR="003A51B9" w:rsidRPr="00013940" w:rsidRDefault="003A51B9" w:rsidP="00F14AA8">
            <w:pPr>
              <w:spacing w:after="0" w:line="240" w:lineRule="auto"/>
              <w:ind w:firstLine="0"/>
              <w:jc w:val="both"/>
              <w:rPr>
                <w:rFonts w:ascii="Times New Roman" w:eastAsia="Times New Roman" w:hAnsi="Times New Roman" w:cs="Times New Roman"/>
                <w:b/>
                <w:sz w:val="24"/>
                <w:szCs w:val="24"/>
              </w:rPr>
            </w:pPr>
          </w:p>
        </w:tc>
        <w:tc>
          <w:tcPr>
            <w:tcW w:w="5182" w:type="dxa"/>
          </w:tcPr>
          <w:p w:rsidR="003A51B9" w:rsidRPr="00013940" w:rsidRDefault="003A51B9" w:rsidP="00F14AA8">
            <w:pPr>
              <w:pStyle w:val="ListParagraph"/>
              <w:spacing w:after="0" w:line="240" w:lineRule="auto"/>
              <w:ind w:left="0" w:firstLine="0"/>
              <w:jc w:val="both"/>
              <w:rPr>
                <w:rFonts w:ascii="Times New Roman" w:eastAsia="Times New Roman" w:hAnsi="Times New Roman" w:cs="Times New Roman"/>
                <w:b/>
                <w:sz w:val="24"/>
                <w:szCs w:val="24"/>
              </w:rPr>
            </w:pPr>
            <w:r w:rsidRPr="00013940">
              <w:rPr>
                <w:rFonts w:ascii="Times New Roman" w:hAnsi="Times New Roman" w:cs="Times New Roman"/>
                <w:color w:val="000000" w:themeColor="text1"/>
                <w:sz w:val="24"/>
                <w:szCs w:val="24"/>
              </w:rPr>
              <w:t xml:space="preserve">Data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A</w:t>
            </w:r>
            <w:r w:rsidRPr="00013940">
              <w:rPr>
                <w:rFonts w:ascii="Times New Roman" w:hAnsi="Times New Roman" w:cs="Times New Roman"/>
                <w:sz w:val="24"/>
                <w:szCs w:val="24"/>
              </w:rPr>
              <w:t>.1.5) menunjukkan bahwa perburuan gajah yang dilakukan Agus dan temannya demi menggantikan jaminan uang untuk melamar dan pesta penikahannya dengan Nunung. Perburuan yang dilakukan tidak hanya demi mendapatkan gading gajah. Namun, ternyata mereka mendapat bonus lainnya yaitu dengan mengambil kulit gajah yang bisa mereka jual. Kulit gajah pun bisa bertahan lama setelah dikuliti sehingga mereka bisa menyimpan l</w:t>
            </w:r>
            <w:r w:rsidR="006A673B" w:rsidRPr="00013940">
              <w:rPr>
                <w:rFonts w:ascii="Times New Roman" w:hAnsi="Times New Roman" w:cs="Times New Roman"/>
                <w:sz w:val="24"/>
                <w:szCs w:val="24"/>
              </w:rPr>
              <w:t>eb</w:t>
            </w:r>
            <w:r w:rsidRPr="00013940">
              <w:rPr>
                <w:rFonts w:ascii="Times New Roman" w:hAnsi="Times New Roman" w:cs="Times New Roman"/>
                <w:sz w:val="24"/>
                <w:szCs w:val="24"/>
              </w:rPr>
              <w:t xml:space="preserve">ih lama walaupun belum laku terjual. Kulit gajah yang mereka dapat akan dijual di Bangkok dengan harga yang mahal dan ini bisa menambah penghasilan mereka selain menjual </w:t>
            </w:r>
            <w:r w:rsidRPr="00013940">
              <w:rPr>
                <w:rFonts w:ascii="Times New Roman" w:hAnsi="Times New Roman" w:cs="Times New Roman"/>
                <w:sz w:val="24"/>
                <w:szCs w:val="24"/>
              </w:rPr>
              <w:lastRenderedPageBreak/>
              <w:t>gading gajah. Harga kulit gajah pun tak kalah mahal dengan gading gajah karena kulit gajah menjadi bahan dasar pembuatan berbagai barang seperti tas, ikat pinggang, sepatu, sandal, dan lain-lain. Data di atas menunjukkan bagaimana sikap antroposentrisme kepada hewan demi kepentingannya sehingga gajah menjadi hewan langkah bahkan akan punah karena perburuan yang terus dilakukan.</w:t>
            </w:r>
          </w:p>
        </w:tc>
      </w:tr>
      <w:tr w:rsidR="00981B25" w:rsidRPr="00013940" w:rsidTr="004B7E16">
        <w:tc>
          <w:tcPr>
            <w:tcW w:w="570" w:type="dxa"/>
            <w:vMerge/>
          </w:tcPr>
          <w:p w:rsidR="00981B25" w:rsidRPr="00013940" w:rsidRDefault="00981B25" w:rsidP="00F14AA8">
            <w:pPr>
              <w:pStyle w:val="ListParagraph"/>
              <w:numPr>
                <w:ilvl w:val="0"/>
                <w:numId w:val="2"/>
              </w:numPr>
              <w:spacing w:after="0" w:line="240" w:lineRule="auto"/>
              <w:ind w:left="33" w:firstLine="0"/>
              <w:jc w:val="center"/>
              <w:rPr>
                <w:rFonts w:ascii="Times New Roman" w:hAnsi="Times New Roman" w:cs="Times New Roman"/>
                <w:sz w:val="24"/>
                <w:szCs w:val="24"/>
              </w:rPr>
            </w:pPr>
          </w:p>
        </w:tc>
        <w:tc>
          <w:tcPr>
            <w:tcW w:w="2397" w:type="dxa"/>
            <w:vMerge/>
          </w:tcPr>
          <w:p w:rsidR="00981B25" w:rsidRPr="00013940" w:rsidRDefault="00981B25" w:rsidP="00F14AA8">
            <w:pPr>
              <w:spacing w:after="0" w:line="240" w:lineRule="auto"/>
              <w:ind w:firstLine="0"/>
              <w:rPr>
                <w:rFonts w:ascii="Times New Roman" w:hAnsi="Times New Roman" w:cs="Times New Roman"/>
                <w:sz w:val="24"/>
                <w:szCs w:val="24"/>
              </w:rPr>
            </w:pPr>
          </w:p>
        </w:tc>
        <w:tc>
          <w:tcPr>
            <w:tcW w:w="1973" w:type="dxa"/>
            <w:vMerge/>
          </w:tcPr>
          <w:p w:rsidR="00981B25" w:rsidRPr="00013940" w:rsidRDefault="00981B25" w:rsidP="00F14AA8">
            <w:pPr>
              <w:spacing w:after="0" w:line="240" w:lineRule="auto"/>
              <w:ind w:firstLine="0"/>
              <w:jc w:val="center"/>
              <w:rPr>
                <w:rFonts w:ascii="Times New Roman" w:hAnsi="Times New Roman" w:cs="Times New Roman"/>
                <w:sz w:val="24"/>
                <w:szCs w:val="24"/>
              </w:rPr>
            </w:pPr>
          </w:p>
        </w:tc>
        <w:tc>
          <w:tcPr>
            <w:tcW w:w="1016" w:type="dxa"/>
          </w:tcPr>
          <w:p w:rsidR="00981B25" w:rsidRPr="00013940" w:rsidRDefault="00441074" w:rsidP="00F14AA8">
            <w:pPr>
              <w:spacing w:after="0" w:line="240" w:lineRule="auto"/>
              <w:ind w:firstLine="0"/>
              <w:jc w:val="center"/>
              <w:rPr>
                <w:rFonts w:ascii="Times New Roman" w:eastAsia="Times New Roman" w:hAnsi="Times New Roman" w:cs="Times New Roman"/>
                <w:b/>
                <w:sz w:val="24"/>
                <w:szCs w:val="24"/>
              </w:rPr>
            </w:pPr>
            <w:r w:rsidRPr="00013940">
              <w:rPr>
                <w:rFonts w:ascii="Times New Roman" w:hAnsi="Times New Roman" w:cs="Times New Roman"/>
                <w:sz w:val="24"/>
                <w:szCs w:val="24"/>
              </w:rPr>
              <w:t>A</w:t>
            </w:r>
            <w:r w:rsidR="00586202" w:rsidRPr="00013940">
              <w:rPr>
                <w:rFonts w:ascii="Times New Roman" w:hAnsi="Times New Roman" w:cs="Times New Roman"/>
                <w:sz w:val="24"/>
                <w:szCs w:val="24"/>
              </w:rPr>
              <w:t>.1.6</w:t>
            </w:r>
          </w:p>
        </w:tc>
        <w:tc>
          <w:tcPr>
            <w:tcW w:w="4881" w:type="dxa"/>
          </w:tcPr>
          <w:p w:rsidR="00981B25" w:rsidRPr="00013940" w:rsidRDefault="00981B25"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Gajah harus diburu. S</w:t>
            </w:r>
            <w:r w:rsidR="00EE0707" w:rsidRPr="00013940">
              <w:rPr>
                <w:rFonts w:ascii="Times New Roman" w:hAnsi="Times New Roman" w:cs="Times New Roman"/>
                <w:sz w:val="24"/>
                <w:szCs w:val="24"/>
              </w:rPr>
              <w:t>eb</w:t>
            </w:r>
            <w:r w:rsidRPr="00013940">
              <w:rPr>
                <w:rFonts w:ascii="Times New Roman" w:hAnsi="Times New Roman" w:cs="Times New Roman"/>
                <w:sz w:val="24"/>
                <w:szCs w:val="24"/>
              </w:rPr>
              <w:t xml:space="preserve">anyak mungkin. Supaya manusia dapat hidup aman di hutan daerah ini.” </w:t>
            </w:r>
          </w:p>
          <w:p w:rsidR="00981B25" w:rsidRPr="00013940" w:rsidRDefault="00981B25"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Berburu gajah, kata Abang?” Apa tidak terlalu gagah? Atau bunuh diri? Tanya Abas hendak bergurau.</w:t>
            </w:r>
          </w:p>
          <w:p w:rsidR="00981B25" w:rsidRPr="00013940" w:rsidRDefault="00981B25"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sz w:val="24"/>
                <w:szCs w:val="24"/>
              </w:rPr>
              <w:t xml:space="preserve">“Dik Bas pasti tahu gading gajah mahal sekali. Kulit gajah, kulit harimau, semua bisa jadi uang.”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78","uris":["http://www.mendeley.com/documents/?uuid=1471c398-3334-4d3e-a72f-454ee67861ce"]}],"mendeley":{"formattedCitation":"(Rambe, 2002, p. 78)","plainTextFormattedCitation":"(Rambe, 2002, p. 78)","previouslyFormattedCitation":"(Rambe, 2002, p. 78)"},"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78)</w:t>
            </w:r>
            <w:r w:rsidRPr="00013940">
              <w:rPr>
                <w:rFonts w:ascii="Times New Roman" w:hAnsi="Times New Roman" w:cs="Times New Roman"/>
                <w:sz w:val="24"/>
                <w:szCs w:val="24"/>
              </w:rPr>
              <w:fldChar w:fldCharType="end"/>
            </w:r>
          </w:p>
        </w:tc>
        <w:tc>
          <w:tcPr>
            <w:tcW w:w="5182" w:type="dxa"/>
          </w:tcPr>
          <w:p w:rsidR="00981B25" w:rsidRPr="00013940" w:rsidRDefault="00981B25"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color w:val="000000" w:themeColor="text1"/>
                <w:sz w:val="24"/>
                <w:szCs w:val="24"/>
              </w:rPr>
              <w:t xml:space="preserve">Data </w:t>
            </w:r>
            <w:r w:rsidR="00586202" w:rsidRPr="00013940">
              <w:rPr>
                <w:rFonts w:ascii="Times New Roman" w:hAnsi="Times New Roman" w:cs="Times New Roman"/>
                <w:sz w:val="24"/>
                <w:szCs w:val="24"/>
              </w:rPr>
              <w:t>(</w:t>
            </w:r>
            <w:r w:rsidR="00441074" w:rsidRPr="00013940">
              <w:rPr>
                <w:rFonts w:ascii="Times New Roman" w:hAnsi="Times New Roman" w:cs="Times New Roman"/>
                <w:sz w:val="24"/>
                <w:szCs w:val="24"/>
              </w:rPr>
              <w:t>A</w:t>
            </w:r>
            <w:r w:rsidR="00586202" w:rsidRPr="00013940">
              <w:rPr>
                <w:rFonts w:ascii="Times New Roman" w:hAnsi="Times New Roman" w:cs="Times New Roman"/>
                <w:sz w:val="24"/>
                <w:szCs w:val="24"/>
              </w:rPr>
              <w:t>.1.6</w:t>
            </w:r>
            <w:r w:rsidRPr="00013940">
              <w:rPr>
                <w:rFonts w:ascii="Times New Roman" w:hAnsi="Times New Roman" w:cs="Times New Roman"/>
                <w:sz w:val="24"/>
                <w:szCs w:val="24"/>
              </w:rPr>
              <w:t xml:space="preserve">) menunjukkan bahwa manusia yang semakin banyak melakukan transmigrasi ke daerah Rimbo Datuk sehingga hewan yang ada di hutan harus diburu agar tidak mengancam kehidupan manusia. Hasil buruan seperti gajah dan harimau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bisa mereka jual baik gading gajah maupun kulit harimau. Sehingga hasil buruan gading dan kulit gajah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bisa digunakan oleh Agus untuk acara pesta penikahannya dengan Nunung. Kepentingan atau sikap Agus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merepresentasikan </w:t>
            </w:r>
            <w:r w:rsidR="00280113" w:rsidRPr="00013940">
              <w:rPr>
                <w:rFonts w:ascii="Times New Roman" w:hAnsi="Times New Roman" w:cs="Times New Roman"/>
                <w:sz w:val="24"/>
                <w:szCs w:val="24"/>
              </w:rPr>
              <w:t>antropose</w:t>
            </w:r>
            <w:r w:rsidR="00683EF3" w:rsidRPr="00013940">
              <w:rPr>
                <w:rFonts w:ascii="Times New Roman" w:hAnsi="Times New Roman" w:cs="Times New Roman"/>
                <w:sz w:val="24"/>
                <w:szCs w:val="24"/>
              </w:rPr>
              <w:t>n</w:t>
            </w:r>
            <w:r w:rsidR="00280113" w:rsidRPr="00013940">
              <w:rPr>
                <w:rFonts w:ascii="Times New Roman" w:hAnsi="Times New Roman" w:cs="Times New Roman"/>
                <w:sz w:val="24"/>
                <w:szCs w:val="24"/>
              </w:rPr>
              <w:t xml:space="preserve">trisme </w:t>
            </w:r>
            <w:r w:rsidRPr="00013940">
              <w:rPr>
                <w:rFonts w:ascii="Times New Roman" w:hAnsi="Times New Roman" w:cs="Times New Roman"/>
                <w:sz w:val="24"/>
                <w:szCs w:val="24"/>
              </w:rPr>
              <w:t xml:space="preserve">manusia yang membuat hewan-hewan di hutan akan semakin punah akibat perburuan terus menerus. Memang selama hutan-hutan mulai rusak banyak gajah dan harimau yang mendekati kawasan pemukiman karena semakin berkurangnya habitat hewan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mencari makan akibat ulah manusia itu sendiri. Hal ini menunjukkan hanya kepentingan manusialah yang utama tanpa melihat nasib dari hewan-hewan yang terancam punah.</w:t>
            </w:r>
          </w:p>
        </w:tc>
      </w:tr>
      <w:tr w:rsidR="00586202" w:rsidRPr="00013940" w:rsidTr="004B7E16">
        <w:tc>
          <w:tcPr>
            <w:tcW w:w="570" w:type="dxa"/>
            <w:vMerge/>
          </w:tcPr>
          <w:p w:rsidR="00586202" w:rsidRPr="00013940" w:rsidRDefault="00586202" w:rsidP="00F14AA8">
            <w:pPr>
              <w:spacing w:after="0" w:line="240" w:lineRule="auto"/>
              <w:ind w:left="360" w:firstLine="0"/>
              <w:jc w:val="center"/>
              <w:rPr>
                <w:rFonts w:ascii="Times New Roman" w:hAnsi="Times New Roman" w:cs="Times New Roman"/>
                <w:sz w:val="24"/>
                <w:szCs w:val="24"/>
              </w:rPr>
            </w:pPr>
          </w:p>
        </w:tc>
        <w:tc>
          <w:tcPr>
            <w:tcW w:w="2397" w:type="dxa"/>
            <w:vMerge/>
          </w:tcPr>
          <w:p w:rsidR="00586202" w:rsidRPr="00013940" w:rsidRDefault="00586202" w:rsidP="00F14AA8">
            <w:pPr>
              <w:spacing w:after="0" w:line="240" w:lineRule="auto"/>
              <w:ind w:firstLine="0"/>
              <w:rPr>
                <w:rFonts w:ascii="Times New Roman" w:hAnsi="Times New Roman" w:cs="Times New Roman"/>
                <w:sz w:val="24"/>
                <w:szCs w:val="24"/>
              </w:rPr>
            </w:pPr>
          </w:p>
        </w:tc>
        <w:tc>
          <w:tcPr>
            <w:tcW w:w="1973" w:type="dxa"/>
            <w:vMerge/>
          </w:tcPr>
          <w:p w:rsidR="00586202" w:rsidRPr="00013940" w:rsidRDefault="00586202" w:rsidP="00F14AA8">
            <w:pPr>
              <w:spacing w:after="0" w:line="240" w:lineRule="auto"/>
              <w:ind w:firstLine="0"/>
              <w:jc w:val="center"/>
              <w:rPr>
                <w:rFonts w:ascii="Times New Roman" w:hAnsi="Times New Roman" w:cs="Times New Roman"/>
                <w:sz w:val="24"/>
                <w:szCs w:val="24"/>
              </w:rPr>
            </w:pPr>
          </w:p>
        </w:tc>
        <w:tc>
          <w:tcPr>
            <w:tcW w:w="1016" w:type="dxa"/>
          </w:tcPr>
          <w:p w:rsidR="00586202" w:rsidRPr="00013940" w:rsidRDefault="00441074" w:rsidP="00F14AA8">
            <w:pPr>
              <w:spacing w:after="0" w:line="240" w:lineRule="auto"/>
              <w:ind w:firstLine="0"/>
              <w:jc w:val="center"/>
              <w:rPr>
                <w:rFonts w:ascii="Times New Roman" w:eastAsia="Times New Roman" w:hAnsi="Times New Roman" w:cs="Times New Roman"/>
                <w:b/>
                <w:sz w:val="24"/>
                <w:szCs w:val="24"/>
              </w:rPr>
            </w:pPr>
            <w:r w:rsidRPr="00013940">
              <w:rPr>
                <w:rFonts w:ascii="Times New Roman" w:hAnsi="Times New Roman" w:cs="Times New Roman"/>
                <w:sz w:val="24"/>
                <w:szCs w:val="24"/>
              </w:rPr>
              <w:t>A</w:t>
            </w:r>
            <w:r w:rsidR="00586202" w:rsidRPr="00013940">
              <w:rPr>
                <w:rFonts w:ascii="Times New Roman" w:hAnsi="Times New Roman" w:cs="Times New Roman"/>
                <w:sz w:val="24"/>
                <w:szCs w:val="24"/>
              </w:rPr>
              <w:t>.1.7</w:t>
            </w:r>
          </w:p>
        </w:tc>
        <w:tc>
          <w:tcPr>
            <w:tcW w:w="4881" w:type="dxa"/>
          </w:tcPr>
          <w:p w:rsidR="00586202" w:rsidRPr="00013940" w:rsidRDefault="00586202"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Mungkin satu dua bulan lagi hujan datang. </w:t>
            </w:r>
            <w:r w:rsidR="006A673B" w:rsidRPr="00013940">
              <w:rPr>
                <w:rFonts w:ascii="Times New Roman" w:hAnsi="Times New Roman" w:cs="Times New Roman"/>
                <w:sz w:val="24"/>
                <w:szCs w:val="24"/>
              </w:rPr>
              <w:t>Sebelum</w:t>
            </w:r>
            <w:r w:rsidRPr="00013940">
              <w:rPr>
                <w:rFonts w:ascii="Times New Roman" w:hAnsi="Times New Roman" w:cs="Times New Roman"/>
                <w:sz w:val="24"/>
                <w:szCs w:val="24"/>
              </w:rPr>
              <w:t xml:space="preserve"> hujan, saya mau ke hutan, Bah Cong. Mau tembak gajah.” </w:t>
            </w:r>
          </w:p>
          <w:p w:rsidR="00586202" w:rsidRPr="00013940" w:rsidRDefault="00586202"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Ah bagus! Bagus! </w:t>
            </w:r>
            <w:r w:rsidRPr="00013940">
              <w:rPr>
                <w:rFonts w:ascii="Times New Roman" w:hAnsi="Times New Roman" w:cs="Times New Roman"/>
                <w:i/>
                <w:sz w:val="24"/>
                <w:szCs w:val="24"/>
              </w:rPr>
              <w:t xml:space="preserve">Gaja gauggu olang Selindong. Ala lengal tila? Gaja kasi ancul </w:t>
            </w:r>
            <w:r w:rsidR="00EA1932" w:rsidRPr="00013940">
              <w:rPr>
                <w:rFonts w:ascii="Times New Roman" w:hAnsi="Times New Roman" w:cs="Times New Roman"/>
                <w:i/>
                <w:sz w:val="24"/>
                <w:szCs w:val="24"/>
              </w:rPr>
              <w:t>keb</w:t>
            </w:r>
            <w:r w:rsidRPr="00013940">
              <w:rPr>
                <w:rFonts w:ascii="Times New Roman" w:hAnsi="Times New Roman" w:cs="Times New Roman"/>
                <w:i/>
                <w:sz w:val="24"/>
                <w:szCs w:val="24"/>
              </w:rPr>
              <w:t>un kopi</w:t>
            </w:r>
            <w:r w:rsidRPr="00013940">
              <w:rPr>
                <w:rFonts w:ascii="Times New Roman" w:hAnsi="Times New Roman" w:cs="Times New Roman"/>
                <w:sz w:val="24"/>
                <w:szCs w:val="24"/>
              </w:rPr>
              <w:t xml:space="preserve">?” </w:t>
            </w:r>
          </w:p>
          <w:p w:rsidR="00586202" w:rsidRPr="00013940" w:rsidRDefault="00586202"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Ya. Maka saya mau tembak gajah. Bah Cong bisa tolong?”</w:t>
            </w:r>
          </w:p>
          <w:p w:rsidR="00586202" w:rsidRPr="00013940" w:rsidRDefault="00586202"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Tolong? Apa itu?”</w:t>
            </w:r>
          </w:p>
          <w:p w:rsidR="00586202" w:rsidRPr="00013940" w:rsidRDefault="00586202"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Pinjami saya uang. Saya mau ke hutan. Mau sewa perahu motor, sewa tukang pikul, dan sewa senapan.”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80","uris":["http://www.mendeley.com/documents/?uuid=1471c398-3334-4d3e-a72f-454ee67861ce"]}],"mendeley":{"formattedCitation":"(Rambe, 2002, p. 80)","plainTextFormattedCitation":"(Rambe, 2002, p. 80)","previouslyFormattedCitation":"(Rambe, 2002, p. 80)"},"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80)</w:t>
            </w:r>
            <w:r w:rsidRPr="00013940">
              <w:rPr>
                <w:rFonts w:ascii="Times New Roman" w:hAnsi="Times New Roman" w:cs="Times New Roman"/>
                <w:sz w:val="24"/>
                <w:szCs w:val="24"/>
              </w:rPr>
              <w:fldChar w:fldCharType="end"/>
            </w:r>
          </w:p>
          <w:p w:rsidR="00586202" w:rsidRPr="00013940" w:rsidRDefault="00586202" w:rsidP="00F14AA8">
            <w:pPr>
              <w:spacing w:after="0" w:line="240" w:lineRule="auto"/>
              <w:ind w:firstLine="0"/>
              <w:jc w:val="both"/>
              <w:rPr>
                <w:rFonts w:ascii="Times New Roman" w:eastAsia="Times New Roman" w:hAnsi="Times New Roman" w:cs="Times New Roman"/>
                <w:b/>
                <w:sz w:val="24"/>
                <w:szCs w:val="24"/>
              </w:rPr>
            </w:pPr>
          </w:p>
        </w:tc>
        <w:tc>
          <w:tcPr>
            <w:tcW w:w="5182" w:type="dxa"/>
          </w:tcPr>
          <w:p w:rsidR="00586202" w:rsidRPr="00013940" w:rsidRDefault="00586202" w:rsidP="00F14AA8">
            <w:pPr>
              <w:pStyle w:val="ListParagraph"/>
              <w:spacing w:after="0" w:line="240" w:lineRule="auto"/>
              <w:ind w:left="0" w:firstLine="0"/>
              <w:jc w:val="both"/>
              <w:rPr>
                <w:rFonts w:ascii="Times New Roman" w:eastAsia="Times New Roman" w:hAnsi="Times New Roman" w:cs="Times New Roman"/>
                <w:b/>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A</w:t>
            </w:r>
            <w:r w:rsidRPr="00013940">
              <w:rPr>
                <w:rFonts w:ascii="Times New Roman" w:hAnsi="Times New Roman" w:cs="Times New Roman"/>
                <w:sz w:val="24"/>
                <w:szCs w:val="24"/>
              </w:rPr>
              <w:t xml:space="preserve">.1.7) menunjukkan Tokoh Agus hendak masuk ke hutan, namun ia harus meminjam uang ke Bah Cong. Bah Cong merupakan orang terkaya di desa Seribu Nyiur sehingga kepada beliaulah Agus harus meminjam uang. Mengetahui Agus yang hendak pergi menembak gajah, Bah Cong merasa senang karena dengan ditembaknya gajah maka gajah-gajah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tak akan lagi mengganggu daerah</w:t>
            </w:r>
            <w:r w:rsidR="00246EE8" w:rsidRPr="00013940">
              <w:rPr>
                <w:rFonts w:ascii="Times New Roman" w:hAnsi="Times New Roman" w:cs="Times New Roman"/>
                <w:sz w:val="24"/>
                <w:szCs w:val="24"/>
              </w:rPr>
              <w:t xml:space="preserve"> perkebunan </w:t>
            </w:r>
            <w:r w:rsidRPr="00013940">
              <w:rPr>
                <w:rFonts w:ascii="Times New Roman" w:hAnsi="Times New Roman" w:cs="Times New Roman"/>
                <w:sz w:val="24"/>
                <w:szCs w:val="24"/>
              </w:rPr>
              <w:t xml:space="preserve">kopi penduduk. Selain itu, ditembaknya gajah-gajah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agar tak masuk ke pemukiman penduduk seperti </w:t>
            </w:r>
            <w:r w:rsidR="00225EC2" w:rsidRPr="00013940">
              <w:rPr>
                <w:rFonts w:ascii="Times New Roman" w:hAnsi="Times New Roman" w:cs="Times New Roman"/>
                <w:sz w:val="24"/>
                <w:szCs w:val="24"/>
              </w:rPr>
              <w:t>beberapa</w:t>
            </w:r>
            <w:r w:rsidRPr="00013940">
              <w:rPr>
                <w:rFonts w:ascii="Times New Roman" w:hAnsi="Times New Roman" w:cs="Times New Roman"/>
                <w:sz w:val="24"/>
                <w:szCs w:val="24"/>
              </w:rPr>
              <w:t xml:space="preserve"> bulan lalu yang menimbulkan korban jiwa serta merusak Pasar Serbu Nyiur. Tentunya untuk masuk ke hutan Agus memerlukan biaya yang banyak untuk berbagai keperluan seperti, meminjam senapan, sewa perahu motor, sewa tukang pikung gading gajah, dan lain-lain. Uang pinjaman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tentu Agus ganti dari hasil berburu gajah sehingga Bah Cong tak merasa takut jika Agus tak menggantinya.</w:t>
            </w:r>
          </w:p>
        </w:tc>
      </w:tr>
      <w:tr w:rsidR="00360AC7" w:rsidRPr="00013940" w:rsidTr="004B7E16">
        <w:tc>
          <w:tcPr>
            <w:tcW w:w="570" w:type="dxa"/>
            <w:vMerge/>
          </w:tcPr>
          <w:p w:rsidR="00360AC7" w:rsidRPr="00013940" w:rsidRDefault="00360AC7" w:rsidP="00F14AA8">
            <w:pPr>
              <w:spacing w:after="0" w:line="240" w:lineRule="auto"/>
              <w:ind w:left="360" w:firstLine="0"/>
              <w:jc w:val="center"/>
              <w:rPr>
                <w:rFonts w:ascii="Times New Roman" w:hAnsi="Times New Roman" w:cs="Times New Roman"/>
                <w:sz w:val="24"/>
                <w:szCs w:val="24"/>
              </w:rPr>
            </w:pPr>
          </w:p>
        </w:tc>
        <w:tc>
          <w:tcPr>
            <w:tcW w:w="2397" w:type="dxa"/>
            <w:vMerge/>
          </w:tcPr>
          <w:p w:rsidR="00360AC7" w:rsidRPr="00013940" w:rsidRDefault="00360AC7" w:rsidP="00F14AA8">
            <w:pPr>
              <w:spacing w:after="0" w:line="240" w:lineRule="auto"/>
              <w:ind w:firstLine="0"/>
              <w:rPr>
                <w:rFonts w:ascii="Times New Roman" w:hAnsi="Times New Roman" w:cs="Times New Roman"/>
                <w:sz w:val="24"/>
                <w:szCs w:val="24"/>
              </w:rPr>
            </w:pPr>
          </w:p>
        </w:tc>
        <w:tc>
          <w:tcPr>
            <w:tcW w:w="1973" w:type="dxa"/>
            <w:vMerge/>
          </w:tcPr>
          <w:p w:rsidR="00360AC7" w:rsidRPr="00013940" w:rsidRDefault="00360AC7" w:rsidP="00F14AA8">
            <w:pPr>
              <w:spacing w:after="0" w:line="240" w:lineRule="auto"/>
              <w:ind w:firstLine="0"/>
              <w:jc w:val="center"/>
              <w:rPr>
                <w:rFonts w:ascii="Times New Roman" w:hAnsi="Times New Roman" w:cs="Times New Roman"/>
                <w:sz w:val="24"/>
                <w:szCs w:val="24"/>
              </w:rPr>
            </w:pPr>
          </w:p>
        </w:tc>
        <w:tc>
          <w:tcPr>
            <w:tcW w:w="1016" w:type="dxa"/>
          </w:tcPr>
          <w:p w:rsidR="00360AC7" w:rsidRPr="00013940" w:rsidRDefault="00441074" w:rsidP="00F14AA8">
            <w:pPr>
              <w:spacing w:after="0" w:line="240" w:lineRule="auto"/>
              <w:ind w:firstLine="0"/>
              <w:jc w:val="center"/>
              <w:rPr>
                <w:rFonts w:ascii="Times New Roman" w:eastAsia="Times New Roman" w:hAnsi="Times New Roman" w:cs="Times New Roman"/>
                <w:b/>
                <w:sz w:val="24"/>
                <w:szCs w:val="24"/>
              </w:rPr>
            </w:pPr>
            <w:r w:rsidRPr="00013940">
              <w:rPr>
                <w:rFonts w:ascii="Times New Roman" w:hAnsi="Times New Roman" w:cs="Times New Roman"/>
                <w:sz w:val="24"/>
                <w:szCs w:val="24"/>
              </w:rPr>
              <w:t>A</w:t>
            </w:r>
            <w:r w:rsidR="00360AC7" w:rsidRPr="00013940">
              <w:rPr>
                <w:rFonts w:ascii="Times New Roman" w:hAnsi="Times New Roman" w:cs="Times New Roman"/>
                <w:sz w:val="24"/>
                <w:szCs w:val="24"/>
              </w:rPr>
              <w:t>.1.8</w:t>
            </w:r>
          </w:p>
        </w:tc>
        <w:tc>
          <w:tcPr>
            <w:tcW w:w="4881" w:type="dxa"/>
          </w:tcPr>
          <w:p w:rsidR="00360AC7" w:rsidRPr="00013940" w:rsidRDefault="00360AC7"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sz w:val="24"/>
                <w:szCs w:val="24"/>
              </w:rPr>
              <w:t xml:space="preserve">“Karena ketidakpastian itulah bagi saya sulit untuk segera menembak gajah. Jika mereka datang dekat-dekat hari ini, mereka gempar mendapati saya tak di tempat. Apalagi kalau alasannya hanya untuk menembak gajah, cari gading untuk dijual.”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84","uris":["http://www.mendeley.com/documents/?uuid=1471c398-3334-4d3e-a72f-454ee67861ce"]}],"mendeley":{"formattedCitation":"(Rambe, 2002, p. 84)","plainTextFormattedCitation":"(Rambe, 2002, p. 84)","previouslyFormattedCitation":"(Rambe, 2002, p. 84)"},"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84)</w:t>
            </w:r>
            <w:r w:rsidRPr="00013940">
              <w:rPr>
                <w:rFonts w:ascii="Times New Roman" w:hAnsi="Times New Roman" w:cs="Times New Roman"/>
                <w:sz w:val="24"/>
                <w:szCs w:val="24"/>
              </w:rPr>
              <w:fldChar w:fldCharType="end"/>
            </w:r>
          </w:p>
        </w:tc>
        <w:tc>
          <w:tcPr>
            <w:tcW w:w="5182" w:type="dxa"/>
          </w:tcPr>
          <w:p w:rsidR="00360AC7" w:rsidRPr="00013940" w:rsidRDefault="00360AC7"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color w:val="000000" w:themeColor="text1"/>
                <w:sz w:val="24"/>
                <w:szCs w:val="24"/>
              </w:rPr>
              <w:t xml:space="preserve">Data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A</w:t>
            </w:r>
            <w:r w:rsidRPr="00013940">
              <w:rPr>
                <w:rFonts w:ascii="Times New Roman" w:hAnsi="Times New Roman" w:cs="Times New Roman"/>
                <w:sz w:val="24"/>
                <w:szCs w:val="24"/>
              </w:rPr>
              <w:t xml:space="preserve">.1.8) menunjukkan bahwa rencana Agus semakin tertunda akibat rencana kedatangan tamu dari Jakarta yang ingin melihat kondisi tempat amukan gajah serta ingin melihat habitat gajah. Agus hendaknya cepat masuk ke hutan untuk berburu gajah </w:t>
            </w:r>
            <w:r w:rsidR="006A673B" w:rsidRPr="00013940">
              <w:rPr>
                <w:rFonts w:ascii="Times New Roman" w:hAnsi="Times New Roman" w:cs="Times New Roman"/>
                <w:sz w:val="24"/>
                <w:szCs w:val="24"/>
              </w:rPr>
              <w:t>Sebelum</w:t>
            </w:r>
            <w:r w:rsidRPr="00013940">
              <w:rPr>
                <w:rFonts w:ascii="Times New Roman" w:hAnsi="Times New Roman" w:cs="Times New Roman"/>
                <w:sz w:val="24"/>
                <w:szCs w:val="24"/>
              </w:rPr>
              <w:t xml:space="preserve"> musim hujan datang karena itu akan memudahkannya ia menembak gajah yang mengamuk akibat makanan mereka menyusut. Hal ini juga membuat Agus merasa sulit dan takut </w:t>
            </w:r>
            <w:r w:rsidRPr="00013940">
              <w:rPr>
                <w:rFonts w:ascii="Times New Roman" w:hAnsi="Times New Roman" w:cs="Times New Roman"/>
                <w:sz w:val="24"/>
                <w:szCs w:val="24"/>
              </w:rPr>
              <w:lastRenderedPageBreak/>
              <w:t>untuk masuk hutan karena jika tidak ada di kantor dengan alasan memburu gajah untuk mendapatkan gading yang bisa ia dijual untuk membayar utangnya. Selain itu, rencana Agus yang akan masuk ke hutan terus tertunda akibat ketidakpastian tamu dari Jakarta.</w:t>
            </w:r>
          </w:p>
        </w:tc>
      </w:tr>
      <w:tr w:rsidR="00360AC7" w:rsidRPr="00013940" w:rsidTr="004B7E16">
        <w:tc>
          <w:tcPr>
            <w:tcW w:w="570" w:type="dxa"/>
            <w:vMerge/>
          </w:tcPr>
          <w:p w:rsidR="00360AC7" w:rsidRPr="00013940" w:rsidRDefault="00360AC7" w:rsidP="00F14AA8">
            <w:pPr>
              <w:spacing w:after="0" w:line="240" w:lineRule="auto"/>
              <w:ind w:left="360" w:firstLine="0"/>
              <w:jc w:val="center"/>
              <w:rPr>
                <w:rFonts w:ascii="Times New Roman" w:hAnsi="Times New Roman" w:cs="Times New Roman"/>
                <w:sz w:val="24"/>
                <w:szCs w:val="24"/>
              </w:rPr>
            </w:pPr>
          </w:p>
        </w:tc>
        <w:tc>
          <w:tcPr>
            <w:tcW w:w="2397" w:type="dxa"/>
            <w:vMerge/>
          </w:tcPr>
          <w:p w:rsidR="00360AC7" w:rsidRPr="00013940" w:rsidRDefault="00360AC7" w:rsidP="00F14AA8">
            <w:pPr>
              <w:spacing w:after="0" w:line="240" w:lineRule="auto"/>
              <w:ind w:firstLine="0"/>
              <w:rPr>
                <w:rFonts w:ascii="Times New Roman" w:hAnsi="Times New Roman" w:cs="Times New Roman"/>
                <w:sz w:val="24"/>
                <w:szCs w:val="24"/>
              </w:rPr>
            </w:pPr>
          </w:p>
        </w:tc>
        <w:tc>
          <w:tcPr>
            <w:tcW w:w="1973" w:type="dxa"/>
            <w:vMerge/>
          </w:tcPr>
          <w:p w:rsidR="00360AC7" w:rsidRPr="00013940" w:rsidRDefault="00360AC7" w:rsidP="00F14AA8">
            <w:pPr>
              <w:spacing w:after="0" w:line="240" w:lineRule="auto"/>
              <w:ind w:firstLine="0"/>
              <w:jc w:val="center"/>
              <w:rPr>
                <w:rFonts w:ascii="Times New Roman" w:hAnsi="Times New Roman" w:cs="Times New Roman"/>
                <w:sz w:val="24"/>
                <w:szCs w:val="24"/>
              </w:rPr>
            </w:pPr>
          </w:p>
        </w:tc>
        <w:tc>
          <w:tcPr>
            <w:tcW w:w="1016" w:type="dxa"/>
          </w:tcPr>
          <w:p w:rsidR="00360AC7" w:rsidRPr="00013940" w:rsidRDefault="00360AC7" w:rsidP="00F14AA8">
            <w:pPr>
              <w:spacing w:after="0" w:line="240" w:lineRule="auto"/>
              <w:ind w:firstLine="0"/>
              <w:jc w:val="center"/>
              <w:rPr>
                <w:rFonts w:ascii="Times New Roman" w:eastAsia="Times New Roman" w:hAnsi="Times New Roman" w:cs="Times New Roman"/>
                <w:b/>
                <w:sz w:val="24"/>
                <w:szCs w:val="24"/>
              </w:rPr>
            </w:pPr>
            <w:r w:rsidRPr="00013940">
              <w:rPr>
                <w:rFonts w:ascii="Times New Roman" w:hAnsi="Times New Roman" w:cs="Times New Roman"/>
                <w:sz w:val="24"/>
                <w:szCs w:val="24"/>
              </w:rPr>
              <w:t>A.1.9</w:t>
            </w:r>
          </w:p>
        </w:tc>
        <w:tc>
          <w:tcPr>
            <w:tcW w:w="4881" w:type="dxa"/>
          </w:tcPr>
          <w:p w:rsidR="00360AC7" w:rsidRPr="00013940" w:rsidRDefault="00360AC7"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sz w:val="24"/>
                <w:szCs w:val="24"/>
              </w:rPr>
              <w:t xml:space="preserve">“Harimau kemudian dikuliti  oleh  tukang pikul. Dibawa ke kemah untuk dikeringkan secara sederhana dulu. Jika tidak rusak, akan dibawa ke Amerika untuk dipamerkan. Itulah lambang kegagahan mereka berempat”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109","uris":["http://www.mendeley.com/documents/?uuid=1471c398-3334-4d3e-a72f-454ee67861ce"]}],"mendeley":{"formattedCitation":"(Rambe, 2002, p. 109)","plainTextFormattedCitation":"(Rambe, 2002, p. 109)","previouslyFormattedCitation":"(Rambe, 2002, p. 109)"},"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109)</w:t>
            </w:r>
            <w:r w:rsidRPr="00013940">
              <w:rPr>
                <w:rFonts w:ascii="Times New Roman" w:hAnsi="Times New Roman" w:cs="Times New Roman"/>
                <w:sz w:val="24"/>
                <w:szCs w:val="24"/>
              </w:rPr>
              <w:fldChar w:fldCharType="end"/>
            </w:r>
          </w:p>
        </w:tc>
        <w:tc>
          <w:tcPr>
            <w:tcW w:w="5182" w:type="dxa"/>
          </w:tcPr>
          <w:p w:rsidR="00360AC7" w:rsidRPr="00013940" w:rsidRDefault="00360AC7"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color w:val="000000" w:themeColor="text1"/>
                <w:sz w:val="24"/>
                <w:szCs w:val="24"/>
              </w:rPr>
              <w:t xml:space="preserve">Data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A</w:t>
            </w:r>
            <w:r w:rsidRPr="00013940">
              <w:rPr>
                <w:rFonts w:ascii="Times New Roman" w:hAnsi="Times New Roman" w:cs="Times New Roman"/>
                <w:sz w:val="24"/>
                <w:szCs w:val="24"/>
              </w:rPr>
              <w:t xml:space="preserve">.1.9) menunjukkan bahwa kepentingan rombongan Ted dan Agus dalam perburuan hewan berbeda. Rombongan Ted selain memburu gajah mereka juga memburu hewan lainnya seperti harimau yang hasilnya mereka akan pamer ke Amerika. Begitupun berburu gajah dan berfoto di atas tubuh gajah maupun foto memegang gading gajah. Hal ini dilakukan agar mereka bisa menunjukkan bahwa mereka orang yang gagah dan pemberani yang bisa menaklukan hewan raksasa dan hewan buas. Sementara Agus, kepentingannya berburu gajah hanya untuk membayar utangnya ke Bah Cong. Sikap antroposentrisme kedua rombongan ini demi kepentingan pribadi tanpa memikirkan bahwa hewan-hewan yang mereka buru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semakin punah dan terancam.</w:t>
            </w:r>
          </w:p>
        </w:tc>
      </w:tr>
      <w:tr w:rsidR="00B81EE1" w:rsidRPr="00013940" w:rsidTr="004B7E16">
        <w:tc>
          <w:tcPr>
            <w:tcW w:w="570" w:type="dxa"/>
            <w:vMerge/>
          </w:tcPr>
          <w:p w:rsidR="00B81EE1" w:rsidRPr="00013940" w:rsidRDefault="00B81EE1" w:rsidP="00F14AA8">
            <w:pPr>
              <w:spacing w:after="0" w:line="240" w:lineRule="auto"/>
              <w:ind w:left="360" w:firstLine="0"/>
              <w:jc w:val="center"/>
              <w:rPr>
                <w:rFonts w:ascii="Times New Roman" w:hAnsi="Times New Roman" w:cs="Times New Roman"/>
                <w:sz w:val="24"/>
                <w:szCs w:val="24"/>
              </w:rPr>
            </w:pPr>
          </w:p>
        </w:tc>
        <w:tc>
          <w:tcPr>
            <w:tcW w:w="2397" w:type="dxa"/>
            <w:vMerge/>
          </w:tcPr>
          <w:p w:rsidR="00B81EE1" w:rsidRPr="00013940" w:rsidRDefault="00B81EE1" w:rsidP="00F14AA8">
            <w:pPr>
              <w:spacing w:after="0" w:line="240" w:lineRule="auto"/>
              <w:ind w:firstLine="0"/>
              <w:rPr>
                <w:rFonts w:ascii="Times New Roman" w:hAnsi="Times New Roman" w:cs="Times New Roman"/>
                <w:sz w:val="24"/>
                <w:szCs w:val="24"/>
              </w:rPr>
            </w:pPr>
          </w:p>
        </w:tc>
        <w:tc>
          <w:tcPr>
            <w:tcW w:w="1973" w:type="dxa"/>
            <w:vMerge/>
          </w:tcPr>
          <w:p w:rsidR="00B81EE1" w:rsidRPr="00013940" w:rsidRDefault="00B81EE1" w:rsidP="00F14AA8">
            <w:pPr>
              <w:spacing w:after="0" w:line="240" w:lineRule="auto"/>
              <w:ind w:firstLine="0"/>
              <w:jc w:val="center"/>
              <w:rPr>
                <w:rFonts w:ascii="Times New Roman" w:hAnsi="Times New Roman" w:cs="Times New Roman"/>
                <w:sz w:val="24"/>
                <w:szCs w:val="24"/>
              </w:rPr>
            </w:pPr>
          </w:p>
        </w:tc>
        <w:tc>
          <w:tcPr>
            <w:tcW w:w="1016" w:type="dxa"/>
          </w:tcPr>
          <w:p w:rsidR="00B81EE1" w:rsidRPr="00013940" w:rsidRDefault="00441074" w:rsidP="00F14AA8">
            <w:pPr>
              <w:spacing w:after="0" w:line="240" w:lineRule="auto"/>
              <w:ind w:firstLine="0"/>
              <w:jc w:val="center"/>
              <w:rPr>
                <w:rFonts w:ascii="Times New Roman" w:eastAsia="Times New Roman" w:hAnsi="Times New Roman" w:cs="Times New Roman"/>
                <w:b/>
                <w:sz w:val="24"/>
                <w:szCs w:val="24"/>
              </w:rPr>
            </w:pPr>
            <w:r w:rsidRPr="00013940">
              <w:rPr>
                <w:rFonts w:ascii="Times New Roman" w:hAnsi="Times New Roman" w:cs="Times New Roman"/>
                <w:sz w:val="24"/>
                <w:szCs w:val="24"/>
              </w:rPr>
              <w:t>A</w:t>
            </w:r>
            <w:r w:rsidR="00B81EE1" w:rsidRPr="00013940">
              <w:rPr>
                <w:rFonts w:ascii="Times New Roman" w:hAnsi="Times New Roman" w:cs="Times New Roman"/>
                <w:sz w:val="24"/>
                <w:szCs w:val="24"/>
              </w:rPr>
              <w:t>.1.10</w:t>
            </w:r>
          </w:p>
        </w:tc>
        <w:tc>
          <w:tcPr>
            <w:tcW w:w="4881" w:type="dxa"/>
          </w:tcPr>
          <w:p w:rsidR="00B81EE1" w:rsidRPr="00013940" w:rsidRDefault="00B81EE1"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sz w:val="24"/>
                <w:szCs w:val="24"/>
              </w:rPr>
              <w:t xml:space="preserve">“Ada bapak-bapak dari kantor taramigasi mau datang berburu gajah. Mereka mau ambil gading. Mereka minta tolong taramigan (transmigran) atau orang Cici mencarikan gajah. Mungkin suku Cici mau pasang racun itu. Atau mereka menembak sendiri di hutan.”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125","uris":["http://www.mendeley.com/documents/?uuid=1471c398-3334-4d3e-a72f-454ee67861ce"]}],"mendeley":{"formattedCitation":"(Rambe, 2002, p. 125)","plainTextFormattedCitation":"(Rambe, 2002, p. 125)","previouslyFormattedCitation":"(Rambe, 2002, p. 125)"},"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125)</w:t>
            </w:r>
            <w:r w:rsidRPr="00013940">
              <w:rPr>
                <w:rFonts w:ascii="Times New Roman" w:hAnsi="Times New Roman" w:cs="Times New Roman"/>
                <w:sz w:val="24"/>
                <w:szCs w:val="24"/>
              </w:rPr>
              <w:fldChar w:fldCharType="end"/>
            </w:r>
          </w:p>
        </w:tc>
        <w:tc>
          <w:tcPr>
            <w:tcW w:w="5182" w:type="dxa"/>
          </w:tcPr>
          <w:p w:rsidR="00B81EE1" w:rsidRPr="00013940" w:rsidRDefault="00B81EE1"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A</w:t>
            </w:r>
            <w:r w:rsidRPr="00013940">
              <w:rPr>
                <w:rFonts w:ascii="Times New Roman" w:hAnsi="Times New Roman" w:cs="Times New Roman"/>
                <w:sz w:val="24"/>
                <w:szCs w:val="24"/>
              </w:rPr>
              <w:t xml:space="preserve">.1.10) menunjukkan bahwa rombongan Ted yang baru saja tiba di daerah Seribu Nyiur. Rombongan Ted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datang langsung ke kantor transmigrasi untuk menanyakan </w:t>
            </w:r>
            <w:r w:rsidR="00225EC2" w:rsidRPr="00013940">
              <w:rPr>
                <w:rFonts w:ascii="Times New Roman" w:hAnsi="Times New Roman" w:cs="Times New Roman"/>
                <w:sz w:val="24"/>
                <w:szCs w:val="24"/>
              </w:rPr>
              <w:t>keberadaan</w:t>
            </w:r>
            <w:r w:rsidRPr="00013940">
              <w:rPr>
                <w:rFonts w:ascii="Times New Roman" w:hAnsi="Times New Roman" w:cs="Times New Roman"/>
                <w:sz w:val="24"/>
                <w:szCs w:val="24"/>
              </w:rPr>
              <w:t xml:space="preserve"> gajah di sekitar daerah Seribu Nyiur. Dengan mengetahui </w:t>
            </w:r>
            <w:r w:rsidR="00225EC2" w:rsidRPr="00013940">
              <w:rPr>
                <w:rFonts w:ascii="Times New Roman" w:hAnsi="Times New Roman" w:cs="Times New Roman"/>
                <w:sz w:val="24"/>
                <w:szCs w:val="24"/>
              </w:rPr>
              <w:t>keberadaan</w:t>
            </w:r>
            <w:r w:rsidRPr="00013940">
              <w:rPr>
                <w:rFonts w:ascii="Times New Roman" w:hAnsi="Times New Roman" w:cs="Times New Roman"/>
                <w:sz w:val="24"/>
                <w:szCs w:val="24"/>
              </w:rPr>
              <w:t xml:space="preserve"> gajah, maka rombongan Ted bisa berburu gajah untuk kepentingan </w:t>
            </w:r>
            <w:r w:rsidRPr="00013940">
              <w:rPr>
                <w:rFonts w:ascii="Times New Roman" w:hAnsi="Times New Roman" w:cs="Times New Roman"/>
                <w:sz w:val="24"/>
                <w:szCs w:val="24"/>
              </w:rPr>
              <w:lastRenderedPageBreak/>
              <w:t>pemotretan dan dokumentasi. Rombongan Ted juga meminta tolong ke Suku Cici agar bisa merucuni gajah demi kepentingan mereka. Dengan melakukan perburuan gajah mereka dapat memamerkan ke temannya bahwa mereka orang gagah yang dapat membunuh gajah. Hal ini membuat gajah maupun hewan lainnya semakin punah di wilayah Pulau Sente.</w:t>
            </w:r>
          </w:p>
        </w:tc>
      </w:tr>
      <w:tr w:rsidR="00B81EE1" w:rsidRPr="00013940" w:rsidTr="004B7E16">
        <w:tc>
          <w:tcPr>
            <w:tcW w:w="570" w:type="dxa"/>
            <w:vMerge/>
          </w:tcPr>
          <w:p w:rsidR="00B81EE1" w:rsidRPr="00013940" w:rsidRDefault="00B81EE1" w:rsidP="00F14AA8">
            <w:pPr>
              <w:spacing w:after="0" w:line="240" w:lineRule="auto"/>
              <w:ind w:left="360" w:firstLine="0"/>
              <w:jc w:val="center"/>
              <w:rPr>
                <w:rFonts w:ascii="Times New Roman" w:hAnsi="Times New Roman" w:cs="Times New Roman"/>
                <w:sz w:val="24"/>
                <w:szCs w:val="24"/>
              </w:rPr>
            </w:pPr>
          </w:p>
        </w:tc>
        <w:tc>
          <w:tcPr>
            <w:tcW w:w="2397" w:type="dxa"/>
            <w:vMerge/>
          </w:tcPr>
          <w:p w:rsidR="00B81EE1" w:rsidRPr="00013940" w:rsidRDefault="00B81EE1" w:rsidP="00F14AA8">
            <w:pPr>
              <w:spacing w:after="0" w:line="240" w:lineRule="auto"/>
              <w:ind w:firstLine="0"/>
              <w:rPr>
                <w:rFonts w:ascii="Times New Roman" w:hAnsi="Times New Roman" w:cs="Times New Roman"/>
                <w:sz w:val="24"/>
                <w:szCs w:val="24"/>
              </w:rPr>
            </w:pPr>
          </w:p>
        </w:tc>
        <w:tc>
          <w:tcPr>
            <w:tcW w:w="1973" w:type="dxa"/>
            <w:vMerge/>
          </w:tcPr>
          <w:p w:rsidR="00B81EE1" w:rsidRPr="00013940" w:rsidRDefault="00B81EE1" w:rsidP="00F14AA8">
            <w:pPr>
              <w:spacing w:after="0" w:line="240" w:lineRule="auto"/>
              <w:ind w:firstLine="0"/>
              <w:jc w:val="center"/>
              <w:rPr>
                <w:rFonts w:ascii="Times New Roman" w:hAnsi="Times New Roman" w:cs="Times New Roman"/>
                <w:sz w:val="24"/>
                <w:szCs w:val="24"/>
              </w:rPr>
            </w:pPr>
          </w:p>
        </w:tc>
        <w:tc>
          <w:tcPr>
            <w:tcW w:w="1016" w:type="dxa"/>
          </w:tcPr>
          <w:p w:rsidR="00B81EE1" w:rsidRPr="00013940" w:rsidRDefault="00441074" w:rsidP="00F14AA8">
            <w:pPr>
              <w:spacing w:after="0" w:line="240" w:lineRule="auto"/>
              <w:ind w:firstLine="0"/>
              <w:jc w:val="center"/>
              <w:rPr>
                <w:rFonts w:ascii="Times New Roman" w:eastAsia="Times New Roman" w:hAnsi="Times New Roman" w:cs="Times New Roman"/>
                <w:b/>
                <w:sz w:val="24"/>
                <w:szCs w:val="24"/>
              </w:rPr>
            </w:pPr>
            <w:r w:rsidRPr="00013940">
              <w:rPr>
                <w:rFonts w:ascii="Times New Roman" w:hAnsi="Times New Roman" w:cs="Times New Roman"/>
                <w:sz w:val="24"/>
                <w:szCs w:val="24"/>
              </w:rPr>
              <w:t>A</w:t>
            </w:r>
            <w:r w:rsidR="00B81EE1" w:rsidRPr="00013940">
              <w:rPr>
                <w:rFonts w:ascii="Times New Roman" w:hAnsi="Times New Roman" w:cs="Times New Roman"/>
                <w:sz w:val="24"/>
                <w:szCs w:val="24"/>
              </w:rPr>
              <w:t>.1.11</w:t>
            </w:r>
          </w:p>
        </w:tc>
        <w:tc>
          <w:tcPr>
            <w:tcW w:w="4881" w:type="dxa"/>
          </w:tcPr>
          <w:p w:rsidR="00B81EE1" w:rsidRPr="00013940" w:rsidRDefault="00B81EE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Apakah itu gajah yang baru mengamuk di Selindong?”</w:t>
            </w:r>
          </w:p>
          <w:p w:rsidR="00B81EE1" w:rsidRPr="00013940" w:rsidRDefault="00B81EE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Entahlah.</w:t>
            </w:r>
          </w:p>
          <w:p w:rsidR="00B81EE1" w:rsidRPr="00013940" w:rsidRDefault="00B81EE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Wah, kalau begitu jadi susah ya? Begini Pak Kudo. Kami sudah berkeliling di Tano Rajo ke sini sepuluh hari. Di Padang Blingkuh sepuluh hari. Kami juga mau cari gading gajah.”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126","uris":["http://www.mendeley.com/documents/?uuid=1471c398-3334-4d3e-a72f-454ee67861ce"]}],"mendeley":{"formattedCitation":"(Rambe, 2002, p. 126)","plainTextFormattedCitation":"(Rambe, 2002, p. 126)","previouslyFormattedCitation":"(Rambe, 2002, p. 126)"},"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126)</w:t>
            </w:r>
            <w:r w:rsidRPr="00013940">
              <w:rPr>
                <w:rFonts w:ascii="Times New Roman" w:hAnsi="Times New Roman" w:cs="Times New Roman"/>
                <w:sz w:val="24"/>
                <w:szCs w:val="24"/>
              </w:rPr>
              <w:fldChar w:fldCharType="end"/>
            </w:r>
          </w:p>
          <w:p w:rsidR="00B81EE1" w:rsidRPr="00013940" w:rsidRDefault="00B81EE1" w:rsidP="00F14AA8">
            <w:pPr>
              <w:spacing w:after="0" w:line="240" w:lineRule="auto"/>
              <w:ind w:firstLine="0"/>
              <w:jc w:val="both"/>
              <w:rPr>
                <w:rFonts w:ascii="Times New Roman" w:eastAsia="Times New Roman" w:hAnsi="Times New Roman" w:cs="Times New Roman"/>
                <w:b/>
                <w:sz w:val="24"/>
                <w:szCs w:val="24"/>
              </w:rPr>
            </w:pPr>
          </w:p>
        </w:tc>
        <w:tc>
          <w:tcPr>
            <w:tcW w:w="5182" w:type="dxa"/>
          </w:tcPr>
          <w:p w:rsidR="00B81EE1" w:rsidRPr="00013940" w:rsidRDefault="00B81EE1"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A</w:t>
            </w:r>
            <w:r w:rsidRPr="00013940">
              <w:rPr>
                <w:rFonts w:ascii="Times New Roman" w:hAnsi="Times New Roman" w:cs="Times New Roman"/>
                <w:sz w:val="24"/>
                <w:szCs w:val="24"/>
              </w:rPr>
              <w:t xml:space="preserve">.1.11) menunjukkan bahwa rombongan Ted yang sepuluh hari berada di hutan hendak berburu gajah dengan tujuan untuk memotret dan dokumentasi. Hal itu dilakukan karena bagi orang kota dengan memotret dan mengambil gading gajah itu merupakan hal yang luar biasa dan barang yang sangat langkah. Gading gajah bisa dijual atau bisa dijadikan </w:t>
            </w:r>
            <w:r w:rsidR="005E48C3" w:rsidRPr="00013940">
              <w:rPr>
                <w:rFonts w:ascii="Times New Roman" w:hAnsi="Times New Roman" w:cs="Times New Roman"/>
                <w:sz w:val="24"/>
                <w:szCs w:val="24"/>
              </w:rPr>
              <w:t>sebagai</w:t>
            </w:r>
            <w:r w:rsidRPr="00013940">
              <w:rPr>
                <w:rFonts w:ascii="Times New Roman" w:hAnsi="Times New Roman" w:cs="Times New Roman"/>
                <w:sz w:val="24"/>
                <w:szCs w:val="24"/>
              </w:rPr>
              <w:t xml:space="preserve"> benda pajangan di ruangan serta bisa dipamerkan. Bagi rombongan Ted ini menjadi </w:t>
            </w:r>
            <w:r w:rsidR="005E48C3" w:rsidRPr="00013940">
              <w:rPr>
                <w:rFonts w:ascii="Times New Roman" w:hAnsi="Times New Roman" w:cs="Times New Roman"/>
                <w:sz w:val="24"/>
                <w:szCs w:val="24"/>
              </w:rPr>
              <w:t>sebuah</w:t>
            </w:r>
            <w:r w:rsidRPr="00013940">
              <w:rPr>
                <w:rFonts w:ascii="Times New Roman" w:hAnsi="Times New Roman" w:cs="Times New Roman"/>
                <w:sz w:val="24"/>
                <w:szCs w:val="24"/>
              </w:rPr>
              <w:t xml:space="preserve"> </w:t>
            </w:r>
            <w:r w:rsidR="005E48C3" w:rsidRPr="00013940">
              <w:rPr>
                <w:rFonts w:ascii="Times New Roman" w:hAnsi="Times New Roman" w:cs="Times New Roman"/>
                <w:sz w:val="24"/>
                <w:szCs w:val="24"/>
              </w:rPr>
              <w:t xml:space="preserve">kebanggaan </w:t>
            </w:r>
            <w:r w:rsidRPr="00013940">
              <w:rPr>
                <w:rFonts w:ascii="Times New Roman" w:hAnsi="Times New Roman" w:cs="Times New Roman"/>
                <w:sz w:val="24"/>
                <w:szCs w:val="24"/>
              </w:rPr>
              <w:t xml:space="preserve">dan kegagahan mereka ketika bisa mendapatkan itu semua. Namun, dibalik kepentingan rombongan Ted membuat gajah semakin punah </w:t>
            </w:r>
            <w:r w:rsidR="005E48C3" w:rsidRPr="00013940">
              <w:rPr>
                <w:rFonts w:ascii="Times New Roman" w:hAnsi="Times New Roman" w:cs="Times New Roman"/>
                <w:sz w:val="24"/>
                <w:szCs w:val="24"/>
              </w:rPr>
              <w:t xml:space="preserve">terlebih </w:t>
            </w:r>
            <w:r w:rsidRPr="00013940">
              <w:rPr>
                <w:rFonts w:ascii="Times New Roman" w:hAnsi="Times New Roman" w:cs="Times New Roman"/>
                <w:sz w:val="24"/>
                <w:szCs w:val="24"/>
              </w:rPr>
              <w:t>di Pulau Sente adanya pembukaan lahan baru membuat hutan dan habitat gajah serta hewan lainnya semakin menyempit.</w:t>
            </w:r>
          </w:p>
        </w:tc>
      </w:tr>
      <w:tr w:rsidR="00B81EE1" w:rsidRPr="00013940" w:rsidTr="004B7E16">
        <w:tc>
          <w:tcPr>
            <w:tcW w:w="570" w:type="dxa"/>
            <w:vMerge/>
          </w:tcPr>
          <w:p w:rsidR="00B81EE1" w:rsidRPr="00013940" w:rsidRDefault="00B81EE1" w:rsidP="00F14AA8">
            <w:pPr>
              <w:spacing w:after="0" w:line="240" w:lineRule="auto"/>
              <w:ind w:left="360" w:firstLine="0"/>
              <w:jc w:val="center"/>
              <w:rPr>
                <w:rFonts w:ascii="Times New Roman" w:hAnsi="Times New Roman" w:cs="Times New Roman"/>
                <w:sz w:val="24"/>
                <w:szCs w:val="24"/>
              </w:rPr>
            </w:pPr>
          </w:p>
        </w:tc>
        <w:tc>
          <w:tcPr>
            <w:tcW w:w="2397" w:type="dxa"/>
            <w:vMerge/>
          </w:tcPr>
          <w:p w:rsidR="00B81EE1" w:rsidRPr="00013940" w:rsidRDefault="00B81EE1" w:rsidP="00F14AA8">
            <w:pPr>
              <w:spacing w:after="0" w:line="240" w:lineRule="auto"/>
              <w:ind w:firstLine="0"/>
              <w:rPr>
                <w:rFonts w:ascii="Times New Roman" w:hAnsi="Times New Roman" w:cs="Times New Roman"/>
                <w:sz w:val="24"/>
                <w:szCs w:val="24"/>
              </w:rPr>
            </w:pPr>
          </w:p>
        </w:tc>
        <w:tc>
          <w:tcPr>
            <w:tcW w:w="1973" w:type="dxa"/>
            <w:vMerge/>
          </w:tcPr>
          <w:p w:rsidR="00B81EE1" w:rsidRPr="00013940" w:rsidRDefault="00B81EE1" w:rsidP="00F14AA8">
            <w:pPr>
              <w:spacing w:after="0" w:line="240" w:lineRule="auto"/>
              <w:ind w:firstLine="0"/>
              <w:jc w:val="center"/>
              <w:rPr>
                <w:rFonts w:ascii="Times New Roman" w:hAnsi="Times New Roman" w:cs="Times New Roman"/>
                <w:sz w:val="24"/>
                <w:szCs w:val="24"/>
              </w:rPr>
            </w:pPr>
          </w:p>
        </w:tc>
        <w:tc>
          <w:tcPr>
            <w:tcW w:w="1016" w:type="dxa"/>
          </w:tcPr>
          <w:p w:rsidR="00B81EE1" w:rsidRPr="00013940" w:rsidRDefault="00441074" w:rsidP="00F14AA8">
            <w:pPr>
              <w:spacing w:after="0" w:line="240" w:lineRule="auto"/>
              <w:ind w:firstLine="0"/>
              <w:jc w:val="center"/>
              <w:rPr>
                <w:rFonts w:ascii="Times New Roman" w:eastAsia="Times New Roman" w:hAnsi="Times New Roman" w:cs="Times New Roman"/>
                <w:b/>
                <w:sz w:val="24"/>
                <w:szCs w:val="24"/>
              </w:rPr>
            </w:pPr>
            <w:r w:rsidRPr="00013940">
              <w:rPr>
                <w:rFonts w:ascii="Times New Roman" w:hAnsi="Times New Roman" w:cs="Times New Roman"/>
                <w:sz w:val="24"/>
                <w:szCs w:val="24"/>
              </w:rPr>
              <w:t>A</w:t>
            </w:r>
            <w:r w:rsidR="00B81EE1" w:rsidRPr="00013940">
              <w:rPr>
                <w:rFonts w:ascii="Times New Roman" w:hAnsi="Times New Roman" w:cs="Times New Roman"/>
                <w:sz w:val="24"/>
                <w:szCs w:val="24"/>
              </w:rPr>
              <w:t>.1.12</w:t>
            </w:r>
          </w:p>
        </w:tc>
        <w:tc>
          <w:tcPr>
            <w:tcW w:w="4881" w:type="dxa"/>
          </w:tcPr>
          <w:p w:rsidR="00B81EE1" w:rsidRPr="00013940" w:rsidRDefault="00B81EE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Susah sekali, Mantri. Kadang-kadang kita tidak mengerti jalan pikiran mereka itu. Kalau perang saudara, semua penduduk, bahkan pohon, hewan ikut celaka! Pemberontak mau jual gading, penguasa melarang. Lain hari, </w:t>
            </w:r>
            <w:r w:rsidRPr="00013940">
              <w:rPr>
                <w:rFonts w:ascii="Times New Roman" w:hAnsi="Times New Roman" w:cs="Times New Roman"/>
                <w:sz w:val="24"/>
                <w:szCs w:val="24"/>
              </w:rPr>
              <w:lastRenderedPageBreak/>
              <w:t xml:space="preserve">penguasa membunuhi gajah, badak, singa, untuk dijual ke pasar gelap.”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135","uris":["http://www.mendeley.com/documents/?uuid=1471c398-3334-4d3e-a72f-454ee67861ce"]}],"mendeley":{"formattedCitation":"(Rambe, 2002, p. 135)","plainTextFormattedCitation":"(Rambe, 2002, p. 135)","previouslyFormattedCitation":"(Rambe, 2002, p. 135)"},"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135)</w:t>
            </w:r>
            <w:r w:rsidRPr="00013940">
              <w:rPr>
                <w:rFonts w:ascii="Times New Roman" w:hAnsi="Times New Roman" w:cs="Times New Roman"/>
                <w:sz w:val="24"/>
                <w:szCs w:val="24"/>
              </w:rPr>
              <w:fldChar w:fldCharType="end"/>
            </w:r>
            <w:r w:rsidRPr="00013940">
              <w:rPr>
                <w:rFonts w:ascii="Times New Roman" w:hAnsi="Times New Roman" w:cs="Times New Roman"/>
                <w:sz w:val="24"/>
                <w:szCs w:val="24"/>
              </w:rPr>
              <w:t xml:space="preserve"> </w:t>
            </w:r>
          </w:p>
          <w:p w:rsidR="00B81EE1" w:rsidRPr="00013940" w:rsidRDefault="00B81EE1" w:rsidP="00F14AA8">
            <w:pPr>
              <w:spacing w:after="0" w:line="240" w:lineRule="auto"/>
              <w:ind w:firstLine="0"/>
              <w:jc w:val="both"/>
              <w:rPr>
                <w:rFonts w:ascii="Times New Roman" w:eastAsia="Times New Roman" w:hAnsi="Times New Roman" w:cs="Times New Roman"/>
                <w:b/>
                <w:sz w:val="24"/>
                <w:szCs w:val="24"/>
              </w:rPr>
            </w:pPr>
          </w:p>
        </w:tc>
        <w:tc>
          <w:tcPr>
            <w:tcW w:w="5182" w:type="dxa"/>
          </w:tcPr>
          <w:p w:rsidR="00B81EE1" w:rsidRPr="00013940" w:rsidRDefault="00B81EE1"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sz w:val="24"/>
                <w:szCs w:val="24"/>
              </w:rPr>
              <w:lastRenderedPageBreak/>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A</w:t>
            </w:r>
            <w:r w:rsidRPr="00013940">
              <w:rPr>
                <w:rFonts w:ascii="Times New Roman" w:hAnsi="Times New Roman" w:cs="Times New Roman"/>
                <w:sz w:val="24"/>
                <w:szCs w:val="24"/>
              </w:rPr>
              <w:t xml:space="preserve">.1.12) menunjukkan bahwa demi kepentingan masing-masing, hutan dan segala isinya menjadi korban kerakusan manusia. Banyak hutan yang telah gundul dan banyak pula hewan yang diburu untuk dijual di pasar gelap. Sikap </w:t>
            </w:r>
            <w:r w:rsidRPr="00013940">
              <w:rPr>
                <w:rFonts w:ascii="Times New Roman" w:hAnsi="Times New Roman" w:cs="Times New Roman"/>
                <w:sz w:val="24"/>
                <w:szCs w:val="24"/>
              </w:rPr>
              <w:lastRenderedPageBreak/>
              <w:t>antroposentrisme manusia bisa menimbulkan krisis ekologi dan hewan di mana hutan dan segala isinya telah dirusak oleh manusia. Terkadang adanya perang saudara bahkan semua penduduk karena adanya pemberontakan terkait sikap manusia terhadap lingkungan dan hewan. Demi kepetingannya manusia membunuh berbagai hewan yang bisa dijual dengan harga yaang mahal sehingga banyak hewan mulai terancam punah.</w:t>
            </w:r>
          </w:p>
        </w:tc>
      </w:tr>
      <w:tr w:rsidR="00B81EE1" w:rsidRPr="00013940" w:rsidTr="004B7E16">
        <w:tc>
          <w:tcPr>
            <w:tcW w:w="570" w:type="dxa"/>
            <w:vMerge/>
          </w:tcPr>
          <w:p w:rsidR="00B81EE1" w:rsidRPr="00013940" w:rsidRDefault="00B81EE1" w:rsidP="00F14AA8">
            <w:pPr>
              <w:spacing w:after="0" w:line="240" w:lineRule="auto"/>
              <w:ind w:left="360" w:firstLine="0"/>
              <w:jc w:val="center"/>
              <w:rPr>
                <w:rFonts w:ascii="Times New Roman" w:hAnsi="Times New Roman" w:cs="Times New Roman"/>
                <w:sz w:val="24"/>
                <w:szCs w:val="24"/>
              </w:rPr>
            </w:pPr>
          </w:p>
        </w:tc>
        <w:tc>
          <w:tcPr>
            <w:tcW w:w="2397" w:type="dxa"/>
            <w:vMerge/>
          </w:tcPr>
          <w:p w:rsidR="00B81EE1" w:rsidRPr="00013940" w:rsidRDefault="00B81EE1" w:rsidP="00F14AA8">
            <w:pPr>
              <w:spacing w:after="0" w:line="240" w:lineRule="auto"/>
              <w:ind w:firstLine="0"/>
              <w:rPr>
                <w:rFonts w:ascii="Times New Roman" w:hAnsi="Times New Roman" w:cs="Times New Roman"/>
                <w:sz w:val="24"/>
                <w:szCs w:val="24"/>
              </w:rPr>
            </w:pPr>
          </w:p>
        </w:tc>
        <w:tc>
          <w:tcPr>
            <w:tcW w:w="1973" w:type="dxa"/>
            <w:vMerge/>
          </w:tcPr>
          <w:p w:rsidR="00B81EE1" w:rsidRPr="00013940" w:rsidRDefault="00B81EE1" w:rsidP="00F14AA8">
            <w:pPr>
              <w:spacing w:after="0" w:line="240" w:lineRule="auto"/>
              <w:ind w:firstLine="0"/>
              <w:jc w:val="center"/>
              <w:rPr>
                <w:rFonts w:ascii="Times New Roman" w:hAnsi="Times New Roman" w:cs="Times New Roman"/>
                <w:sz w:val="24"/>
                <w:szCs w:val="24"/>
              </w:rPr>
            </w:pPr>
          </w:p>
        </w:tc>
        <w:tc>
          <w:tcPr>
            <w:tcW w:w="1016" w:type="dxa"/>
          </w:tcPr>
          <w:p w:rsidR="00B81EE1" w:rsidRPr="00013940" w:rsidRDefault="00441074" w:rsidP="00F14AA8">
            <w:pPr>
              <w:spacing w:after="0" w:line="240" w:lineRule="auto"/>
              <w:ind w:firstLine="0"/>
              <w:jc w:val="center"/>
              <w:rPr>
                <w:rFonts w:ascii="Times New Roman" w:eastAsia="Times New Roman" w:hAnsi="Times New Roman" w:cs="Times New Roman"/>
                <w:b/>
                <w:sz w:val="24"/>
                <w:szCs w:val="24"/>
              </w:rPr>
            </w:pPr>
            <w:r w:rsidRPr="00013940">
              <w:rPr>
                <w:rFonts w:ascii="Times New Roman" w:hAnsi="Times New Roman" w:cs="Times New Roman"/>
                <w:sz w:val="24"/>
                <w:szCs w:val="24"/>
              </w:rPr>
              <w:t>A</w:t>
            </w:r>
            <w:r w:rsidR="00B81EE1" w:rsidRPr="00013940">
              <w:rPr>
                <w:rFonts w:ascii="Times New Roman" w:hAnsi="Times New Roman" w:cs="Times New Roman"/>
                <w:sz w:val="24"/>
                <w:szCs w:val="24"/>
              </w:rPr>
              <w:t>.1.13</w:t>
            </w:r>
          </w:p>
        </w:tc>
        <w:tc>
          <w:tcPr>
            <w:tcW w:w="4881" w:type="dxa"/>
          </w:tcPr>
          <w:p w:rsidR="00B81EE1" w:rsidRPr="00013940" w:rsidRDefault="00B81EE1"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sz w:val="24"/>
                <w:szCs w:val="24"/>
              </w:rPr>
              <w:t xml:space="preserve">“Dari empat ratus gajah yang dulu diteliti, kini tinggal dua ratus ekor. Selain bencana kekeringan yang menyusutkan bahan pangan hewan, pemburu liar bersenjata otomatis berkeliaran di wilayah gajah. Jika hujan tak turun tahun ini, mungkin </w:t>
            </w:r>
            <w:r w:rsidR="004C6D4B" w:rsidRPr="00013940">
              <w:rPr>
                <w:rFonts w:ascii="Times New Roman" w:hAnsi="Times New Roman" w:cs="Times New Roman"/>
                <w:sz w:val="24"/>
                <w:szCs w:val="24"/>
              </w:rPr>
              <w:t>lebih</w:t>
            </w:r>
            <w:r w:rsidRPr="00013940">
              <w:rPr>
                <w:rFonts w:ascii="Times New Roman" w:hAnsi="Times New Roman" w:cs="Times New Roman"/>
                <w:sz w:val="24"/>
                <w:szCs w:val="24"/>
              </w:rPr>
              <w:t xml:space="preserve"> banyak lagi gajah akan mati.”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144","uris":["http://www.mendeley.com/documents/?uuid=1471c398-3334-4d3e-a72f-454ee67861ce"]}],"mendeley":{"formattedCitation":"(Rambe, 2002, p. 144)","plainTextFormattedCitation":"(Rambe, 2002, p. 144)","previouslyFormattedCitation":"(Rambe, 2002, p. 144)"},"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144)</w:t>
            </w:r>
            <w:r w:rsidRPr="00013940">
              <w:rPr>
                <w:rFonts w:ascii="Times New Roman" w:hAnsi="Times New Roman" w:cs="Times New Roman"/>
                <w:sz w:val="24"/>
                <w:szCs w:val="24"/>
              </w:rPr>
              <w:fldChar w:fldCharType="end"/>
            </w:r>
          </w:p>
        </w:tc>
        <w:tc>
          <w:tcPr>
            <w:tcW w:w="5182" w:type="dxa"/>
          </w:tcPr>
          <w:p w:rsidR="00B81EE1" w:rsidRPr="00013940" w:rsidRDefault="00B81EE1"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A</w:t>
            </w:r>
            <w:r w:rsidRPr="00013940">
              <w:rPr>
                <w:rFonts w:ascii="Times New Roman" w:hAnsi="Times New Roman" w:cs="Times New Roman"/>
                <w:sz w:val="24"/>
                <w:szCs w:val="24"/>
              </w:rPr>
              <w:t xml:space="preserve">.1.13) menunjukkan bahwa berdasarkan data penelitian </w:t>
            </w:r>
            <w:r w:rsidR="00225EC2" w:rsidRPr="00013940">
              <w:rPr>
                <w:rFonts w:ascii="Times New Roman" w:hAnsi="Times New Roman" w:cs="Times New Roman"/>
                <w:sz w:val="24"/>
                <w:szCs w:val="24"/>
              </w:rPr>
              <w:t>keberadaan</w:t>
            </w:r>
            <w:r w:rsidRPr="00013940">
              <w:rPr>
                <w:rFonts w:ascii="Times New Roman" w:hAnsi="Times New Roman" w:cs="Times New Roman"/>
                <w:sz w:val="24"/>
                <w:szCs w:val="24"/>
              </w:rPr>
              <w:t xml:space="preserve"> gajah di Pulau Sente semakin berkurang. Hal ini terjadi karena berbagai faktor seperti, bencana kekeringan yang membuat rumput dan berbagai tumbuhan yang ada di hutan mati sehingga gajah sulit mencari makan. Selain itu, banyaknya pemburu liar yang bersenjata berkeliaran di Pulau Sente sehingga populasi gajah semakin berkurang karena diburu demi kepentingan manusia. Selain itu, gajah sengaja dimusnahkan agar tidak mengganggu</w:t>
            </w:r>
            <w:r w:rsidR="00246EE8" w:rsidRPr="00013940">
              <w:rPr>
                <w:rFonts w:ascii="Times New Roman" w:hAnsi="Times New Roman" w:cs="Times New Roman"/>
                <w:sz w:val="24"/>
                <w:szCs w:val="24"/>
              </w:rPr>
              <w:t xml:space="preserve"> perkebunan </w:t>
            </w:r>
            <w:r w:rsidRPr="00013940">
              <w:rPr>
                <w:rFonts w:ascii="Times New Roman" w:hAnsi="Times New Roman" w:cs="Times New Roman"/>
                <w:sz w:val="24"/>
                <w:szCs w:val="24"/>
              </w:rPr>
              <w:t xml:space="preserve">para petani serta masuk ke pemukiman penduduk. Sikap antroposentrisme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menganggap hewan merupakan alat untuk memenuhi k</w:t>
            </w:r>
            <w:r w:rsidR="00441074" w:rsidRPr="00013940">
              <w:rPr>
                <w:rFonts w:ascii="Times New Roman" w:hAnsi="Times New Roman" w:cs="Times New Roman"/>
                <w:sz w:val="24"/>
                <w:szCs w:val="24"/>
              </w:rPr>
              <w:t>B</w:t>
            </w:r>
            <w:r w:rsidRPr="00013940">
              <w:rPr>
                <w:rFonts w:ascii="Times New Roman" w:hAnsi="Times New Roman" w:cs="Times New Roman"/>
                <w:sz w:val="24"/>
                <w:szCs w:val="24"/>
              </w:rPr>
              <w:t>utuhan dan kepentingan manusia.</w:t>
            </w:r>
          </w:p>
        </w:tc>
      </w:tr>
      <w:tr w:rsidR="00B81EE1" w:rsidRPr="00013940" w:rsidTr="004B7E16">
        <w:tc>
          <w:tcPr>
            <w:tcW w:w="570" w:type="dxa"/>
            <w:vMerge/>
          </w:tcPr>
          <w:p w:rsidR="00B81EE1" w:rsidRPr="00013940" w:rsidRDefault="00B81EE1" w:rsidP="00F14AA8">
            <w:pPr>
              <w:spacing w:after="0" w:line="240" w:lineRule="auto"/>
              <w:ind w:left="360" w:firstLine="0"/>
              <w:jc w:val="center"/>
              <w:rPr>
                <w:rFonts w:ascii="Times New Roman" w:hAnsi="Times New Roman" w:cs="Times New Roman"/>
                <w:sz w:val="24"/>
                <w:szCs w:val="24"/>
              </w:rPr>
            </w:pPr>
          </w:p>
        </w:tc>
        <w:tc>
          <w:tcPr>
            <w:tcW w:w="2397" w:type="dxa"/>
            <w:vMerge/>
          </w:tcPr>
          <w:p w:rsidR="00B81EE1" w:rsidRPr="00013940" w:rsidRDefault="00B81EE1" w:rsidP="00F14AA8">
            <w:pPr>
              <w:spacing w:after="0" w:line="240" w:lineRule="auto"/>
              <w:ind w:firstLine="0"/>
              <w:rPr>
                <w:rFonts w:ascii="Times New Roman" w:hAnsi="Times New Roman" w:cs="Times New Roman"/>
                <w:sz w:val="24"/>
                <w:szCs w:val="24"/>
              </w:rPr>
            </w:pPr>
          </w:p>
        </w:tc>
        <w:tc>
          <w:tcPr>
            <w:tcW w:w="1973" w:type="dxa"/>
            <w:vMerge/>
          </w:tcPr>
          <w:p w:rsidR="00B81EE1" w:rsidRPr="00013940" w:rsidRDefault="00B81EE1" w:rsidP="00F14AA8">
            <w:pPr>
              <w:spacing w:after="0" w:line="240" w:lineRule="auto"/>
              <w:ind w:firstLine="0"/>
              <w:jc w:val="center"/>
              <w:rPr>
                <w:rFonts w:ascii="Times New Roman" w:hAnsi="Times New Roman" w:cs="Times New Roman"/>
                <w:sz w:val="24"/>
                <w:szCs w:val="24"/>
              </w:rPr>
            </w:pPr>
          </w:p>
        </w:tc>
        <w:tc>
          <w:tcPr>
            <w:tcW w:w="1016" w:type="dxa"/>
          </w:tcPr>
          <w:p w:rsidR="00B81EE1" w:rsidRPr="00013940" w:rsidRDefault="00441074" w:rsidP="00F14AA8">
            <w:pPr>
              <w:spacing w:after="0" w:line="240" w:lineRule="auto"/>
              <w:ind w:firstLine="0"/>
              <w:jc w:val="center"/>
              <w:rPr>
                <w:rFonts w:ascii="Times New Roman" w:eastAsia="Times New Roman" w:hAnsi="Times New Roman" w:cs="Times New Roman"/>
                <w:b/>
                <w:sz w:val="24"/>
                <w:szCs w:val="24"/>
              </w:rPr>
            </w:pPr>
            <w:r w:rsidRPr="00013940">
              <w:rPr>
                <w:rFonts w:ascii="Times New Roman" w:hAnsi="Times New Roman" w:cs="Times New Roman"/>
                <w:sz w:val="24"/>
                <w:szCs w:val="24"/>
              </w:rPr>
              <w:t>A</w:t>
            </w:r>
            <w:r w:rsidR="00B81EE1" w:rsidRPr="00013940">
              <w:rPr>
                <w:rFonts w:ascii="Times New Roman" w:hAnsi="Times New Roman" w:cs="Times New Roman"/>
                <w:sz w:val="24"/>
                <w:szCs w:val="24"/>
              </w:rPr>
              <w:t>.1.14</w:t>
            </w:r>
          </w:p>
        </w:tc>
        <w:tc>
          <w:tcPr>
            <w:tcW w:w="4881" w:type="dxa"/>
          </w:tcPr>
          <w:p w:rsidR="00B81EE1" w:rsidRPr="00013940" w:rsidRDefault="00B81EE1"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sz w:val="24"/>
                <w:szCs w:val="24"/>
              </w:rPr>
              <w:t xml:space="preserve">“Lihatlah, aku kepingin punya istri elok, harus menyogok Mak Dijah dengan persen, dengan tiket pesawat. Mau jadi pengantin harus pinjam uang Bah Cong. Sekarang harus pergi ke hutan, cari gading gajah untuk dijual. Untuk dibayar </w:t>
            </w:r>
            <w:r w:rsidRPr="00013940">
              <w:rPr>
                <w:rFonts w:ascii="Times New Roman" w:hAnsi="Times New Roman" w:cs="Times New Roman"/>
                <w:sz w:val="24"/>
                <w:szCs w:val="24"/>
              </w:rPr>
              <w:lastRenderedPageBreak/>
              <w:t xml:space="preserve">utang”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156","uris":["http://www.mendeley.com/documents/?uuid=1471c398-3334-4d3e-a72f-454ee67861ce"]}],"mendeley":{"formattedCitation":"(Rambe, 2002, p. 156)","plainTextFormattedCitation":"(Rambe, 2002, p. 156)","previouslyFormattedCitation":"(Rambe, 2002, p. 156)"},"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156)</w:t>
            </w:r>
            <w:r w:rsidRPr="00013940">
              <w:rPr>
                <w:rFonts w:ascii="Times New Roman" w:hAnsi="Times New Roman" w:cs="Times New Roman"/>
                <w:sz w:val="24"/>
                <w:szCs w:val="24"/>
              </w:rPr>
              <w:fldChar w:fldCharType="end"/>
            </w:r>
          </w:p>
        </w:tc>
        <w:tc>
          <w:tcPr>
            <w:tcW w:w="5182" w:type="dxa"/>
          </w:tcPr>
          <w:p w:rsidR="00B81EE1" w:rsidRPr="00013940" w:rsidRDefault="00B81EE1"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sz w:val="24"/>
                <w:szCs w:val="24"/>
              </w:rPr>
              <w:lastRenderedPageBreak/>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A</w:t>
            </w:r>
            <w:r w:rsidRPr="00013940">
              <w:rPr>
                <w:rFonts w:ascii="Times New Roman" w:hAnsi="Times New Roman" w:cs="Times New Roman"/>
                <w:sz w:val="24"/>
                <w:szCs w:val="24"/>
              </w:rPr>
              <w:t xml:space="preserve">.1.14) menunjukkan bahwa Agus melakukan segala cara agar bisa menikahi Nunung dengan meminjam uang Bah Cong. Kemudian Agus akan masuk ke hutan dengan berburu gajah yang nantinya gading gajah akan diambil dan dijual </w:t>
            </w:r>
            <w:r w:rsidRPr="00013940">
              <w:rPr>
                <w:rFonts w:ascii="Times New Roman" w:hAnsi="Times New Roman" w:cs="Times New Roman"/>
                <w:sz w:val="24"/>
                <w:szCs w:val="24"/>
              </w:rPr>
              <w:lastRenderedPageBreak/>
              <w:t xml:space="preserve">untuk menghasil uang agar bisa melunasi utangnya. Agar rencananya bisa dilakukan, Agus meminta bantuan Mak Dijah dengan menyogoknya agar bisa membantu meminjamkan uang ke Bah Cong. Demi kepentingannya sendiri, Agus rela berburu gajah dan tak peduli populasi gajah yang akan semakin berkurang dan dia bahkah tak peduli apa yang dia akan lakukan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adalah salah.</w:t>
            </w:r>
          </w:p>
        </w:tc>
      </w:tr>
      <w:tr w:rsidR="00B81EE1" w:rsidRPr="00013940" w:rsidTr="004B7E16">
        <w:tc>
          <w:tcPr>
            <w:tcW w:w="570" w:type="dxa"/>
            <w:vMerge/>
          </w:tcPr>
          <w:p w:rsidR="00B81EE1" w:rsidRPr="00013940" w:rsidRDefault="00B81EE1" w:rsidP="00F14AA8">
            <w:pPr>
              <w:spacing w:after="0" w:line="240" w:lineRule="auto"/>
              <w:ind w:left="360" w:firstLine="0"/>
              <w:jc w:val="center"/>
              <w:rPr>
                <w:rFonts w:ascii="Times New Roman" w:hAnsi="Times New Roman" w:cs="Times New Roman"/>
                <w:sz w:val="24"/>
                <w:szCs w:val="24"/>
              </w:rPr>
            </w:pPr>
          </w:p>
        </w:tc>
        <w:tc>
          <w:tcPr>
            <w:tcW w:w="2397" w:type="dxa"/>
            <w:vMerge/>
          </w:tcPr>
          <w:p w:rsidR="00B81EE1" w:rsidRPr="00013940" w:rsidRDefault="00B81EE1" w:rsidP="00F14AA8">
            <w:pPr>
              <w:spacing w:after="0" w:line="240" w:lineRule="auto"/>
              <w:ind w:firstLine="0"/>
              <w:rPr>
                <w:rFonts w:ascii="Times New Roman" w:hAnsi="Times New Roman" w:cs="Times New Roman"/>
                <w:sz w:val="24"/>
                <w:szCs w:val="24"/>
              </w:rPr>
            </w:pPr>
          </w:p>
        </w:tc>
        <w:tc>
          <w:tcPr>
            <w:tcW w:w="1973" w:type="dxa"/>
            <w:vMerge/>
          </w:tcPr>
          <w:p w:rsidR="00B81EE1" w:rsidRPr="00013940" w:rsidRDefault="00B81EE1" w:rsidP="00F14AA8">
            <w:pPr>
              <w:spacing w:after="0" w:line="240" w:lineRule="auto"/>
              <w:ind w:firstLine="0"/>
              <w:jc w:val="center"/>
              <w:rPr>
                <w:rFonts w:ascii="Times New Roman" w:hAnsi="Times New Roman" w:cs="Times New Roman"/>
                <w:sz w:val="24"/>
                <w:szCs w:val="24"/>
              </w:rPr>
            </w:pPr>
          </w:p>
        </w:tc>
        <w:tc>
          <w:tcPr>
            <w:tcW w:w="1016" w:type="dxa"/>
          </w:tcPr>
          <w:p w:rsidR="00B81EE1" w:rsidRPr="00013940" w:rsidRDefault="00441074" w:rsidP="00F14AA8">
            <w:pPr>
              <w:spacing w:after="0" w:line="240" w:lineRule="auto"/>
              <w:ind w:firstLine="0"/>
              <w:jc w:val="center"/>
              <w:rPr>
                <w:rFonts w:ascii="Times New Roman" w:eastAsia="Times New Roman" w:hAnsi="Times New Roman" w:cs="Times New Roman"/>
                <w:b/>
                <w:sz w:val="24"/>
                <w:szCs w:val="24"/>
              </w:rPr>
            </w:pPr>
            <w:r w:rsidRPr="00013940">
              <w:rPr>
                <w:rFonts w:ascii="Times New Roman" w:hAnsi="Times New Roman" w:cs="Times New Roman"/>
                <w:sz w:val="24"/>
                <w:szCs w:val="24"/>
              </w:rPr>
              <w:t>A</w:t>
            </w:r>
            <w:r w:rsidR="00B81EE1" w:rsidRPr="00013940">
              <w:rPr>
                <w:rFonts w:ascii="Times New Roman" w:hAnsi="Times New Roman" w:cs="Times New Roman"/>
                <w:sz w:val="24"/>
                <w:szCs w:val="24"/>
              </w:rPr>
              <w:t>.1.15</w:t>
            </w:r>
          </w:p>
        </w:tc>
        <w:tc>
          <w:tcPr>
            <w:tcW w:w="4881" w:type="dxa"/>
          </w:tcPr>
          <w:p w:rsidR="00B81EE1" w:rsidRPr="00013940" w:rsidRDefault="00B81EE1"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sz w:val="24"/>
                <w:szCs w:val="24"/>
              </w:rPr>
              <w:t xml:space="preserve">“Mudah-mudahan gajah tidak melewati jalur perburuan Angku Adnan. Kalau gajah tertembak, rombongannya akan lari kacau balau. Habislah peluang kami meracun gajah!”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165","uris":["http://www.mendeley.com/documents/?uuid=1471c398-3334-4d3e-a72f-454ee67861ce"]}],"mendeley":{"formattedCitation":"(Rambe, 2002, p. 165)","plainTextFormattedCitation":"(Rambe, 2002, p. 165)","previouslyFormattedCitation":"(Rambe, 2002, p. 165)"},"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165)</w:t>
            </w:r>
            <w:r w:rsidRPr="00013940">
              <w:rPr>
                <w:rFonts w:ascii="Times New Roman" w:hAnsi="Times New Roman" w:cs="Times New Roman"/>
                <w:sz w:val="24"/>
                <w:szCs w:val="24"/>
              </w:rPr>
              <w:fldChar w:fldCharType="end"/>
            </w:r>
          </w:p>
        </w:tc>
        <w:tc>
          <w:tcPr>
            <w:tcW w:w="5182" w:type="dxa"/>
          </w:tcPr>
          <w:p w:rsidR="00B81EE1" w:rsidRPr="00013940" w:rsidRDefault="00B81EE1"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A</w:t>
            </w:r>
            <w:r w:rsidRPr="00013940">
              <w:rPr>
                <w:rFonts w:ascii="Times New Roman" w:hAnsi="Times New Roman" w:cs="Times New Roman"/>
                <w:sz w:val="24"/>
                <w:szCs w:val="24"/>
              </w:rPr>
              <w:t xml:space="preserve">.1.15) menunjukkan bahwa rombongan Agus dan temannya memburu gajah dengan cara menembak. Hal ini tentu akan membuat gajah semakin ketakutan dan merasa terancam oleh sikap rombongan Agus. Sementara rombongan lainnya yaitu rombongan Panguloh Pauh dan teman-temannya berburu gajah dengan cara memberi racun pada jalur yang mereka yakini akan dilewati gajah. Rombongan Panguloh Pauh juga berharap tak ada pemburu lain yang menembak gajah karena akan membuat gajah lari jauh dari jalur yang ditaburi racun. Jika itu terjadi maka peluang mereka untuk mendapatkan gajah melalui pemberian racun bakal tak mendapatkan hasil. Sikap kedua rombongan ini juga merepresentasikan </w:t>
            </w:r>
            <w:r w:rsidR="000876AA" w:rsidRPr="00013940">
              <w:rPr>
                <w:rFonts w:ascii="Times New Roman" w:hAnsi="Times New Roman" w:cs="Times New Roman"/>
                <w:sz w:val="24"/>
                <w:szCs w:val="24"/>
              </w:rPr>
              <w:t>antroposentrisme</w:t>
            </w:r>
            <w:r w:rsidRPr="00013940">
              <w:rPr>
                <w:rFonts w:ascii="Times New Roman" w:hAnsi="Times New Roman" w:cs="Times New Roman"/>
                <w:sz w:val="24"/>
                <w:szCs w:val="24"/>
              </w:rPr>
              <w:t xml:space="preserve"> manusia terhadap hewan yang dengan sengaja menembak dan meracun kawanan gajah hanya untuk kepentingan pribadi. Hal ini membuat gajah semakin berkurang dan lama-kelamaan akan punah.  </w:t>
            </w:r>
          </w:p>
        </w:tc>
      </w:tr>
      <w:tr w:rsidR="00697E12" w:rsidRPr="00013940" w:rsidTr="004B7E16">
        <w:tc>
          <w:tcPr>
            <w:tcW w:w="570" w:type="dxa"/>
            <w:vMerge/>
          </w:tcPr>
          <w:p w:rsidR="00697E12" w:rsidRPr="00013940" w:rsidRDefault="00697E12" w:rsidP="00F14AA8">
            <w:pPr>
              <w:spacing w:after="0" w:line="240" w:lineRule="auto"/>
              <w:ind w:left="360" w:firstLine="0"/>
              <w:jc w:val="center"/>
              <w:rPr>
                <w:rFonts w:ascii="Times New Roman" w:hAnsi="Times New Roman" w:cs="Times New Roman"/>
                <w:sz w:val="24"/>
                <w:szCs w:val="24"/>
              </w:rPr>
            </w:pPr>
          </w:p>
        </w:tc>
        <w:tc>
          <w:tcPr>
            <w:tcW w:w="2397" w:type="dxa"/>
            <w:vMerge/>
          </w:tcPr>
          <w:p w:rsidR="00697E12" w:rsidRPr="00013940" w:rsidRDefault="00697E12" w:rsidP="00F14AA8">
            <w:pPr>
              <w:spacing w:after="0" w:line="240" w:lineRule="auto"/>
              <w:ind w:firstLine="0"/>
              <w:rPr>
                <w:rFonts w:ascii="Times New Roman" w:hAnsi="Times New Roman" w:cs="Times New Roman"/>
                <w:sz w:val="24"/>
                <w:szCs w:val="24"/>
              </w:rPr>
            </w:pPr>
          </w:p>
        </w:tc>
        <w:tc>
          <w:tcPr>
            <w:tcW w:w="1973" w:type="dxa"/>
            <w:vMerge/>
          </w:tcPr>
          <w:p w:rsidR="00697E12" w:rsidRPr="00013940" w:rsidRDefault="00697E12" w:rsidP="00F14AA8">
            <w:pPr>
              <w:spacing w:after="0" w:line="240" w:lineRule="auto"/>
              <w:ind w:firstLine="0"/>
              <w:jc w:val="center"/>
              <w:rPr>
                <w:rFonts w:ascii="Times New Roman" w:hAnsi="Times New Roman" w:cs="Times New Roman"/>
                <w:sz w:val="24"/>
                <w:szCs w:val="24"/>
              </w:rPr>
            </w:pPr>
          </w:p>
        </w:tc>
        <w:tc>
          <w:tcPr>
            <w:tcW w:w="1016" w:type="dxa"/>
          </w:tcPr>
          <w:p w:rsidR="00697E12" w:rsidRPr="00013940" w:rsidRDefault="00441074" w:rsidP="00F14AA8">
            <w:pPr>
              <w:spacing w:after="0" w:line="240" w:lineRule="auto"/>
              <w:ind w:firstLine="0"/>
              <w:jc w:val="center"/>
              <w:rPr>
                <w:rFonts w:ascii="Times New Roman" w:eastAsia="Times New Roman" w:hAnsi="Times New Roman" w:cs="Times New Roman"/>
                <w:b/>
                <w:sz w:val="24"/>
                <w:szCs w:val="24"/>
              </w:rPr>
            </w:pPr>
            <w:r w:rsidRPr="00013940">
              <w:rPr>
                <w:rFonts w:ascii="Times New Roman" w:hAnsi="Times New Roman" w:cs="Times New Roman"/>
                <w:sz w:val="24"/>
                <w:szCs w:val="24"/>
              </w:rPr>
              <w:t>A</w:t>
            </w:r>
            <w:r w:rsidR="00697E12" w:rsidRPr="00013940">
              <w:rPr>
                <w:rFonts w:ascii="Times New Roman" w:hAnsi="Times New Roman" w:cs="Times New Roman"/>
                <w:sz w:val="24"/>
                <w:szCs w:val="24"/>
              </w:rPr>
              <w:t>.1.16</w:t>
            </w:r>
          </w:p>
        </w:tc>
        <w:tc>
          <w:tcPr>
            <w:tcW w:w="4881" w:type="dxa"/>
          </w:tcPr>
          <w:p w:rsidR="00697E12" w:rsidRPr="00013940" w:rsidRDefault="00697E12"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sz w:val="24"/>
                <w:szCs w:val="24"/>
              </w:rPr>
              <w:t xml:space="preserve">“Kita harus menghindari rombongan Angku </w:t>
            </w:r>
            <w:r w:rsidRPr="00013940">
              <w:rPr>
                <w:rFonts w:ascii="Times New Roman" w:hAnsi="Times New Roman" w:cs="Times New Roman"/>
                <w:sz w:val="24"/>
                <w:szCs w:val="24"/>
              </w:rPr>
              <w:lastRenderedPageBreak/>
              <w:t xml:space="preserve">Adnan, karena mereka jahat. Mereka membunuh hewan tanpa kasihan. Angku Agus bukan orang baik. Ia menipu suku Cici. Ia tak punya kekuasaan. Kita harus menepati janji kita padanya.”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169","uris":["http://www.mendeley.com/documents/?uuid=1471c398-3334-4d3e-a72f-454ee67861ce"]}],"mendeley":{"formattedCitation":"(Rambe, 2002, p. 169)","plainTextFormattedCitation":"(Rambe, 2002, p. 169)","previouslyFormattedCitation":"(Rambe, 2002, p. 169)"},"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169)</w:t>
            </w:r>
            <w:r w:rsidRPr="00013940">
              <w:rPr>
                <w:rFonts w:ascii="Times New Roman" w:hAnsi="Times New Roman" w:cs="Times New Roman"/>
                <w:sz w:val="24"/>
                <w:szCs w:val="24"/>
              </w:rPr>
              <w:fldChar w:fldCharType="end"/>
            </w:r>
          </w:p>
        </w:tc>
        <w:tc>
          <w:tcPr>
            <w:tcW w:w="5182" w:type="dxa"/>
          </w:tcPr>
          <w:p w:rsidR="00697E12" w:rsidRPr="00013940" w:rsidRDefault="00697E12"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sz w:val="24"/>
                <w:szCs w:val="24"/>
              </w:rPr>
              <w:lastRenderedPageBreak/>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A</w:t>
            </w:r>
            <w:r w:rsidRPr="00013940">
              <w:rPr>
                <w:rFonts w:ascii="Times New Roman" w:hAnsi="Times New Roman" w:cs="Times New Roman"/>
                <w:sz w:val="24"/>
                <w:szCs w:val="24"/>
              </w:rPr>
              <w:t xml:space="preserve">.1.16) menunjukkan bahwa rombongan </w:t>
            </w:r>
            <w:r w:rsidRPr="00013940">
              <w:rPr>
                <w:rFonts w:ascii="Times New Roman" w:hAnsi="Times New Roman" w:cs="Times New Roman"/>
                <w:sz w:val="24"/>
                <w:szCs w:val="24"/>
              </w:rPr>
              <w:lastRenderedPageBreak/>
              <w:t>Panguloh Pauh tentunya menghindari rombongan Agus karena mereka memburu gajah dengan cara menembak. Hal ini membuat gajah akan lari dan membuat gajah menghindari jalur yang sudah mereka taburi racun. Menurut mereka rombongan Agus dianggap jahat, membahayakan hewan dan manusia lainnya serta mereka menipu suku Cici. Agus meminta bantuan agar gajah diracun oleh suku Cici dengan balasan bahwa kantor transmigrasi tidak akan mendesak suku Cici lagi pedalaman karena masih memerlukan tanah. Bagi rombongan Panguloh Pauh, Agus hanya mengobral janji dan suku Cici terlanjur merasa utang budi kepadanya. Apa yang dilakukan Agus dan rombongan Adnan tentu membuat populasi gajah semakin berkurang. Segala cara yang dilakukan Agus pun agar ia mendapatkan gajah dengan menipu suku Cici merupakan sikap antrposentrisme hanya untuk kepentingan pribadi.</w:t>
            </w:r>
          </w:p>
        </w:tc>
      </w:tr>
      <w:tr w:rsidR="00697E12" w:rsidRPr="00013940" w:rsidTr="004B7E16">
        <w:tc>
          <w:tcPr>
            <w:tcW w:w="570" w:type="dxa"/>
            <w:vMerge/>
          </w:tcPr>
          <w:p w:rsidR="00697E12" w:rsidRPr="00013940" w:rsidRDefault="00697E12" w:rsidP="00F14AA8">
            <w:pPr>
              <w:spacing w:after="0" w:line="240" w:lineRule="auto"/>
              <w:ind w:left="360" w:firstLine="0"/>
              <w:jc w:val="center"/>
              <w:rPr>
                <w:rFonts w:ascii="Times New Roman" w:hAnsi="Times New Roman" w:cs="Times New Roman"/>
                <w:sz w:val="24"/>
                <w:szCs w:val="24"/>
              </w:rPr>
            </w:pPr>
          </w:p>
        </w:tc>
        <w:tc>
          <w:tcPr>
            <w:tcW w:w="2397" w:type="dxa"/>
            <w:vMerge/>
          </w:tcPr>
          <w:p w:rsidR="00697E12" w:rsidRPr="00013940" w:rsidRDefault="00697E12" w:rsidP="00F14AA8">
            <w:pPr>
              <w:spacing w:after="0" w:line="240" w:lineRule="auto"/>
              <w:ind w:firstLine="0"/>
              <w:rPr>
                <w:rFonts w:ascii="Times New Roman" w:hAnsi="Times New Roman" w:cs="Times New Roman"/>
                <w:sz w:val="24"/>
                <w:szCs w:val="24"/>
              </w:rPr>
            </w:pPr>
          </w:p>
        </w:tc>
        <w:tc>
          <w:tcPr>
            <w:tcW w:w="1973" w:type="dxa"/>
            <w:vMerge/>
          </w:tcPr>
          <w:p w:rsidR="00697E12" w:rsidRPr="00013940" w:rsidRDefault="00697E12" w:rsidP="00F14AA8">
            <w:pPr>
              <w:spacing w:after="0" w:line="240" w:lineRule="auto"/>
              <w:ind w:firstLine="0"/>
              <w:jc w:val="center"/>
              <w:rPr>
                <w:rFonts w:ascii="Times New Roman" w:hAnsi="Times New Roman" w:cs="Times New Roman"/>
                <w:sz w:val="24"/>
                <w:szCs w:val="24"/>
              </w:rPr>
            </w:pPr>
          </w:p>
        </w:tc>
        <w:tc>
          <w:tcPr>
            <w:tcW w:w="1016" w:type="dxa"/>
          </w:tcPr>
          <w:p w:rsidR="00697E12" w:rsidRPr="00013940" w:rsidRDefault="00441074" w:rsidP="00F14AA8">
            <w:pPr>
              <w:spacing w:after="0" w:line="240" w:lineRule="auto"/>
              <w:ind w:firstLine="0"/>
              <w:jc w:val="center"/>
              <w:rPr>
                <w:rFonts w:ascii="Times New Roman" w:eastAsia="Times New Roman" w:hAnsi="Times New Roman" w:cs="Times New Roman"/>
                <w:b/>
                <w:sz w:val="24"/>
                <w:szCs w:val="24"/>
              </w:rPr>
            </w:pPr>
            <w:r w:rsidRPr="00013940">
              <w:rPr>
                <w:rFonts w:ascii="Times New Roman" w:hAnsi="Times New Roman" w:cs="Times New Roman"/>
                <w:sz w:val="24"/>
                <w:szCs w:val="24"/>
              </w:rPr>
              <w:t>A</w:t>
            </w:r>
            <w:r w:rsidR="007D6713" w:rsidRPr="00013940">
              <w:rPr>
                <w:rFonts w:ascii="Times New Roman" w:hAnsi="Times New Roman" w:cs="Times New Roman"/>
                <w:sz w:val="24"/>
                <w:szCs w:val="24"/>
              </w:rPr>
              <w:t>.1.17</w:t>
            </w:r>
          </w:p>
        </w:tc>
        <w:tc>
          <w:tcPr>
            <w:tcW w:w="4881" w:type="dxa"/>
          </w:tcPr>
          <w:p w:rsidR="00697E12" w:rsidRPr="00013940" w:rsidRDefault="00697E12"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sz w:val="24"/>
                <w:szCs w:val="24"/>
              </w:rPr>
              <w:t xml:space="preserve">“Dengan tamak ia memarang gading. Matanya berseri-seri. membayangkan tumpukan gading, tumpukan uang, senyuman Nunung yang juita, dan derai tawa Bah Cong.”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207","uris":["http://www.mendeley.com/documents/?uuid=1471c398-3334-4d3e-a72f-454ee67861ce"]}],"mendeley":{"formattedCitation":"(Rambe, 2002, p. 207)","plainTextFormattedCitation":"(Rambe, 2002, p. 207)","previouslyFormattedCitation":"(Rambe, 2002, p. 207)"},"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207)</w:t>
            </w:r>
            <w:r w:rsidRPr="00013940">
              <w:rPr>
                <w:rFonts w:ascii="Times New Roman" w:hAnsi="Times New Roman" w:cs="Times New Roman"/>
                <w:sz w:val="24"/>
                <w:szCs w:val="24"/>
              </w:rPr>
              <w:fldChar w:fldCharType="end"/>
            </w:r>
          </w:p>
        </w:tc>
        <w:tc>
          <w:tcPr>
            <w:tcW w:w="5182" w:type="dxa"/>
          </w:tcPr>
          <w:p w:rsidR="00697E12" w:rsidRPr="00013940" w:rsidRDefault="00697E12"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007D6713" w:rsidRPr="00013940">
              <w:rPr>
                <w:rFonts w:ascii="Times New Roman" w:hAnsi="Times New Roman" w:cs="Times New Roman"/>
                <w:sz w:val="24"/>
                <w:szCs w:val="24"/>
              </w:rPr>
              <w:t>(</w:t>
            </w:r>
            <w:r w:rsidR="00441074" w:rsidRPr="00013940">
              <w:rPr>
                <w:rFonts w:ascii="Times New Roman" w:hAnsi="Times New Roman" w:cs="Times New Roman"/>
                <w:sz w:val="24"/>
                <w:szCs w:val="24"/>
              </w:rPr>
              <w:t>A</w:t>
            </w:r>
            <w:r w:rsidR="007D6713" w:rsidRPr="00013940">
              <w:rPr>
                <w:rFonts w:ascii="Times New Roman" w:hAnsi="Times New Roman" w:cs="Times New Roman"/>
                <w:sz w:val="24"/>
                <w:szCs w:val="24"/>
              </w:rPr>
              <w:t>.1.17</w:t>
            </w:r>
            <w:r w:rsidRPr="00013940">
              <w:rPr>
                <w:rFonts w:ascii="Times New Roman" w:hAnsi="Times New Roman" w:cs="Times New Roman"/>
                <w:sz w:val="24"/>
                <w:szCs w:val="24"/>
              </w:rPr>
              <w:t xml:space="preserve">) menunjukkan bahwa bagaimana Agus dengan tamaknya mengambil gading gajah hasil perburuannya </w:t>
            </w:r>
            <w:r w:rsidR="00225EC2" w:rsidRPr="00013940">
              <w:rPr>
                <w:rFonts w:ascii="Times New Roman" w:hAnsi="Times New Roman" w:cs="Times New Roman"/>
                <w:sz w:val="24"/>
                <w:szCs w:val="24"/>
              </w:rPr>
              <w:t>beberapa</w:t>
            </w:r>
            <w:r w:rsidRPr="00013940">
              <w:rPr>
                <w:rFonts w:ascii="Times New Roman" w:hAnsi="Times New Roman" w:cs="Times New Roman"/>
                <w:sz w:val="24"/>
                <w:szCs w:val="24"/>
              </w:rPr>
              <w:t xml:space="preserve"> hari di Pulau Sente. Dengan semangat dan senangnya ia memotong satu per satu gading gajah yang bisa ia jual dengaan harga mahal. Hasil perburuan gading gajah ia gunakan untuk biaya pernikahannya dengan Nunung gadis desa yang cantik jelita serta untuk menggantikan utangnya ke Bah Cong. Gading gajah yang dibutuhkan oleh Agus cukup banyak </w:t>
            </w:r>
            <w:r w:rsidRPr="00013940">
              <w:rPr>
                <w:rFonts w:ascii="Times New Roman" w:hAnsi="Times New Roman" w:cs="Times New Roman"/>
                <w:sz w:val="24"/>
                <w:szCs w:val="24"/>
              </w:rPr>
              <w:lastRenderedPageBreak/>
              <w:t xml:space="preserve">yaitu dua belas gading atau setara enam gajah yang harus dibunuh. Hal ini membuat </w:t>
            </w:r>
            <w:r w:rsidR="00225EC2" w:rsidRPr="00013940">
              <w:rPr>
                <w:rFonts w:ascii="Times New Roman" w:hAnsi="Times New Roman" w:cs="Times New Roman"/>
                <w:sz w:val="24"/>
                <w:szCs w:val="24"/>
              </w:rPr>
              <w:t>keberadaan</w:t>
            </w:r>
            <w:r w:rsidRPr="00013940">
              <w:rPr>
                <w:rFonts w:ascii="Times New Roman" w:hAnsi="Times New Roman" w:cs="Times New Roman"/>
                <w:sz w:val="24"/>
                <w:szCs w:val="24"/>
              </w:rPr>
              <w:t xml:space="preserve"> gajah di Pulau Sente semakin berkurang.</w:t>
            </w:r>
          </w:p>
        </w:tc>
      </w:tr>
      <w:tr w:rsidR="00E4781C" w:rsidRPr="00013940" w:rsidTr="00612BC4">
        <w:trPr>
          <w:trHeight w:val="4416"/>
        </w:trPr>
        <w:tc>
          <w:tcPr>
            <w:tcW w:w="570" w:type="dxa"/>
            <w:vMerge w:val="restart"/>
          </w:tcPr>
          <w:p w:rsidR="00E4781C" w:rsidRPr="00013940" w:rsidRDefault="00E4781C" w:rsidP="00F14AA8">
            <w:pPr>
              <w:spacing w:after="0" w:line="240" w:lineRule="auto"/>
              <w:ind w:left="360" w:firstLine="0"/>
              <w:jc w:val="center"/>
              <w:rPr>
                <w:rFonts w:ascii="Times New Roman" w:hAnsi="Times New Roman" w:cs="Times New Roman"/>
                <w:sz w:val="24"/>
                <w:szCs w:val="24"/>
              </w:rPr>
            </w:pPr>
          </w:p>
        </w:tc>
        <w:tc>
          <w:tcPr>
            <w:tcW w:w="2397" w:type="dxa"/>
            <w:vMerge w:val="restart"/>
          </w:tcPr>
          <w:p w:rsidR="00E4781C" w:rsidRPr="00013940" w:rsidRDefault="00E4781C" w:rsidP="00F14AA8">
            <w:pPr>
              <w:spacing w:after="0" w:line="240" w:lineRule="auto"/>
              <w:ind w:firstLine="0"/>
              <w:rPr>
                <w:rFonts w:ascii="Times New Roman" w:hAnsi="Times New Roman" w:cs="Times New Roman"/>
                <w:sz w:val="24"/>
                <w:szCs w:val="24"/>
              </w:rPr>
            </w:pPr>
          </w:p>
        </w:tc>
        <w:tc>
          <w:tcPr>
            <w:tcW w:w="1973" w:type="dxa"/>
            <w:vMerge w:val="restart"/>
          </w:tcPr>
          <w:p w:rsidR="00E4781C" w:rsidRPr="00013940" w:rsidRDefault="00E4781C"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Merusak Hutan</w:t>
            </w:r>
          </w:p>
        </w:tc>
        <w:tc>
          <w:tcPr>
            <w:tcW w:w="1016" w:type="dxa"/>
          </w:tcPr>
          <w:p w:rsidR="00E4781C" w:rsidRPr="00013940" w:rsidRDefault="00E4781C" w:rsidP="005D74F2">
            <w:pPr>
              <w:spacing w:after="0" w:line="240" w:lineRule="auto"/>
              <w:ind w:firstLine="0"/>
              <w:jc w:val="center"/>
              <w:rPr>
                <w:rFonts w:ascii="Times New Roman" w:eastAsia="Times New Roman" w:hAnsi="Times New Roman" w:cs="Times New Roman"/>
                <w:b/>
                <w:sz w:val="24"/>
                <w:szCs w:val="24"/>
              </w:rPr>
            </w:pPr>
            <w:r w:rsidRPr="00013940">
              <w:rPr>
                <w:rFonts w:ascii="Times New Roman" w:hAnsi="Times New Roman" w:cs="Times New Roman"/>
                <w:sz w:val="24"/>
                <w:szCs w:val="24"/>
              </w:rPr>
              <w:t>A.1.</w:t>
            </w:r>
            <w:r w:rsidR="005D74F2" w:rsidRPr="00013940">
              <w:rPr>
                <w:rFonts w:ascii="Times New Roman" w:hAnsi="Times New Roman" w:cs="Times New Roman"/>
                <w:sz w:val="24"/>
                <w:szCs w:val="24"/>
              </w:rPr>
              <w:t>1</w:t>
            </w:r>
          </w:p>
        </w:tc>
        <w:tc>
          <w:tcPr>
            <w:tcW w:w="4881" w:type="dxa"/>
          </w:tcPr>
          <w:p w:rsidR="00E4781C" w:rsidRPr="00013940" w:rsidRDefault="00E4781C" w:rsidP="006A3F25">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sz w:val="24"/>
                <w:szCs w:val="24"/>
              </w:rPr>
              <w:t xml:space="preserve">“...Hutan-hutan di Kaco Elok, bagian selatan pulau kita, sedang jadi rebutan. Sebagian akan dijadikan hunian petani dari Jawa. Gajah di Padang Blingkuh dan Padang Besar, akan dipindahkan ke Kaco Elok. Lalu akan ada hutan yang akan ditebang, untuk usaha kayu. Banyak orang yang kurang setuju dengan usaha kayu itu.”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49","uris":["http://www.mendeley.com/documents/?uuid=1471c398-3334-4d3e-a72f-454ee67861ce"]}],"mendeley":{"formattedCitation":"(Rambe, 2002, p. 49)","plainTextFormattedCitation":"(Rambe, 2002, p. 49)","previouslyFormattedCitation":"(Rambe, 2002, p. 49)"},"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49)</w:t>
            </w:r>
            <w:r w:rsidRPr="00013940">
              <w:rPr>
                <w:rFonts w:ascii="Times New Roman" w:hAnsi="Times New Roman" w:cs="Times New Roman"/>
                <w:sz w:val="24"/>
                <w:szCs w:val="24"/>
              </w:rPr>
              <w:fldChar w:fldCharType="end"/>
            </w:r>
          </w:p>
        </w:tc>
        <w:tc>
          <w:tcPr>
            <w:tcW w:w="5182" w:type="dxa"/>
          </w:tcPr>
          <w:p w:rsidR="00E4781C" w:rsidRPr="00013940" w:rsidRDefault="00E4781C" w:rsidP="005D74F2">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sz w:val="24"/>
                <w:szCs w:val="24"/>
              </w:rPr>
              <w:t>Data (A.1.</w:t>
            </w:r>
            <w:r w:rsidR="005D74F2" w:rsidRPr="00013940">
              <w:rPr>
                <w:rFonts w:ascii="Times New Roman" w:hAnsi="Times New Roman" w:cs="Times New Roman"/>
                <w:sz w:val="24"/>
                <w:szCs w:val="24"/>
              </w:rPr>
              <w:t>1</w:t>
            </w:r>
            <w:r w:rsidRPr="00013940">
              <w:rPr>
                <w:rFonts w:ascii="Times New Roman" w:hAnsi="Times New Roman" w:cs="Times New Roman"/>
                <w:sz w:val="24"/>
                <w:szCs w:val="24"/>
              </w:rPr>
              <w:t>) menunjukkan bahwa bagaimana sebuah daerah yaitu Padang Blingkuh dan Padang Besar yang menjadi hunian gajah akan dieksploitasi untuk dijadikan hunian bagi transmigrasi dari Jawa. Hasil dari hutan yang ditebang akan dijadikan usaha perkayuan dan ini membuat masyarakat banyak kurang setuju serta menimbulkan protes dari masyarakat karena itu membuat hewan yang menghuni hutan merasa terganggu dan terancam. Hal ini menjadi rebutan bagi masing-masing yang mempunyai kepentingan antara membangun hunian baru dan melindungi hewan. Hal inilah yang menjadi representasi antroposentrisme yang hanya mementingkan kepentingannya tanpa memikirkan bencana apa yang akan terjadi karena merusak lingkungan alam.</w:t>
            </w:r>
          </w:p>
        </w:tc>
      </w:tr>
      <w:tr w:rsidR="00AB58C6" w:rsidRPr="00013940" w:rsidTr="004B7E16">
        <w:tc>
          <w:tcPr>
            <w:tcW w:w="570" w:type="dxa"/>
            <w:vMerge/>
          </w:tcPr>
          <w:p w:rsidR="00AB58C6" w:rsidRPr="00013940" w:rsidRDefault="00AB58C6" w:rsidP="00F14AA8">
            <w:pPr>
              <w:spacing w:after="0" w:line="240" w:lineRule="auto"/>
              <w:ind w:left="360" w:firstLine="0"/>
              <w:jc w:val="center"/>
              <w:rPr>
                <w:rFonts w:ascii="Times New Roman" w:hAnsi="Times New Roman" w:cs="Times New Roman"/>
                <w:sz w:val="24"/>
                <w:szCs w:val="24"/>
              </w:rPr>
            </w:pPr>
          </w:p>
        </w:tc>
        <w:tc>
          <w:tcPr>
            <w:tcW w:w="2397" w:type="dxa"/>
            <w:vMerge/>
          </w:tcPr>
          <w:p w:rsidR="00AB58C6" w:rsidRPr="00013940" w:rsidRDefault="00AB58C6" w:rsidP="00F14AA8">
            <w:pPr>
              <w:spacing w:after="0" w:line="240" w:lineRule="auto"/>
              <w:ind w:firstLine="0"/>
              <w:rPr>
                <w:rFonts w:ascii="Times New Roman" w:hAnsi="Times New Roman" w:cs="Times New Roman"/>
                <w:sz w:val="24"/>
                <w:szCs w:val="24"/>
              </w:rPr>
            </w:pPr>
          </w:p>
        </w:tc>
        <w:tc>
          <w:tcPr>
            <w:tcW w:w="1973" w:type="dxa"/>
            <w:vMerge/>
          </w:tcPr>
          <w:p w:rsidR="00AB58C6" w:rsidRPr="00013940" w:rsidRDefault="00AB58C6" w:rsidP="00F14AA8">
            <w:pPr>
              <w:spacing w:after="0" w:line="240" w:lineRule="auto"/>
              <w:ind w:firstLine="0"/>
              <w:jc w:val="center"/>
              <w:rPr>
                <w:rFonts w:ascii="Times New Roman" w:hAnsi="Times New Roman" w:cs="Times New Roman"/>
                <w:sz w:val="24"/>
                <w:szCs w:val="24"/>
              </w:rPr>
            </w:pPr>
          </w:p>
        </w:tc>
        <w:tc>
          <w:tcPr>
            <w:tcW w:w="1016" w:type="dxa"/>
          </w:tcPr>
          <w:p w:rsidR="00AB58C6" w:rsidRPr="00013940" w:rsidRDefault="00441074" w:rsidP="00F14AA8">
            <w:pPr>
              <w:spacing w:after="0" w:line="240" w:lineRule="auto"/>
              <w:ind w:firstLine="0"/>
              <w:jc w:val="center"/>
              <w:rPr>
                <w:rFonts w:ascii="Times New Roman" w:eastAsia="Times New Roman" w:hAnsi="Times New Roman" w:cs="Times New Roman"/>
                <w:b/>
                <w:sz w:val="24"/>
                <w:szCs w:val="24"/>
              </w:rPr>
            </w:pPr>
            <w:r w:rsidRPr="00013940">
              <w:rPr>
                <w:rFonts w:ascii="Times New Roman" w:hAnsi="Times New Roman" w:cs="Times New Roman"/>
                <w:sz w:val="24"/>
                <w:szCs w:val="24"/>
              </w:rPr>
              <w:t>A</w:t>
            </w:r>
            <w:r w:rsidR="005D74F2" w:rsidRPr="00013940">
              <w:rPr>
                <w:rFonts w:ascii="Times New Roman" w:hAnsi="Times New Roman" w:cs="Times New Roman"/>
                <w:sz w:val="24"/>
                <w:szCs w:val="24"/>
              </w:rPr>
              <w:t>.1.2</w:t>
            </w:r>
          </w:p>
        </w:tc>
        <w:tc>
          <w:tcPr>
            <w:tcW w:w="4881" w:type="dxa"/>
          </w:tcPr>
          <w:p w:rsidR="00AB58C6" w:rsidRPr="00013940" w:rsidRDefault="00AB58C6"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Saya tak dekat dengan hewan. Yang saya dengar, dulu gajah takut pada manusia. Sekarang gajah menghampiri hunian manusia.”</w:t>
            </w:r>
          </w:p>
          <w:p w:rsidR="00AB58C6" w:rsidRPr="00013940" w:rsidRDefault="00AB58C6"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Mengapa gajah sekarang jadi kurang ajar?”</w:t>
            </w:r>
          </w:p>
          <w:p w:rsidR="00AB58C6" w:rsidRPr="00013940" w:rsidRDefault="00AB58C6"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sz w:val="24"/>
                <w:szCs w:val="24"/>
              </w:rPr>
              <w:t xml:space="preserve">“Entah... mungkin karena manusia juga semakin tidak tahu adat, tidak taat hukum, dan melecehkan hutan berserta semua isinya...”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55","uris":["http://www.mendeley.com/documents/?uuid=1471c398-3334-4d3e-a72f-454ee67861ce"]}],"mendeley":{"formattedCitation":"(Rambe, 2002, p. 55)","plainTextFormattedCitation":"(Rambe, 2002, p. 55)","previouslyFormattedCitation":"(Rambe, 2002, p. 55)"},"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55)</w:t>
            </w:r>
            <w:r w:rsidRPr="00013940">
              <w:rPr>
                <w:rFonts w:ascii="Times New Roman" w:hAnsi="Times New Roman" w:cs="Times New Roman"/>
                <w:sz w:val="24"/>
                <w:szCs w:val="24"/>
              </w:rPr>
              <w:fldChar w:fldCharType="end"/>
            </w:r>
          </w:p>
        </w:tc>
        <w:tc>
          <w:tcPr>
            <w:tcW w:w="5182" w:type="dxa"/>
          </w:tcPr>
          <w:p w:rsidR="00AB58C6" w:rsidRPr="00013940" w:rsidRDefault="00AB58C6"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color w:val="000000" w:themeColor="text1"/>
                <w:sz w:val="24"/>
                <w:szCs w:val="24"/>
              </w:rPr>
              <w:t xml:space="preserve">Data </w:t>
            </w:r>
            <w:r w:rsidR="008A4EE8" w:rsidRPr="00013940">
              <w:rPr>
                <w:rFonts w:ascii="Times New Roman" w:hAnsi="Times New Roman" w:cs="Times New Roman"/>
                <w:sz w:val="24"/>
                <w:szCs w:val="24"/>
              </w:rPr>
              <w:t>(</w:t>
            </w:r>
            <w:r w:rsidR="00441074" w:rsidRPr="00013940">
              <w:rPr>
                <w:rFonts w:ascii="Times New Roman" w:hAnsi="Times New Roman" w:cs="Times New Roman"/>
                <w:sz w:val="24"/>
                <w:szCs w:val="24"/>
              </w:rPr>
              <w:t>A</w:t>
            </w:r>
            <w:r w:rsidR="005D74F2" w:rsidRPr="00013940">
              <w:rPr>
                <w:rFonts w:ascii="Times New Roman" w:hAnsi="Times New Roman" w:cs="Times New Roman"/>
                <w:sz w:val="24"/>
                <w:szCs w:val="24"/>
              </w:rPr>
              <w:t>.1.2</w:t>
            </w:r>
            <w:r w:rsidRPr="00013940">
              <w:rPr>
                <w:rFonts w:ascii="Times New Roman" w:hAnsi="Times New Roman" w:cs="Times New Roman"/>
                <w:sz w:val="24"/>
                <w:szCs w:val="24"/>
              </w:rPr>
              <w:t xml:space="preserve">) menunjukkan bahwa hutan telah di rusak oleh manusia sehingga banyak hewan-hewan yang terancam. Salah satu hewan yang mendiami Pulau Sente yaitu gajah kini semakin mengamuk karena habitatnya telah rusak. Dulunya gajah sangat takut dengan manusia, tapi kini gajah berani mendekati hunian manusia karena tempat mereka mencari makan semakin sempit akibat kerusakan hutan yang dilakukan oleh manusia. Apa yang dilakukan manusia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hanya untuk </w:t>
            </w:r>
            <w:r w:rsidRPr="00013940">
              <w:rPr>
                <w:rFonts w:ascii="Times New Roman" w:hAnsi="Times New Roman" w:cs="Times New Roman"/>
                <w:sz w:val="24"/>
                <w:szCs w:val="24"/>
              </w:rPr>
              <w:lastRenderedPageBreak/>
              <w:t>kepetingan manusia sendiri yang tak peduli akan habitat hewan yang ada di hutan. Banyak hewan-hewan di Pulau Sente yang terancam akibat hutan rusak tidak hanya gajah tetapi semua hewan seperti harimau, beruang, l</w:t>
            </w:r>
            <w:r w:rsidR="004E0AD7" w:rsidRPr="00013940">
              <w:rPr>
                <w:rFonts w:ascii="Times New Roman" w:hAnsi="Times New Roman" w:cs="Times New Roman"/>
                <w:sz w:val="24"/>
                <w:szCs w:val="24"/>
              </w:rPr>
              <w:t>eb</w:t>
            </w:r>
            <w:r w:rsidRPr="00013940">
              <w:rPr>
                <w:rFonts w:ascii="Times New Roman" w:hAnsi="Times New Roman" w:cs="Times New Roman"/>
                <w:sz w:val="24"/>
                <w:szCs w:val="24"/>
              </w:rPr>
              <w:t xml:space="preserve">ah, kijang dan lain </w:t>
            </w:r>
            <w:r w:rsidR="005E48C3" w:rsidRPr="00013940">
              <w:rPr>
                <w:rFonts w:ascii="Times New Roman" w:hAnsi="Times New Roman" w:cs="Times New Roman"/>
                <w:sz w:val="24"/>
                <w:szCs w:val="24"/>
              </w:rPr>
              <w:t>sebagai</w:t>
            </w:r>
            <w:r w:rsidRPr="00013940">
              <w:rPr>
                <w:rFonts w:ascii="Times New Roman" w:hAnsi="Times New Roman" w:cs="Times New Roman"/>
                <w:sz w:val="24"/>
                <w:szCs w:val="24"/>
              </w:rPr>
              <w:t>nya. Hutan yang semakin rusak dan sempit dikarena manusia tidak taat akan hukum dan adat yang sudah dibuat sehingga manusia dengan rakusnya merusak hutan beserta isinya.</w:t>
            </w:r>
          </w:p>
        </w:tc>
      </w:tr>
      <w:tr w:rsidR="00AB58C6" w:rsidRPr="00013940" w:rsidTr="004B7E16">
        <w:tc>
          <w:tcPr>
            <w:tcW w:w="570" w:type="dxa"/>
            <w:vMerge/>
          </w:tcPr>
          <w:p w:rsidR="00AB58C6" w:rsidRPr="00013940" w:rsidRDefault="00AB58C6" w:rsidP="00F14AA8">
            <w:pPr>
              <w:spacing w:after="0" w:line="240" w:lineRule="auto"/>
              <w:ind w:left="360" w:firstLine="0"/>
              <w:jc w:val="center"/>
              <w:rPr>
                <w:rFonts w:ascii="Times New Roman" w:hAnsi="Times New Roman" w:cs="Times New Roman"/>
                <w:sz w:val="24"/>
                <w:szCs w:val="24"/>
              </w:rPr>
            </w:pPr>
          </w:p>
        </w:tc>
        <w:tc>
          <w:tcPr>
            <w:tcW w:w="2397" w:type="dxa"/>
            <w:vMerge/>
          </w:tcPr>
          <w:p w:rsidR="00AB58C6" w:rsidRPr="00013940" w:rsidRDefault="00AB58C6" w:rsidP="00F14AA8">
            <w:pPr>
              <w:spacing w:after="0" w:line="240" w:lineRule="auto"/>
              <w:ind w:firstLine="0"/>
              <w:rPr>
                <w:rFonts w:ascii="Times New Roman" w:hAnsi="Times New Roman" w:cs="Times New Roman"/>
                <w:sz w:val="24"/>
                <w:szCs w:val="24"/>
              </w:rPr>
            </w:pPr>
          </w:p>
        </w:tc>
        <w:tc>
          <w:tcPr>
            <w:tcW w:w="1973" w:type="dxa"/>
            <w:vMerge/>
          </w:tcPr>
          <w:p w:rsidR="00AB58C6" w:rsidRPr="00013940" w:rsidRDefault="00AB58C6" w:rsidP="00F14AA8">
            <w:pPr>
              <w:spacing w:after="0" w:line="240" w:lineRule="auto"/>
              <w:ind w:firstLine="0"/>
              <w:jc w:val="center"/>
              <w:rPr>
                <w:rFonts w:ascii="Times New Roman" w:hAnsi="Times New Roman" w:cs="Times New Roman"/>
                <w:sz w:val="24"/>
                <w:szCs w:val="24"/>
              </w:rPr>
            </w:pPr>
          </w:p>
        </w:tc>
        <w:tc>
          <w:tcPr>
            <w:tcW w:w="1016" w:type="dxa"/>
          </w:tcPr>
          <w:p w:rsidR="00AB58C6" w:rsidRPr="00013940" w:rsidRDefault="00441074" w:rsidP="00F14AA8">
            <w:pPr>
              <w:spacing w:after="0" w:line="240" w:lineRule="auto"/>
              <w:ind w:firstLine="0"/>
              <w:jc w:val="center"/>
              <w:rPr>
                <w:rFonts w:ascii="Times New Roman" w:eastAsia="Times New Roman" w:hAnsi="Times New Roman" w:cs="Times New Roman"/>
                <w:b/>
                <w:sz w:val="24"/>
                <w:szCs w:val="24"/>
              </w:rPr>
            </w:pPr>
            <w:r w:rsidRPr="00013940">
              <w:rPr>
                <w:rFonts w:ascii="Times New Roman" w:hAnsi="Times New Roman" w:cs="Times New Roman"/>
                <w:sz w:val="24"/>
                <w:szCs w:val="24"/>
              </w:rPr>
              <w:t>A</w:t>
            </w:r>
            <w:r w:rsidR="00C9585D" w:rsidRPr="00013940">
              <w:rPr>
                <w:rFonts w:ascii="Times New Roman" w:hAnsi="Times New Roman" w:cs="Times New Roman"/>
                <w:sz w:val="24"/>
                <w:szCs w:val="24"/>
              </w:rPr>
              <w:t>.1.3</w:t>
            </w:r>
          </w:p>
        </w:tc>
        <w:tc>
          <w:tcPr>
            <w:tcW w:w="4881" w:type="dxa"/>
          </w:tcPr>
          <w:p w:rsidR="00AB58C6" w:rsidRPr="00013940" w:rsidRDefault="00AB58C6"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Daerah jelajah hewan-hewan sekarang makin sempit. Manusia tambah banyak. Mereka perlu tanah, hutan jadi korban sehingga habitat gajah rusak.”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56","uris":["http://www.mendeley.com/documents/?uuid=1471c398-3334-4d3e-a72f-454ee67861ce"]}],"mendeley":{"formattedCitation":"(Rambe, 2002, p. 56)","plainTextFormattedCitation":"(Rambe, 2002, p. 56)","previouslyFormattedCitation":"(Rambe, 2002, p. 56)"},"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56)</w:t>
            </w:r>
            <w:r w:rsidRPr="00013940">
              <w:rPr>
                <w:rFonts w:ascii="Times New Roman" w:hAnsi="Times New Roman" w:cs="Times New Roman"/>
                <w:sz w:val="24"/>
                <w:szCs w:val="24"/>
              </w:rPr>
              <w:fldChar w:fldCharType="end"/>
            </w:r>
            <w:r w:rsidRPr="00013940">
              <w:rPr>
                <w:rFonts w:ascii="Times New Roman" w:hAnsi="Times New Roman" w:cs="Times New Roman"/>
                <w:sz w:val="24"/>
                <w:szCs w:val="24"/>
              </w:rPr>
              <w:t xml:space="preserve"> </w:t>
            </w:r>
          </w:p>
          <w:p w:rsidR="00AB58C6" w:rsidRPr="00013940" w:rsidRDefault="00AB58C6" w:rsidP="00F14AA8">
            <w:pPr>
              <w:spacing w:after="0" w:line="240" w:lineRule="auto"/>
              <w:ind w:firstLine="0"/>
              <w:jc w:val="both"/>
              <w:rPr>
                <w:rFonts w:ascii="Times New Roman" w:eastAsia="Times New Roman" w:hAnsi="Times New Roman" w:cs="Times New Roman"/>
                <w:b/>
                <w:sz w:val="24"/>
                <w:szCs w:val="24"/>
              </w:rPr>
            </w:pPr>
          </w:p>
        </w:tc>
        <w:tc>
          <w:tcPr>
            <w:tcW w:w="5182" w:type="dxa"/>
          </w:tcPr>
          <w:p w:rsidR="00AB58C6" w:rsidRPr="00013940" w:rsidRDefault="00AB58C6"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008A4EE8" w:rsidRPr="00013940">
              <w:rPr>
                <w:rFonts w:ascii="Times New Roman" w:hAnsi="Times New Roman" w:cs="Times New Roman"/>
                <w:sz w:val="24"/>
                <w:szCs w:val="24"/>
              </w:rPr>
              <w:t>(</w:t>
            </w:r>
            <w:r w:rsidR="00441074" w:rsidRPr="00013940">
              <w:rPr>
                <w:rFonts w:ascii="Times New Roman" w:hAnsi="Times New Roman" w:cs="Times New Roman"/>
                <w:sz w:val="24"/>
                <w:szCs w:val="24"/>
              </w:rPr>
              <w:t>A</w:t>
            </w:r>
            <w:r w:rsidR="00C9585D" w:rsidRPr="00013940">
              <w:rPr>
                <w:rFonts w:ascii="Times New Roman" w:hAnsi="Times New Roman" w:cs="Times New Roman"/>
                <w:sz w:val="24"/>
                <w:szCs w:val="24"/>
              </w:rPr>
              <w:t>.1.3</w:t>
            </w:r>
            <w:r w:rsidRPr="00013940">
              <w:rPr>
                <w:rFonts w:ascii="Times New Roman" w:hAnsi="Times New Roman" w:cs="Times New Roman"/>
                <w:sz w:val="24"/>
                <w:szCs w:val="24"/>
              </w:rPr>
              <w:t xml:space="preserve">) menunjukkan bahwa daerah habitat jelajah gajah semakin lama semakin menyempit akibat hutan telah rusak. Manusia terus bertambah sehingga penduduk transmigrasi yang berasal dari Jawa terus berdatangan mencari nasib baru di daerah Seribu Nyiur. Hal ini membuat pemerintah membuka lahan baru untuk para transmigrasi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sehingga hutan pun jadi korban perluasan lahan pemukiman penduduk. Akibat dari itu, banyak hewan-hewan yang terancam ditambah semakin maraknya perburuan yang dilakukan manusia sehingga gajah dan hewan-hewan lainnya juga semakin punah. Karena kepentingan manusialah, hutan yang menjadi habitat gajah dan hewan lain pun ikut rusak. Hal ini akan mengancam </w:t>
            </w:r>
            <w:r w:rsidR="00225EC2" w:rsidRPr="00013940">
              <w:rPr>
                <w:rFonts w:ascii="Times New Roman" w:hAnsi="Times New Roman" w:cs="Times New Roman"/>
                <w:sz w:val="24"/>
                <w:szCs w:val="24"/>
              </w:rPr>
              <w:t>keberadaan</w:t>
            </w:r>
            <w:r w:rsidRPr="00013940">
              <w:rPr>
                <w:rFonts w:ascii="Times New Roman" w:hAnsi="Times New Roman" w:cs="Times New Roman"/>
                <w:sz w:val="24"/>
                <w:szCs w:val="24"/>
              </w:rPr>
              <w:t xml:space="preserve"> hewan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akan mati dan bakal punah.</w:t>
            </w:r>
          </w:p>
        </w:tc>
      </w:tr>
      <w:tr w:rsidR="004D5655" w:rsidRPr="00013940" w:rsidTr="004B7E16">
        <w:tc>
          <w:tcPr>
            <w:tcW w:w="570" w:type="dxa"/>
            <w:vMerge/>
          </w:tcPr>
          <w:p w:rsidR="004D5655" w:rsidRPr="00013940" w:rsidRDefault="004D5655" w:rsidP="00F14AA8">
            <w:pPr>
              <w:spacing w:after="0" w:line="240" w:lineRule="auto"/>
              <w:ind w:left="360" w:firstLine="0"/>
              <w:jc w:val="center"/>
              <w:rPr>
                <w:rFonts w:ascii="Times New Roman" w:hAnsi="Times New Roman" w:cs="Times New Roman"/>
                <w:sz w:val="24"/>
                <w:szCs w:val="24"/>
              </w:rPr>
            </w:pPr>
          </w:p>
        </w:tc>
        <w:tc>
          <w:tcPr>
            <w:tcW w:w="2397" w:type="dxa"/>
            <w:vMerge/>
          </w:tcPr>
          <w:p w:rsidR="004D5655" w:rsidRPr="00013940" w:rsidRDefault="004D5655" w:rsidP="00F14AA8">
            <w:pPr>
              <w:spacing w:after="0" w:line="240" w:lineRule="auto"/>
              <w:ind w:firstLine="0"/>
              <w:rPr>
                <w:rFonts w:ascii="Times New Roman" w:hAnsi="Times New Roman" w:cs="Times New Roman"/>
                <w:sz w:val="24"/>
                <w:szCs w:val="24"/>
              </w:rPr>
            </w:pPr>
          </w:p>
        </w:tc>
        <w:tc>
          <w:tcPr>
            <w:tcW w:w="1973" w:type="dxa"/>
            <w:vMerge/>
          </w:tcPr>
          <w:p w:rsidR="004D5655" w:rsidRPr="00013940" w:rsidRDefault="004D5655" w:rsidP="00F14AA8">
            <w:pPr>
              <w:spacing w:after="0" w:line="240" w:lineRule="auto"/>
              <w:ind w:firstLine="0"/>
              <w:jc w:val="center"/>
              <w:rPr>
                <w:rFonts w:ascii="Times New Roman" w:hAnsi="Times New Roman" w:cs="Times New Roman"/>
                <w:sz w:val="24"/>
                <w:szCs w:val="24"/>
              </w:rPr>
            </w:pPr>
          </w:p>
        </w:tc>
        <w:tc>
          <w:tcPr>
            <w:tcW w:w="1016" w:type="dxa"/>
          </w:tcPr>
          <w:p w:rsidR="004D5655" w:rsidRPr="00013940" w:rsidRDefault="00441074" w:rsidP="00F14AA8">
            <w:pPr>
              <w:spacing w:after="0" w:line="240" w:lineRule="auto"/>
              <w:ind w:firstLine="0"/>
              <w:jc w:val="center"/>
              <w:rPr>
                <w:rFonts w:ascii="Times New Roman" w:eastAsia="Times New Roman" w:hAnsi="Times New Roman" w:cs="Times New Roman"/>
                <w:b/>
                <w:sz w:val="24"/>
                <w:szCs w:val="24"/>
              </w:rPr>
            </w:pPr>
            <w:r w:rsidRPr="00013940">
              <w:rPr>
                <w:rFonts w:ascii="Times New Roman" w:hAnsi="Times New Roman" w:cs="Times New Roman"/>
                <w:sz w:val="24"/>
                <w:szCs w:val="24"/>
              </w:rPr>
              <w:t>A</w:t>
            </w:r>
            <w:r w:rsidR="00C9585D" w:rsidRPr="00013940">
              <w:rPr>
                <w:rFonts w:ascii="Times New Roman" w:hAnsi="Times New Roman" w:cs="Times New Roman"/>
                <w:sz w:val="24"/>
                <w:szCs w:val="24"/>
              </w:rPr>
              <w:t>.1.4</w:t>
            </w:r>
          </w:p>
        </w:tc>
        <w:tc>
          <w:tcPr>
            <w:tcW w:w="4881" w:type="dxa"/>
          </w:tcPr>
          <w:p w:rsidR="004D5655" w:rsidRPr="00013940" w:rsidRDefault="004D5655"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Tidak akan sulit baginya mencari jejak gajah. Bukankah medan jelajah hewan-hewan besar itu telah jauh menyempit? Makanan mereka pun </w:t>
            </w:r>
            <w:r w:rsidRPr="00013940">
              <w:rPr>
                <w:rFonts w:ascii="Times New Roman" w:hAnsi="Times New Roman" w:cs="Times New Roman"/>
                <w:sz w:val="24"/>
                <w:szCs w:val="24"/>
              </w:rPr>
              <w:lastRenderedPageBreak/>
              <w:t xml:space="preserve">jadi amat berkurang karena persaingan dengan manusia dan kemarau panjang.”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75","uris":["http://www.mendeley.com/documents/?uuid=1471c398-3334-4d3e-a72f-454ee67861ce"]}],"mendeley":{"formattedCitation":"(Rambe, 2002, p. 75)","plainTextFormattedCitation":"(Rambe, 2002, p. 75)","previouslyFormattedCitation":"(Rambe, 2002, p. 75)"},"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75)</w:t>
            </w:r>
            <w:r w:rsidRPr="00013940">
              <w:rPr>
                <w:rFonts w:ascii="Times New Roman" w:hAnsi="Times New Roman" w:cs="Times New Roman"/>
                <w:sz w:val="24"/>
                <w:szCs w:val="24"/>
              </w:rPr>
              <w:fldChar w:fldCharType="end"/>
            </w:r>
          </w:p>
          <w:p w:rsidR="004D5655" w:rsidRPr="00013940" w:rsidRDefault="004D5655" w:rsidP="00F14AA8">
            <w:pPr>
              <w:spacing w:after="0" w:line="240" w:lineRule="auto"/>
              <w:ind w:firstLine="0"/>
              <w:jc w:val="both"/>
              <w:rPr>
                <w:rFonts w:ascii="Times New Roman" w:eastAsia="Times New Roman" w:hAnsi="Times New Roman" w:cs="Times New Roman"/>
                <w:b/>
                <w:sz w:val="24"/>
                <w:szCs w:val="24"/>
              </w:rPr>
            </w:pPr>
          </w:p>
          <w:p w:rsidR="004D5655" w:rsidRPr="00013940" w:rsidRDefault="004D5655" w:rsidP="00F14AA8">
            <w:pPr>
              <w:spacing w:after="0" w:line="240" w:lineRule="auto"/>
              <w:rPr>
                <w:rFonts w:ascii="Times New Roman" w:eastAsia="Times New Roman" w:hAnsi="Times New Roman" w:cs="Times New Roman"/>
                <w:sz w:val="24"/>
                <w:szCs w:val="24"/>
              </w:rPr>
            </w:pPr>
          </w:p>
          <w:p w:rsidR="004D5655" w:rsidRPr="00013940" w:rsidRDefault="004D5655" w:rsidP="00F14AA8">
            <w:pPr>
              <w:spacing w:after="0" w:line="240" w:lineRule="auto"/>
              <w:rPr>
                <w:rFonts w:ascii="Times New Roman" w:eastAsia="Times New Roman" w:hAnsi="Times New Roman" w:cs="Times New Roman"/>
                <w:sz w:val="24"/>
                <w:szCs w:val="24"/>
              </w:rPr>
            </w:pPr>
          </w:p>
          <w:p w:rsidR="004D5655" w:rsidRPr="00013940" w:rsidRDefault="004D5655" w:rsidP="00F14AA8">
            <w:pPr>
              <w:spacing w:after="0" w:line="240" w:lineRule="auto"/>
              <w:rPr>
                <w:rFonts w:ascii="Times New Roman" w:eastAsia="Times New Roman" w:hAnsi="Times New Roman" w:cs="Times New Roman"/>
                <w:sz w:val="24"/>
                <w:szCs w:val="24"/>
              </w:rPr>
            </w:pPr>
          </w:p>
          <w:p w:rsidR="004D5655" w:rsidRPr="00013940" w:rsidRDefault="004D5655" w:rsidP="00F14AA8">
            <w:pPr>
              <w:spacing w:after="0" w:line="240" w:lineRule="auto"/>
              <w:rPr>
                <w:rFonts w:ascii="Times New Roman" w:eastAsia="Times New Roman" w:hAnsi="Times New Roman" w:cs="Times New Roman"/>
                <w:sz w:val="24"/>
                <w:szCs w:val="24"/>
              </w:rPr>
            </w:pPr>
          </w:p>
          <w:p w:rsidR="004D5655" w:rsidRPr="00013940" w:rsidRDefault="004D5655" w:rsidP="00F14AA8">
            <w:pPr>
              <w:spacing w:after="0" w:line="240" w:lineRule="auto"/>
              <w:rPr>
                <w:rFonts w:ascii="Times New Roman" w:eastAsia="Times New Roman" w:hAnsi="Times New Roman" w:cs="Times New Roman"/>
                <w:sz w:val="24"/>
                <w:szCs w:val="24"/>
              </w:rPr>
            </w:pPr>
          </w:p>
          <w:p w:rsidR="004D5655" w:rsidRPr="00013940" w:rsidRDefault="004D5655" w:rsidP="00F14AA8">
            <w:pPr>
              <w:tabs>
                <w:tab w:val="left" w:pos="1623"/>
              </w:tabs>
              <w:spacing w:after="0" w:line="240" w:lineRule="auto"/>
              <w:ind w:firstLine="0"/>
              <w:rPr>
                <w:rFonts w:ascii="Times New Roman" w:eastAsia="Times New Roman" w:hAnsi="Times New Roman" w:cs="Times New Roman"/>
                <w:sz w:val="24"/>
                <w:szCs w:val="24"/>
              </w:rPr>
            </w:pPr>
          </w:p>
        </w:tc>
        <w:tc>
          <w:tcPr>
            <w:tcW w:w="5182" w:type="dxa"/>
          </w:tcPr>
          <w:p w:rsidR="004D5655" w:rsidRPr="00013940" w:rsidRDefault="004D5655"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sz w:val="24"/>
                <w:szCs w:val="24"/>
              </w:rPr>
              <w:lastRenderedPageBreak/>
              <w:t>Data</w:t>
            </w:r>
            <w:r w:rsidRPr="00013940">
              <w:rPr>
                <w:rFonts w:ascii="Times New Roman" w:hAnsi="Times New Roman" w:cs="Times New Roman"/>
                <w:color w:val="000000" w:themeColor="text1"/>
                <w:sz w:val="24"/>
                <w:szCs w:val="24"/>
              </w:rPr>
              <w:t xml:space="preserve"> </w:t>
            </w:r>
            <w:r w:rsidR="00727EA4" w:rsidRPr="00013940">
              <w:rPr>
                <w:rFonts w:ascii="Times New Roman" w:hAnsi="Times New Roman" w:cs="Times New Roman"/>
                <w:sz w:val="24"/>
                <w:szCs w:val="24"/>
              </w:rPr>
              <w:t>(</w:t>
            </w:r>
            <w:r w:rsidR="00441074" w:rsidRPr="00013940">
              <w:rPr>
                <w:rFonts w:ascii="Times New Roman" w:hAnsi="Times New Roman" w:cs="Times New Roman"/>
                <w:sz w:val="24"/>
                <w:szCs w:val="24"/>
              </w:rPr>
              <w:t>A</w:t>
            </w:r>
            <w:r w:rsidR="00C9585D" w:rsidRPr="00013940">
              <w:rPr>
                <w:rFonts w:ascii="Times New Roman" w:hAnsi="Times New Roman" w:cs="Times New Roman"/>
                <w:sz w:val="24"/>
                <w:szCs w:val="24"/>
              </w:rPr>
              <w:t>.1.4</w:t>
            </w:r>
            <w:r w:rsidRPr="00013940">
              <w:rPr>
                <w:rFonts w:ascii="Times New Roman" w:hAnsi="Times New Roman" w:cs="Times New Roman"/>
                <w:sz w:val="24"/>
                <w:szCs w:val="24"/>
              </w:rPr>
              <w:t xml:space="preserve">) menunjukkan bahwa bagaimana kehidupan hewan di hutan bersaing dengan kepentingan manusia. Hutan telah banyak </w:t>
            </w:r>
            <w:r w:rsidRPr="00013940">
              <w:rPr>
                <w:rFonts w:ascii="Times New Roman" w:hAnsi="Times New Roman" w:cs="Times New Roman"/>
                <w:sz w:val="24"/>
                <w:szCs w:val="24"/>
              </w:rPr>
              <w:lastRenderedPageBreak/>
              <w:t>digundulkan demi kepentingan manusia untuk membuka lahan baru bagi transmigrasi yang membuat tempat jelajah hewan-hewan semakin menyempit. Hal ini akan memudahkan pula bagi para pemburu hewan untuk mendapatkan buruannya. Selain hutan semakin menyempit yang membuat hewan sulit mencari makan, ditambah lagi musim kemarau panjang membuat sumber air semakin sedikit serta rumput-rumput mengering sehingga banyak hewan yang mati. Semua ini terjadi akibat persaingan antar manusia yang merusak hutan sehingga kehidupan hewan terancam.</w:t>
            </w:r>
          </w:p>
        </w:tc>
      </w:tr>
      <w:tr w:rsidR="00C81A40" w:rsidRPr="00013940" w:rsidTr="004B7E16">
        <w:tc>
          <w:tcPr>
            <w:tcW w:w="570" w:type="dxa"/>
            <w:vMerge/>
          </w:tcPr>
          <w:p w:rsidR="00C81A40" w:rsidRPr="00013940" w:rsidRDefault="00C81A40" w:rsidP="00F14AA8">
            <w:pPr>
              <w:spacing w:after="0" w:line="240" w:lineRule="auto"/>
              <w:ind w:left="360" w:firstLine="0"/>
              <w:jc w:val="center"/>
              <w:rPr>
                <w:rFonts w:ascii="Times New Roman" w:hAnsi="Times New Roman" w:cs="Times New Roman"/>
                <w:sz w:val="24"/>
                <w:szCs w:val="24"/>
              </w:rPr>
            </w:pPr>
          </w:p>
        </w:tc>
        <w:tc>
          <w:tcPr>
            <w:tcW w:w="2397" w:type="dxa"/>
            <w:vMerge/>
          </w:tcPr>
          <w:p w:rsidR="00C81A40" w:rsidRPr="00013940" w:rsidRDefault="00C81A40" w:rsidP="00F14AA8">
            <w:pPr>
              <w:spacing w:after="0" w:line="240" w:lineRule="auto"/>
              <w:ind w:firstLine="0"/>
              <w:rPr>
                <w:rFonts w:ascii="Times New Roman" w:hAnsi="Times New Roman" w:cs="Times New Roman"/>
                <w:sz w:val="24"/>
                <w:szCs w:val="24"/>
              </w:rPr>
            </w:pPr>
          </w:p>
        </w:tc>
        <w:tc>
          <w:tcPr>
            <w:tcW w:w="1973" w:type="dxa"/>
            <w:vMerge/>
          </w:tcPr>
          <w:p w:rsidR="00C81A40" w:rsidRPr="00013940" w:rsidRDefault="00C81A40" w:rsidP="00F14AA8">
            <w:pPr>
              <w:spacing w:after="0" w:line="240" w:lineRule="auto"/>
              <w:ind w:firstLine="0"/>
              <w:jc w:val="center"/>
              <w:rPr>
                <w:rFonts w:ascii="Times New Roman" w:hAnsi="Times New Roman" w:cs="Times New Roman"/>
                <w:sz w:val="24"/>
                <w:szCs w:val="24"/>
              </w:rPr>
            </w:pPr>
          </w:p>
        </w:tc>
        <w:tc>
          <w:tcPr>
            <w:tcW w:w="1016" w:type="dxa"/>
          </w:tcPr>
          <w:p w:rsidR="00C81A40" w:rsidRPr="00013940" w:rsidRDefault="00441074" w:rsidP="00F14AA8">
            <w:pPr>
              <w:spacing w:after="0" w:line="240" w:lineRule="auto"/>
              <w:ind w:firstLine="0"/>
              <w:jc w:val="center"/>
              <w:rPr>
                <w:rFonts w:ascii="Times New Roman" w:eastAsia="Times New Roman" w:hAnsi="Times New Roman" w:cs="Times New Roman"/>
                <w:b/>
                <w:sz w:val="24"/>
                <w:szCs w:val="24"/>
              </w:rPr>
            </w:pPr>
            <w:r w:rsidRPr="00013940">
              <w:rPr>
                <w:rFonts w:ascii="Times New Roman" w:hAnsi="Times New Roman" w:cs="Times New Roman"/>
                <w:sz w:val="24"/>
                <w:szCs w:val="24"/>
              </w:rPr>
              <w:t>A</w:t>
            </w:r>
            <w:r w:rsidR="00C9585D" w:rsidRPr="00013940">
              <w:rPr>
                <w:rFonts w:ascii="Times New Roman" w:hAnsi="Times New Roman" w:cs="Times New Roman"/>
                <w:sz w:val="24"/>
                <w:szCs w:val="24"/>
              </w:rPr>
              <w:t>.1.5</w:t>
            </w:r>
          </w:p>
        </w:tc>
        <w:tc>
          <w:tcPr>
            <w:tcW w:w="4881" w:type="dxa"/>
          </w:tcPr>
          <w:p w:rsidR="004D1714" w:rsidRPr="00013940" w:rsidRDefault="004D1714" w:rsidP="004D1714">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Bang Agus, menurut pendapat saya, untuk apa sebenarnya bersusah payah membunuhi gajah? Manusia di Selindong dan Kampung Kopi hanya sedikit. Kita tunggu saja para pembuka hutan yang pakai </w:t>
            </w:r>
            <w:r w:rsidRPr="00013940">
              <w:rPr>
                <w:rFonts w:ascii="Times New Roman" w:hAnsi="Times New Roman" w:cs="Times New Roman"/>
                <w:i/>
                <w:sz w:val="24"/>
                <w:szCs w:val="24"/>
              </w:rPr>
              <w:t>censu</w:t>
            </w:r>
            <w:r w:rsidRPr="00013940">
              <w:rPr>
                <w:rFonts w:ascii="Times New Roman" w:hAnsi="Times New Roman" w:cs="Times New Roman"/>
                <w:sz w:val="24"/>
                <w:szCs w:val="24"/>
              </w:rPr>
              <w:t xml:space="preserve"> (gergaji listrik) yang bekerja sangat cepat. Dalam waktu singkat saya pikir mereka sudah membuat rimba gundul. Otomatis hewan yang besar sampai yang kecil akan mati. Ini hanya persoalan waktu. Nanti anak kita tak perlu takut diteror gajah lagi.”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78","uris":["http://www.mendeley.com/documents/?uuid=1471c398-3334-4d3e-a72f-454ee67861ce"]}],"mendeley":{"formattedCitation":"(Rambe, 2002, p. 78)","plainTextFormattedCitation":"(Rambe, 2002, p. 78)","previouslyFormattedCitation":"(Rambe, 2002, p. 78)"},"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78)</w:t>
            </w:r>
            <w:r w:rsidRPr="00013940">
              <w:rPr>
                <w:rFonts w:ascii="Times New Roman" w:hAnsi="Times New Roman" w:cs="Times New Roman"/>
                <w:sz w:val="24"/>
                <w:szCs w:val="24"/>
              </w:rPr>
              <w:fldChar w:fldCharType="end"/>
            </w:r>
          </w:p>
          <w:p w:rsidR="004D1714" w:rsidRPr="00013940" w:rsidRDefault="004D1714" w:rsidP="00F14AA8">
            <w:pPr>
              <w:spacing w:after="0" w:line="240" w:lineRule="auto"/>
              <w:ind w:firstLine="0"/>
              <w:jc w:val="both"/>
              <w:rPr>
                <w:rFonts w:ascii="Times New Roman" w:eastAsia="Times New Roman" w:hAnsi="Times New Roman" w:cs="Times New Roman"/>
                <w:b/>
                <w:sz w:val="24"/>
                <w:szCs w:val="24"/>
              </w:rPr>
            </w:pPr>
          </w:p>
        </w:tc>
        <w:tc>
          <w:tcPr>
            <w:tcW w:w="5182" w:type="dxa"/>
          </w:tcPr>
          <w:p w:rsidR="00C81A40" w:rsidRPr="00013940" w:rsidRDefault="00C81A40" w:rsidP="004D1714">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color w:val="000000" w:themeColor="text1"/>
                <w:sz w:val="24"/>
                <w:szCs w:val="24"/>
              </w:rPr>
              <w:t xml:space="preserve">Data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A</w:t>
            </w:r>
            <w:r w:rsidR="00C9585D" w:rsidRPr="00013940">
              <w:rPr>
                <w:rFonts w:ascii="Times New Roman" w:hAnsi="Times New Roman" w:cs="Times New Roman"/>
                <w:sz w:val="24"/>
                <w:szCs w:val="24"/>
              </w:rPr>
              <w:t>.1.5</w:t>
            </w:r>
            <w:r w:rsidRPr="00013940">
              <w:rPr>
                <w:rFonts w:ascii="Times New Roman" w:hAnsi="Times New Roman" w:cs="Times New Roman"/>
                <w:sz w:val="24"/>
                <w:szCs w:val="24"/>
              </w:rPr>
              <w:t>)</w:t>
            </w:r>
            <w:r w:rsidR="004D1714" w:rsidRPr="00013940">
              <w:rPr>
                <w:rFonts w:ascii="Times New Roman" w:hAnsi="Times New Roman" w:cs="Times New Roman"/>
                <w:sz w:val="24"/>
                <w:szCs w:val="24"/>
              </w:rPr>
              <w:t xml:space="preserve"> menunjukkan bahwa tak perlu susah payah membunuh gajah agar tidak mengganggu pemukiman di Selindong. Cukup dengan menebang semua hutan dengan menggunakan mesin gergaji listrik maka gajah dan hewan-hewan lainnya pun akan mati. Hutan yang akan digundulkan pun menjadi tempat perluasan pemukiman penduduk yang semakin lama manusia mulai datang berimigrasi ke daerah Selindong maupun di kawasan sekitarnya. Jika hutan digudulkan maka penduduk pun tak takut lagi diteror gajah yang gamuk atau gajah yang masuk ke pemukiman serta tak akan mengganggu lahan perkebunan kopi para petani. Selain perburuan liar, gajah di Pulau Sente memang sengaja dimusnahkan demi kepentingan manusia itu sendiri </w:t>
            </w:r>
            <w:r w:rsidR="004D1714" w:rsidRPr="00013940">
              <w:rPr>
                <w:rFonts w:ascii="Times New Roman" w:hAnsi="Times New Roman" w:cs="Times New Roman"/>
                <w:sz w:val="24"/>
                <w:szCs w:val="24"/>
              </w:rPr>
              <w:lastRenderedPageBreak/>
              <w:t>sehingga hal inilah yang membuat gajah maupun hewan lainnya semakin berkurang atau punah.</w:t>
            </w:r>
          </w:p>
        </w:tc>
      </w:tr>
      <w:tr w:rsidR="00BA27E4" w:rsidRPr="00013940" w:rsidTr="004B7E16">
        <w:tc>
          <w:tcPr>
            <w:tcW w:w="570" w:type="dxa"/>
            <w:vMerge/>
          </w:tcPr>
          <w:p w:rsidR="00BA27E4" w:rsidRPr="00013940" w:rsidRDefault="00BA27E4" w:rsidP="00F14AA8">
            <w:pPr>
              <w:spacing w:after="0" w:line="240" w:lineRule="auto"/>
              <w:ind w:left="360" w:firstLine="0"/>
              <w:jc w:val="center"/>
              <w:rPr>
                <w:rFonts w:ascii="Times New Roman" w:hAnsi="Times New Roman" w:cs="Times New Roman"/>
                <w:sz w:val="24"/>
                <w:szCs w:val="24"/>
              </w:rPr>
            </w:pPr>
          </w:p>
        </w:tc>
        <w:tc>
          <w:tcPr>
            <w:tcW w:w="2397" w:type="dxa"/>
            <w:vMerge/>
          </w:tcPr>
          <w:p w:rsidR="00BA27E4" w:rsidRPr="00013940" w:rsidRDefault="00BA27E4" w:rsidP="00F14AA8">
            <w:pPr>
              <w:spacing w:after="0" w:line="240" w:lineRule="auto"/>
              <w:ind w:firstLine="0"/>
              <w:rPr>
                <w:rFonts w:ascii="Times New Roman" w:hAnsi="Times New Roman" w:cs="Times New Roman"/>
                <w:sz w:val="24"/>
                <w:szCs w:val="24"/>
              </w:rPr>
            </w:pPr>
          </w:p>
        </w:tc>
        <w:tc>
          <w:tcPr>
            <w:tcW w:w="1973" w:type="dxa"/>
            <w:vMerge/>
          </w:tcPr>
          <w:p w:rsidR="00BA27E4" w:rsidRPr="00013940" w:rsidRDefault="00BA27E4" w:rsidP="00F14AA8">
            <w:pPr>
              <w:spacing w:after="0" w:line="240" w:lineRule="auto"/>
              <w:ind w:firstLine="0"/>
              <w:jc w:val="center"/>
              <w:rPr>
                <w:rFonts w:ascii="Times New Roman" w:hAnsi="Times New Roman" w:cs="Times New Roman"/>
                <w:sz w:val="24"/>
                <w:szCs w:val="24"/>
              </w:rPr>
            </w:pPr>
          </w:p>
        </w:tc>
        <w:tc>
          <w:tcPr>
            <w:tcW w:w="1016" w:type="dxa"/>
          </w:tcPr>
          <w:p w:rsidR="00BA27E4" w:rsidRPr="00013940" w:rsidRDefault="00441074" w:rsidP="00C9585D">
            <w:pPr>
              <w:spacing w:after="0" w:line="240" w:lineRule="auto"/>
              <w:ind w:firstLine="0"/>
              <w:jc w:val="center"/>
              <w:rPr>
                <w:rFonts w:ascii="Times New Roman" w:eastAsia="Times New Roman" w:hAnsi="Times New Roman" w:cs="Times New Roman"/>
                <w:b/>
                <w:sz w:val="24"/>
                <w:szCs w:val="24"/>
              </w:rPr>
            </w:pPr>
            <w:r w:rsidRPr="00013940">
              <w:rPr>
                <w:rFonts w:ascii="Times New Roman" w:hAnsi="Times New Roman" w:cs="Times New Roman"/>
                <w:sz w:val="24"/>
                <w:szCs w:val="24"/>
              </w:rPr>
              <w:t>A</w:t>
            </w:r>
            <w:r w:rsidR="00BA27E4" w:rsidRPr="00013940">
              <w:rPr>
                <w:rFonts w:ascii="Times New Roman" w:hAnsi="Times New Roman" w:cs="Times New Roman"/>
                <w:sz w:val="24"/>
                <w:szCs w:val="24"/>
              </w:rPr>
              <w:t>.1.</w:t>
            </w:r>
            <w:r w:rsidR="00C9585D" w:rsidRPr="00013940">
              <w:rPr>
                <w:rFonts w:ascii="Times New Roman" w:hAnsi="Times New Roman" w:cs="Times New Roman"/>
                <w:sz w:val="24"/>
                <w:szCs w:val="24"/>
              </w:rPr>
              <w:t>6</w:t>
            </w:r>
          </w:p>
        </w:tc>
        <w:tc>
          <w:tcPr>
            <w:tcW w:w="4881" w:type="dxa"/>
          </w:tcPr>
          <w:p w:rsidR="00BA27E4" w:rsidRPr="00013940" w:rsidRDefault="00BA27E4"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sz w:val="24"/>
                <w:szCs w:val="24"/>
              </w:rPr>
              <w:t xml:space="preserve">“Bah Cong seperti tak kenal Agus, yang memimpin pembukaan hutan Rimbo Datuk untuk transmigrasi. Kalau komisi dari kayu cepat dibayar, saya bayar dengan itu. Kalau masih lama, saya bayar pakai hasil penjualan gading.”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82","uris":["http://www.mendeley.com/documents/?uuid=1471c398-3334-4d3e-a72f-454ee67861ce"]}],"mendeley":{"formattedCitation":"(Rambe, 2002, p. 82)","plainTextFormattedCitation":"(Rambe, 2002, p. 82)","previouslyFormattedCitation":"(Rambe, 2002, p. 82)"},"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82)</w:t>
            </w:r>
            <w:r w:rsidRPr="00013940">
              <w:rPr>
                <w:rFonts w:ascii="Times New Roman" w:hAnsi="Times New Roman" w:cs="Times New Roman"/>
                <w:sz w:val="24"/>
                <w:szCs w:val="24"/>
              </w:rPr>
              <w:fldChar w:fldCharType="end"/>
            </w:r>
            <w:r w:rsidRPr="00013940">
              <w:rPr>
                <w:rFonts w:ascii="Times New Roman" w:hAnsi="Times New Roman" w:cs="Times New Roman"/>
                <w:sz w:val="24"/>
                <w:szCs w:val="24"/>
              </w:rPr>
              <w:t xml:space="preserve">  </w:t>
            </w:r>
          </w:p>
        </w:tc>
        <w:tc>
          <w:tcPr>
            <w:tcW w:w="5182" w:type="dxa"/>
          </w:tcPr>
          <w:p w:rsidR="00BA27E4" w:rsidRPr="00013940" w:rsidRDefault="00BA27E4" w:rsidP="00382F71">
            <w:pPr>
              <w:pStyle w:val="ListParagraph"/>
              <w:spacing w:after="0" w:line="240" w:lineRule="auto"/>
              <w:ind w:left="0" w:firstLine="0"/>
              <w:jc w:val="both"/>
              <w:rPr>
                <w:rFonts w:ascii="Times New Roman" w:hAnsi="Times New Roman" w:cs="Times New Roman"/>
                <w:sz w:val="24"/>
                <w:szCs w:val="24"/>
              </w:rPr>
            </w:pPr>
            <w:r w:rsidRPr="00013940">
              <w:rPr>
                <w:rFonts w:ascii="Times New Roman" w:hAnsi="Times New Roman" w:cs="Times New Roman"/>
                <w:color w:val="000000" w:themeColor="text1"/>
                <w:sz w:val="24"/>
                <w:szCs w:val="24"/>
              </w:rPr>
              <w:t xml:space="preserve">Data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A</w:t>
            </w:r>
            <w:r w:rsidR="00C9585D" w:rsidRPr="00013940">
              <w:rPr>
                <w:rFonts w:ascii="Times New Roman" w:hAnsi="Times New Roman" w:cs="Times New Roman"/>
                <w:sz w:val="24"/>
                <w:szCs w:val="24"/>
              </w:rPr>
              <w:t>.1.6</w:t>
            </w:r>
            <w:r w:rsidRPr="00013940">
              <w:rPr>
                <w:rFonts w:ascii="Times New Roman" w:hAnsi="Times New Roman" w:cs="Times New Roman"/>
                <w:sz w:val="24"/>
                <w:szCs w:val="24"/>
              </w:rPr>
              <w:t xml:space="preserve">) menunjukkan bahwa hutan sengaja </w:t>
            </w:r>
            <w:r w:rsidR="0056140E" w:rsidRPr="00013940">
              <w:rPr>
                <w:rFonts w:ascii="Times New Roman" w:hAnsi="Times New Roman" w:cs="Times New Roman"/>
                <w:sz w:val="24"/>
                <w:szCs w:val="24"/>
              </w:rPr>
              <w:t>ditebang</w:t>
            </w:r>
            <w:r w:rsidRPr="00013940">
              <w:rPr>
                <w:rFonts w:ascii="Times New Roman" w:hAnsi="Times New Roman" w:cs="Times New Roman"/>
                <w:sz w:val="24"/>
                <w:szCs w:val="24"/>
              </w:rPr>
              <w:t xml:space="preserve"> demi pembukaan lahan baru untuk penduduk transmigrasi. Hasil hutan yang </w:t>
            </w:r>
            <w:r w:rsidR="0056140E" w:rsidRPr="00013940">
              <w:rPr>
                <w:rFonts w:ascii="Times New Roman" w:hAnsi="Times New Roman" w:cs="Times New Roman"/>
                <w:sz w:val="24"/>
                <w:szCs w:val="24"/>
              </w:rPr>
              <w:t>ditebang</w:t>
            </w:r>
            <w:r w:rsidRPr="00013940">
              <w:rPr>
                <w:rFonts w:ascii="Times New Roman" w:hAnsi="Times New Roman" w:cs="Times New Roman"/>
                <w:sz w:val="24"/>
                <w:szCs w:val="24"/>
              </w:rPr>
              <w:t xml:space="preserve"> oleh Agus akan dijual untuk membayar utangnya ke pada Bah Cong. Selain itu, hasil perburuan gajah Agus akan menjual gadingnya agar bisa segera melunasi utangnya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Hasil buruan tidak hanya gading yang bisa dijual, tetapi kulit gajah juga bisa dijual dengaan harga yang mahal pula.</w:t>
            </w:r>
            <w:r w:rsidR="00382F71" w:rsidRPr="00013940">
              <w:rPr>
                <w:rFonts w:ascii="Times New Roman" w:hAnsi="Times New Roman" w:cs="Times New Roman"/>
                <w:sz w:val="24"/>
                <w:szCs w:val="24"/>
              </w:rPr>
              <w:t xml:space="preserve"> </w:t>
            </w:r>
            <w:r w:rsidRPr="00013940">
              <w:rPr>
                <w:rFonts w:ascii="Times New Roman" w:hAnsi="Times New Roman" w:cs="Times New Roman"/>
                <w:sz w:val="24"/>
                <w:szCs w:val="24"/>
              </w:rPr>
              <w:t xml:space="preserve">Seiring bertambah banyaknya transmigrasi yang datang ke Pulau Sente, hutan dan segala isinya menjadi korban kepentingan dan kerakusan manusia yang tanpa memikirkan dampak dari apa yang dilakukan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sehingga hutan semakin menyempit dan hewan-hewan pun sulit untuk mencari makan.</w:t>
            </w:r>
          </w:p>
        </w:tc>
      </w:tr>
      <w:tr w:rsidR="003C386B" w:rsidRPr="00013940" w:rsidTr="004B7E16">
        <w:tc>
          <w:tcPr>
            <w:tcW w:w="570" w:type="dxa"/>
            <w:vMerge/>
          </w:tcPr>
          <w:p w:rsidR="003C386B" w:rsidRPr="00013940" w:rsidRDefault="003C386B" w:rsidP="00F14AA8">
            <w:pPr>
              <w:spacing w:after="0" w:line="240" w:lineRule="auto"/>
              <w:ind w:left="360" w:firstLine="0"/>
              <w:jc w:val="center"/>
              <w:rPr>
                <w:rFonts w:ascii="Times New Roman" w:hAnsi="Times New Roman" w:cs="Times New Roman"/>
                <w:sz w:val="24"/>
                <w:szCs w:val="24"/>
              </w:rPr>
            </w:pPr>
          </w:p>
        </w:tc>
        <w:tc>
          <w:tcPr>
            <w:tcW w:w="2397" w:type="dxa"/>
            <w:vMerge/>
          </w:tcPr>
          <w:p w:rsidR="003C386B" w:rsidRPr="00013940" w:rsidRDefault="003C386B" w:rsidP="00F14AA8">
            <w:pPr>
              <w:spacing w:after="0" w:line="240" w:lineRule="auto"/>
              <w:ind w:firstLine="0"/>
              <w:rPr>
                <w:rFonts w:ascii="Times New Roman" w:hAnsi="Times New Roman" w:cs="Times New Roman"/>
                <w:sz w:val="24"/>
                <w:szCs w:val="24"/>
              </w:rPr>
            </w:pPr>
          </w:p>
        </w:tc>
        <w:tc>
          <w:tcPr>
            <w:tcW w:w="1973" w:type="dxa"/>
            <w:vMerge/>
          </w:tcPr>
          <w:p w:rsidR="003C386B" w:rsidRPr="00013940" w:rsidRDefault="003C386B" w:rsidP="00F14AA8">
            <w:pPr>
              <w:spacing w:after="0" w:line="240" w:lineRule="auto"/>
              <w:ind w:firstLine="0"/>
              <w:jc w:val="center"/>
              <w:rPr>
                <w:rFonts w:ascii="Times New Roman" w:hAnsi="Times New Roman" w:cs="Times New Roman"/>
                <w:sz w:val="24"/>
                <w:szCs w:val="24"/>
              </w:rPr>
            </w:pPr>
          </w:p>
        </w:tc>
        <w:tc>
          <w:tcPr>
            <w:tcW w:w="1016" w:type="dxa"/>
          </w:tcPr>
          <w:p w:rsidR="003C386B" w:rsidRPr="00013940" w:rsidRDefault="00441074" w:rsidP="00F14AA8">
            <w:pPr>
              <w:spacing w:after="0" w:line="240" w:lineRule="auto"/>
              <w:ind w:firstLine="0"/>
              <w:jc w:val="center"/>
              <w:rPr>
                <w:rFonts w:ascii="Times New Roman" w:eastAsia="Times New Roman" w:hAnsi="Times New Roman" w:cs="Times New Roman"/>
                <w:b/>
                <w:sz w:val="24"/>
                <w:szCs w:val="24"/>
              </w:rPr>
            </w:pPr>
            <w:r w:rsidRPr="00013940">
              <w:rPr>
                <w:rFonts w:ascii="Times New Roman" w:hAnsi="Times New Roman" w:cs="Times New Roman"/>
                <w:sz w:val="24"/>
                <w:szCs w:val="24"/>
              </w:rPr>
              <w:t>A</w:t>
            </w:r>
            <w:r w:rsidR="00C9585D" w:rsidRPr="00013940">
              <w:rPr>
                <w:rFonts w:ascii="Times New Roman" w:hAnsi="Times New Roman" w:cs="Times New Roman"/>
                <w:sz w:val="24"/>
                <w:szCs w:val="24"/>
              </w:rPr>
              <w:t>.1.7</w:t>
            </w:r>
          </w:p>
        </w:tc>
        <w:tc>
          <w:tcPr>
            <w:tcW w:w="4881" w:type="dxa"/>
          </w:tcPr>
          <w:p w:rsidR="003C386B" w:rsidRPr="00013940" w:rsidRDefault="003C386B"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sz w:val="24"/>
                <w:szCs w:val="24"/>
              </w:rPr>
              <w:t xml:space="preserve">“Itulah persoalannya, Pak Ted. Tidak seorang pun dapat membuat pedoman wilayah jelajah gajah. Hutan ini rimba belantara yang rapat. Baru saja dibuka orang di </w:t>
            </w:r>
            <w:r w:rsidR="00225EC2" w:rsidRPr="00013940">
              <w:rPr>
                <w:rFonts w:ascii="Times New Roman" w:hAnsi="Times New Roman" w:cs="Times New Roman"/>
                <w:sz w:val="24"/>
                <w:szCs w:val="24"/>
              </w:rPr>
              <w:t>beberapa</w:t>
            </w:r>
            <w:r w:rsidRPr="00013940">
              <w:rPr>
                <w:rFonts w:ascii="Times New Roman" w:hAnsi="Times New Roman" w:cs="Times New Roman"/>
                <w:sz w:val="24"/>
                <w:szCs w:val="24"/>
              </w:rPr>
              <w:t xml:space="preserve"> tempat. Pada saat kelak hutan telah jadi jarang (tidak </w:t>
            </w:r>
            <w:r w:rsidR="004E0AD7" w:rsidRPr="00013940">
              <w:rPr>
                <w:rFonts w:ascii="Times New Roman" w:hAnsi="Times New Roman" w:cs="Times New Roman"/>
                <w:sz w:val="24"/>
                <w:szCs w:val="24"/>
              </w:rPr>
              <w:t>lebat</w:t>
            </w:r>
            <w:r w:rsidRPr="00013940">
              <w:rPr>
                <w:rFonts w:ascii="Times New Roman" w:hAnsi="Times New Roman" w:cs="Times New Roman"/>
                <w:sz w:val="24"/>
                <w:szCs w:val="24"/>
              </w:rPr>
              <w:t xml:space="preserve"> lagi) seperti di Afrika yang anda jelajahi, barulah gajah dan harimau atau badak dapat dicari dengan mudah. Tapi mungkin pada waktu itu jumlahnya sudah sangat tipis. Mungkin bahkan sudah punah semua.”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115","uris":["http://www.mendeley.com/documents/?uuid=1471c398-3334-4d3e-a72f-454ee67861ce"]}],"mendeley":{"formattedCitation":"(Rambe, 2002, p. 115)","plainTextFormattedCitation":"(Rambe, 2002, p. 115)","previouslyFormattedCitation":"(Rambe, 2002, p. 115)"},"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115)</w:t>
            </w:r>
            <w:r w:rsidRPr="00013940">
              <w:rPr>
                <w:rFonts w:ascii="Times New Roman" w:hAnsi="Times New Roman" w:cs="Times New Roman"/>
                <w:sz w:val="24"/>
                <w:szCs w:val="24"/>
              </w:rPr>
              <w:fldChar w:fldCharType="end"/>
            </w:r>
          </w:p>
        </w:tc>
        <w:tc>
          <w:tcPr>
            <w:tcW w:w="5182" w:type="dxa"/>
          </w:tcPr>
          <w:p w:rsidR="003C386B" w:rsidRPr="00013940" w:rsidRDefault="003C386B"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color w:val="000000" w:themeColor="text1"/>
                <w:sz w:val="24"/>
                <w:szCs w:val="24"/>
              </w:rPr>
              <w:t xml:space="preserve">Data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A</w:t>
            </w:r>
            <w:r w:rsidR="00C9585D" w:rsidRPr="00013940">
              <w:rPr>
                <w:rFonts w:ascii="Times New Roman" w:hAnsi="Times New Roman" w:cs="Times New Roman"/>
                <w:sz w:val="24"/>
                <w:szCs w:val="24"/>
              </w:rPr>
              <w:t>.1.7</w:t>
            </w:r>
            <w:r w:rsidRPr="00013940">
              <w:rPr>
                <w:rFonts w:ascii="Times New Roman" w:hAnsi="Times New Roman" w:cs="Times New Roman"/>
                <w:sz w:val="24"/>
                <w:szCs w:val="24"/>
              </w:rPr>
              <w:t xml:space="preserve">) menunjukkan bahwa </w:t>
            </w:r>
            <w:r w:rsidR="004E0AD7" w:rsidRPr="00013940">
              <w:rPr>
                <w:rFonts w:ascii="Times New Roman" w:hAnsi="Times New Roman" w:cs="Times New Roman"/>
                <w:sz w:val="24"/>
                <w:szCs w:val="24"/>
              </w:rPr>
              <w:t>keadaan</w:t>
            </w:r>
            <w:r w:rsidRPr="00013940">
              <w:rPr>
                <w:rFonts w:ascii="Times New Roman" w:hAnsi="Times New Roman" w:cs="Times New Roman"/>
                <w:sz w:val="24"/>
                <w:szCs w:val="24"/>
              </w:rPr>
              <w:t xml:space="preserve"> hutan di Pulau Sente yang masih sangat l</w:t>
            </w:r>
            <w:r w:rsidR="004E0AD7" w:rsidRPr="00013940">
              <w:rPr>
                <w:rFonts w:ascii="Times New Roman" w:hAnsi="Times New Roman" w:cs="Times New Roman"/>
                <w:sz w:val="24"/>
                <w:szCs w:val="24"/>
              </w:rPr>
              <w:t>eb</w:t>
            </w:r>
            <w:r w:rsidRPr="00013940">
              <w:rPr>
                <w:rFonts w:ascii="Times New Roman" w:hAnsi="Times New Roman" w:cs="Times New Roman"/>
                <w:sz w:val="24"/>
                <w:szCs w:val="24"/>
              </w:rPr>
              <w:t xml:space="preserve">at walaupun sudah mulai ada pembukaan lahan baru bagi transmigrasi. Karena itu rombongan sulit menemukan kawanan gajah atau hewan lainnya yang ingin mereka tembak. Rombongan Ted sengaja datang ke hutan Pulau Sente hanya untuk menembak gajah maupun hewan lainnya. Hal itu mereka lakukan untuk kepentingan pribadi yang akan dijadikan dokumentasi serta bahan pameran ke teman-teman mereka serta bisa menunjukkan </w:t>
            </w:r>
            <w:r w:rsidRPr="00013940">
              <w:rPr>
                <w:rFonts w:ascii="Times New Roman" w:hAnsi="Times New Roman" w:cs="Times New Roman"/>
                <w:sz w:val="24"/>
                <w:szCs w:val="24"/>
              </w:rPr>
              <w:lastRenderedPageBreak/>
              <w:t>bahwa mereka orang yang gagah dan pemberani. Sikap rombongan Ted ni membuat hewan semakin punah akibat perburuan dan penggundulan hutan untuk pembukaan lahan baru.</w:t>
            </w:r>
          </w:p>
        </w:tc>
      </w:tr>
      <w:tr w:rsidR="008F69C1" w:rsidRPr="00013940" w:rsidTr="004B7E16">
        <w:tc>
          <w:tcPr>
            <w:tcW w:w="570" w:type="dxa"/>
            <w:vMerge/>
          </w:tcPr>
          <w:p w:rsidR="008F69C1" w:rsidRPr="00013940" w:rsidRDefault="008F69C1" w:rsidP="00F14AA8">
            <w:pPr>
              <w:spacing w:after="0" w:line="240" w:lineRule="auto"/>
              <w:ind w:left="360" w:firstLine="0"/>
              <w:jc w:val="center"/>
              <w:rPr>
                <w:rFonts w:ascii="Times New Roman" w:hAnsi="Times New Roman" w:cs="Times New Roman"/>
                <w:sz w:val="24"/>
                <w:szCs w:val="24"/>
              </w:rPr>
            </w:pPr>
          </w:p>
        </w:tc>
        <w:tc>
          <w:tcPr>
            <w:tcW w:w="2397" w:type="dxa"/>
            <w:vMerge/>
          </w:tcPr>
          <w:p w:rsidR="008F69C1" w:rsidRPr="00013940" w:rsidRDefault="008F69C1" w:rsidP="00F14AA8">
            <w:pPr>
              <w:spacing w:after="0" w:line="240" w:lineRule="auto"/>
              <w:ind w:firstLine="0"/>
              <w:rPr>
                <w:rFonts w:ascii="Times New Roman" w:hAnsi="Times New Roman" w:cs="Times New Roman"/>
                <w:sz w:val="24"/>
                <w:szCs w:val="24"/>
              </w:rPr>
            </w:pPr>
          </w:p>
        </w:tc>
        <w:tc>
          <w:tcPr>
            <w:tcW w:w="1973" w:type="dxa"/>
            <w:vMerge/>
          </w:tcPr>
          <w:p w:rsidR="008F69C1" w:rsidRPr="00013940" w:rsidRDefault="008F69C1" w:rsidP="00F14AA8">
            <w:pPr>
              <w:spacing w:after="0" w:line="240" w:lineRule="auto"/>
              <w:ind w:firstLine="0"/>
              <w:jc w:val="center"/>
              <w:rPr>
                <w:rFonts w:ascii="Times New Roman" w:hAnsi="Times New Roman" w:cs="Times New Roman"/>
                <w:sz w:val="24"/>
                <w:szCs w:val="24"/>
              </w:rPr>
            </w:pPr>
          </w:p>
        </w:tc>
        <w:tc>
          <w:tcPr>
            <w:tcW w:w="1016" w:type="dxa"/>
          </w:tcPr>
          <w:p w:rsidR="008F69C1" w:rsidRPr="00013940" w:rsidRDefault="00441074" w:rsidP="00C9585D">
            <w:pPr>
              <w:spacing w:after="0" w:line="240" w:lineRule="auto"/>
              <w:ind w:firstLine="0"/>
              <w:jc w:val="center"/>
              <w:rPr>
                <w:rFonts w:ascii="Times New Roman" w:eastAsia="Times New Roman" w:hAnsi="Times New Roman" w:cs="Times New Roman"/>
                <w:b/>
                <w:sz w:val="24"/>
                <w:szCs w:val="24"/>
              </w:rPr>
            </w:pPr>
            <w:r w:rsidRPr="00013940">
              <w:rPr>
                <w:rFonts w:ascii="Times New Roman" w:hAnsi="Times New Roman" w:cs="Times New Roman"/>
                <w:sz w:val="24"/>
                <w:szCs w:val="24"/>
              </w:rPr>
              <w:t>A</w:t>
            </w:r>
            <w:r w:rsidR="008F69C1" w:rsidRPr="00013940">
              <w:rPr>
                <w:rFonts w:ascii="Times New Roman" w:hAnsi="Times New Roman" w:cs="Times New Roman"/>
                <w:sz w:val="24"/>
                <w:szCs w:val="24"/>
              </w:rPr>
              <w:t>.1.</w:t>
            </w:r>
            <w:r w:rsidR="0051560E" w:rsidRPr="00013940">
              <w:rPr>
                <w:rFonts w:ascii="Times New Roman" w:hAnsi="Times New Roman" w:cs="Times New Roman"/>
                <w:sz w:val="24"/>
                <w:szCs w:val="24"/>
              </w:rPr>
              <w:t>8</w:t>
            </w:r>
          </w:p>
        </w:tc>
        <w:tc>
          <w:tcPr>
            <w:tcW w:w="4881" w:type="dxa"/>
          </w:tcPr>
          <w:p w:rsidR="008F69C1" w:rsidRPr="00013940" w:rsidRDefault="008F69C1"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sz w:val="24"/>
                <w:szCs w:val="24"/>
              </w:rPr>
              <w:t>“Yang mereka rasakan paling menggelisahkan. orang-orang yang merusak hutan juga merusak mata pencarian suku Cici. Sarang l</w:t>
            </w:r>
            <w:r w:rsidR="00361295" w:rsidRPr="00013940">
              <w:rPr>
                <w:rFonts w:ascii="Times New Roman" w:hAnsi="Times New Roman" w:cs="Times New Roman"/>
                <w:sz w:val="24"/>
                <w:szCs w:val="24"/>
              </w:rPr>
              <w:t>eb</w:t>
            </w:r>
            <w:r w:rsidRPr="00013940">
              <w:rPr>
                <w:rFonts w:ascii="Times New Roman" w:hAnsi="Times New Roman" w:cs="Times New Roman"/>
                <w:sz w:val="24"/>
                <w:szCs w:val="24"/>
              </w:rPr>
              <w:t xml:space="preserve">ah misalnya. Dulu mereka hanya mengambil madunya dengan asap. Kini, pohonnya </w:t>
            </w:r>
            <w:r w:rsidR="0056140E" w:rsidRPr="00013940">
              <w:rPr>
                <w:rFonts w:ascii="Times New Roman" w:hAnsi="Times New Roman" w:cs="Times New Roman"/>
                <w:sz w:val="24"/>
                <w:szCs w:val="24"/>
              </w:rPr>
              <w:t>ditebang</w:t>
            </w:r>
            <w:r w:rsidRPr="00013940">
              <w:rPr>
                <w:rFonts w:ascii="Times New Roman" w:hAnsi="Times New Roman" w:cs="Times New Roman"/>
                <w:sz w:val="24"/>
                <w:szCs w:val="24"/>
              </w:rPr>
              <w:t>. L</w:t>
            </w:r>
            <w:r w:rsidR="00361295" w:rsidRPr="00013940">
              <w:rPr>
                <w:rFonts w:ascii="Times New Roman" w:hAnsi="Times New Roman" w:cs="Times New Roman"/>
                <w:sz w:val="24"/>
                <w:szCs w:val="24"/>
              </w:rPr>
              <w:t>eb</w:t>
            </w:r>
            <w:r w:rsidRPr="00013940">
              <w:rPr>
                <w:rFonts w:ascii="Times New Roman" w:hAnsi="Times New Roman" w:cs="Times New Roman"/>
                <w:sz w:val="24"/>
                <w:szCs w:val="24"/>
              </w:rPr>
              <w:t xml:space="preserve">ahnya pindah. Madu tak ada lagi.”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121","uris":["http://www.mendeley.com/documents/?uuid=1471c398-3334-4d3e-a72f-454ee67861ce"]}],"mendeley":{"formattedCitation":"(Rambe, 2002, p. 121)","plainTextFormattedCitation":"(Rambe, 2002, p. 121)","previouslyFormattedCitation":"(Rambe, 2002, p. 121)"},"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121)</w:t>
            </w:r>
            <w:r w:rsidRPr="00013940">
              <w:rPr>
                <w:rFonts w:ascii="Times New Roman" w:hAnsi="Times New Roman" w:cs="Times New Roman"/>
                <w:sz w:val="24"/>
                <w:szCs w:val="24"/>
              </w:rPr>
              <w:fldChar w:fldCharType="end"/>
            </w:r>
          </w:p>
        </w:tc>
        <w:tc>
          <w:tcPr>
            <w:tcW w:w="5182" w:type="dxa"/>
          </w:tcPr>
          <w:p w:rsidR="008F69C1" w:rsidRPr="00013940" w:rsidRDefault="008F69C1"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A</w:t>
            </w:r>
            <w:r w:rsidR="00C9585D" w:rsidRPr="00013940">
              <w:rPr>
                <w:rFonts w:ascii="Times New Roman" w:hAnsi="Times New Roman" w:cs="Times New Roman"/>
                <w:sz w:val="24"/>
                <w:szCs w:val="24"/>
              </w:rPr>
              <w:t>.1.8</w:t>
            </w:r>
            <w:r w:rsidRPr="00013940">
              <w:rPr>
                <w:rFonts w:ascii="Times New Roman" w:hAnsi="Times New Roman" w:cs="Times New Roman"/>
                <w:sz w:val="24"/>
                <w:szCs w:val="24"/>
              </w:rPr>
              <w:t xml:space="preserve">) menunjukkan bahwa hutan yang menjadi mata pencarian suku Cici kini telah </w:t>
            </w:r>
            <w:r w:rsidR="0056140E" w:rsidRPr="00013940">
              <w:rPr>
                <w:rFonts w:ascii="Times New Roman" w:hAnsi="Times New Roman" w:cs="Times New Roman"/>
                <w:sz w:val="24"/>
                <w:szCs w:val="24"/>
              </w:rPr>
              <w:t>ditebang</w:t>
            </w:r>
            <w:r w:rsidRPr="00013940">
              <w:rPr>
                <w:rFonts w:ascii="Times New Roman" w:hAnsi="Times New Roman" w:cs="Times New Roman"/>
                <w:sz w:val="24"/>
                <w:szCs w:val="24"/>
              </w:rPr>
              <w:t xml:space="preserve">. </w:t>
            </w:r>
            <w:r w:rsidR="00361295" w:rsidRPr="00013940">
              <w:rPr>
                <w:rFonts w:ascii="Times New Roman" w:hAnsi="Times New Roman" w:cs="Times New Roman"/>
                <w:sz w:val="24"/>
                <w:szCs w:val="24"/>
              </w:rPr>
              <w:t>Lebah-lebah</w:t>
            </w:r>
            <w:r w:rsidRPr="00013940">
              <w:rPr>
                <w:rFonts w:ascii="Times New Roman" w:hAnsi="Times New Roman" w:cs="Times New Roman"/>
                <w:sz w:val="24"/>
                <w:szCs w:val="24"/>
              </w:rPr>
              <w:t xml:space="preserve"> yang banyak bersarang di pohon kini telah berpindah. Suku Cici mendiami daerah Rimbo Datuk dan Tano Putri yang menjadi tempat pembukaan lahan baru bagi transmigrasi. Sehingga hutan harus </w:t>
            </w:r>
            <w:r w:rsidR="0056140E" w:rsidRPr="00013940">
              <w:rPr>
                <w:rFonts w:ascii="Times New Roman" w:hAnsi="Times New Roman" w:cs="Times New Roman"/>
                <w:sz w:val="24"/>
                <w:szCs w:val="24"/>
              </w:rPr>
              <w:t>ditebang</w:t>
            </w:r>
            <w:r w:rsidRPr="00013940">
              <w:rPr>
                <w:rFonts w:ascii="Times New Roman" w:hAnsi="Times New Roman" w:cs="Times New Roman"/>
                <w:sz w:val="24"/>
                <w:szCs w:val="24"/>
              </w:rPr>
              <w:t xml:space="preserve"> yang mengakibatkan hewan-hewan liar yang jadi sumber makanan mereka pun ikut terancam. Selain itu, tempat berburu hewan liar bagi suku Cici semakin lama semakin menyempit. Perusakan hutan tidak lain hanya untuk kepentingan manusia yaitu untuk membangun daerah transmigrasi.</w:t>
            </w:r>
          </w:p>
        </w:tc>
      </w:tr>
      <w:tr w:rsidR="008F69C1" w:rsidRPr="00013940" w:rsidTr="004B7E16">
        <w:tc>
          <w:tcPr>
            <w:tcW w:w="570" w:type="dxa"/>
            <w:vMerge/>
          </w:tcPr>
          <w:p w:rsidR="008F69C1" w:rsidRPr="00013940" w:rsidRDefault="008F69C1" w:rsidP="00F14AA8">
            <w:pPr>
              <w:spacing w:after="0" w:line="240" w:lineRule="auto"/>
              <w:ind w:left="360" w:firstLine="0"/>
              <w:jc w:val="center"/>
              <w:rPr>
                <w:rFonts w:ascii="Times New Roman" w:hAnsi="Times New Roman" w:cs="Times New Roman"/>
                <w:sz w:val="24"/>
                <w:szCs w:val="24"/>
              </w:rPr>
            </w:pPr>
          </w:p>
        </w:tc>
        <w:tc>
          <w:tcPr>
            <w:tcW w:w="2397" w:type="dxa"/>
            <w:vMerge/>
          </w:tcPr>
          <w:p w:rsidR="008F69C1" w:rsidRPr="00013940" w:rsidRDefault="008F69C1" w:rsidP="00F14AA8">
            <w:pPr>
              <w:spacing w:after="0" w:line="240" w:lineRule="auto"/>
              <w:ind w:firstLine="0"/>
              <w:rPr>
                <w:rFonts w:ascii="Times New Roman" w:hAnsi="Times New Roman" w:cs="Times New Roman"/>
                <w:sz w:val="24"/>
                <w:szCs w:val="24"/>
              </w:rPr>
            </w:pPr>
          </w:p>
        </w:tc>
        <w:tc>
          <w:tcPr>
            <w:tcW w:w="1973" w:type="dxa"/>
            <w:vMerge/>
          </w:tcPr>
          <w:p w:rsidR="008F69C1" w:rsidRPr="00013940" w:rsidRDefault="008F69C1" w:rsidP="00F14AA8">
            <w:pPr>
              <w:spacing w:after="0" w:line="240" w:lineRule="auto"/>
              <w:ind w:firstLine="0"/>
              <w:jc w:val="center"/>
              <w:rPr>
                <w:rFonts w:ascii="Times New Roman" w:hAnsi="Times New Roman" w:cs="Times New Roman"/>
                <w:sz w:val="24"/>
                <w:szCs w:val="24"/>
              </w:rPr>
            </w:pPr>
          </w:p>
        </w:tc>
        <w:tc>
          <w:tcPr>
            <w:tcW w:w="1016" w:type="dxa"/>
          </w:tcPr>
          <w:p w:rsidR="008F69C1" w:rsidRPr="00013940" w:rsidRDefault="00441074" w:rsidP="0051560E">
            <w:pPr>
              <w:spacing w:after="0" w:line="240" w:lineRule="auto"/>
              <w:ind w:firstLine="0"/>
              <w:jc w:val="center"/>
              <w:rPr>
                <w:rFonts w:ascii="Times New Roman" w:eastAsia="Times New Roman" w:hAnsi="Times New Roman" w:cs="Times New Roman"/>
                <w:b/>
                <w:sz w:val="24"/>
                <w:szCs w:val="24"/>
              </w:rPr>
            </w:pPr>
            <w:r w:rsidRPr="00013940">
              <w:rPr>
                <w:rFonts w:ascii="Times New Roman" w:hAnsi="Times New Roman" w:cs="Times New Roman"/>
                <w:sz w:val="24"/>
                <w:szCs w:val="24"/>
              </w:rPr>
              <w:t>A</w:t>
            </w:r>
            <w:r w:rsidR="0051560E" w:rsidRPr="00013940">
              <w:rPr>
                <w:rFonts w:ascii="Times New Roman" w:hAnsi="Times New Roman" w:cs="Times New Roman"/>
                <w:sz w:val="24"/>
                <w:szCs w:val="24"/>
              </w:rPr>
              <w:t>.1.9</w:t>
            </w:r>
          </w:p>
        </w:tc>
        <w:tc>
          <w:tcPr>
            <w:tcW w:w="4881" w:type="dxa"/>
          </w:tcPr>
          <w:p w:rsidR="008F69C1" w:rsidRPr="00013940" w:rsidRDefault="008F69C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Rotan dan damar, tak berbekas. Karena rimbanya sudah dibuka untuk hunian dan k</w:t>
            </w:r>
            <w:r w:rsidR="00EA1932" w:rsidRPr="00013940">
              <w:rPr>
                <w:rFonts w:ascii="Times New Roman" w:hAnsi="Times New Roman" w:cs="Times New Roman"/>
                <w:sz w:val="24"/>
                <w:szCs w:val="24"/>
              </w:rPr>
              <w:t>eb</w:t>
            </w:r>
            <w:r w:rsidRPr="00013940">
              <w:rPr>
                <w:rFonts w:ascii="Times New Roman" w:hAnsi="Times New Roman" w:cs="Times New Roman"/>
                <w:sz w:val="24"/>
                <w:szCs w:val="24"/>
              </w:rPr>
              <w:t xml:space="preserve">un. Sungai-sungai yang dulu dilayari dengan perahu dayung, sekarang ramai dan keruh. Banyak lumpur dari hulu. Kapal motor bising dan berasap.”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121","uris":["http://www.mendeley.com/documents/?uuid=1471c398-3334-4d3e-a72f-454ee67861ce"]}],"mendeley":{"formattedCitation":"(Rambe, 2002, p. 121)","plainTextFormattedCitation":"(Rambe, 2002, p. 121)","previouslyFormattedCitation":"(Rambe, 2002, p. 121)"},"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121)</w:t>
            </w:r>
            <w:r w:rsidRPr="00013940">
              <w:rPr>
                <w:rFonts w:ascii="Times New Roman" w:hAnsi="Times New Roman" w:cs="Times New Roman"/>
                <w:sz w:val="24"/>
                <w:szCs w:val="24"/>
              </w:rPr>
              <w:fldChar w:fldCharType="end"/>
            </w:r>
            <w:r w:rsidRPr="00013940">
              <w:rPr>
                <w:rFonts w:ascii="Times New Roman" w:hAnsi="Times New Roman" w:cs="Times New Roman"/>
                <w:sz w:val="24"/>
                <w:szCs w:val="24"/>
              </w:rPr>
              <w:t xml:space="preserve"> </w:t>
            </w:r>
          </w:p>
          <w:p w:rsidR="008F69C1" w:rsidRPr="00013940" w:rsidRDefault="008F69C1" w:rsidP="00F14AA8">
            <w:pPr>
              <w:spacing w:after="0" w:line="240" w:lineRule="auto"/>
              <w:ind w:firstLine="0"/>
              <w:jc w:val="both"/>
              <w:rPr>
                <w:rFonts w:ascii="Times New Roman" w:eastAsia="Times New Roman" w:hAnsi="Times New Roman" w:cs="Times New Roman"/>
                <w:b/>
                <w:sz w:val="24"/>
                <w:szCs w:val="24"/>
              </w:rPr>
            </w:pPr>
          </w:p>
        </w:tc>
        <w:tc>
          <w:tcPr>
            <w:tcW w:w="5182" w:type="dxa"/>
          </w:tcPr>
          <w:p w:rsidR="008F69C1" w:rsidRPr="00013940" w:rsidRDefault="008F69C1"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A</w:t>
            </w:r>
            <w:r w:rsidR="0051560E" w:rsidRPr="00013940">
              <w:rPr>
                <w:rFonts w:ascii="Times New Roman" w:hAnsi="Times New Roman" w:cs="Times New Roman"/>
                <w:sz w:val="24"/>
                <w:szCs w:val="24"/>
              </w:rPr>
              <w:t>.1.9</w:t>
            </w:r>
            <w:r w:rsidRPr="00013940">
              <w:rPr>
                <w:rFonts w:ascii="Times New Roman" w:hAnsi="Times New Roman" w:cs="Times New Roman"/>
                <w:sz w:val="24"/>
                <w:szCs w:val="24"/>
              </w:rPr>
              <w:t xml:space="preserve">) menunjukkan bahwa </w:t>
            </w:r>
            <w:r w:rsidR="005E48C3" w:rsidRPr="00013940">
              <w:rPr>
                <w:rFonts w:ascii="Times New Roman" w:hAnsi="Times New Roman" w:cs="Times New Roman"/>
                <w:sz w:val="24"/>
                <w:szCs w:val="24"/>
              </w:rPr>
              <w:t>sebuah</w:t>
            </w:r>
            <w:r w:rsidRPr="00013940">
              <w:rPr>
                <w:rFonts w:ascii="Times New Roman" w:hAnsi="Times New Roman" w:cs="Times New Roman"/>
                <w:sz w:val="24"/>
                <w:szCs w:val="24"/>
              </w:rPr>
              <w:t xml:space="preserve"> kepentingan pribadi bahkan kelompok yang membuat alam pun kini tercemar bahkan rusak. </w:t>
            </w:r>
            <w:r w:rsidR="004E0AD7" w:rsidRPr="00013940">
              <w:rPr>
                <w:rFonts w:ascii="Times New Roman" w:hAnsi="Times New Roman" w:cs="Times New Roman"/>
                <w:sz w:val="24"/>
                <w:szCs w:val="24"/>
              </w:rPr>
              <w:t>Keadaan</w:t>
            </w:r>
            <w:r w:rsidRPr="00013940">
              <w:rPr>
                <w:rFonts w:ascii="Times New Roman" w:hAnsi="Times New Roman" w:cs="Times New Roman"/>
                <w:sz w:val="24"/>
                <w:szCs w:val="24"/>
              </w:rPr>
              <w:t xml:space="preserve"> lingkungan yang mulai tercemar akibat adanya pembukaan lahan baru untuk daerah transmigrasi serta untuk daerah </w:t>
            </w:r>
            <w:r w:rsidR="00361295" w:rsidRPr="00013940">
              <w:rPr>
                <w:rFonts w:ascii="Times New Roman" w:hAnsi="Times New Roman" w:cs="Times New Roman"/>
                <w:sz w:val="24"/>
                <w:szCs w:val="24"/>
              </w:rPr>
              <w:t>perkebunan</w:t>
            </w:r>
            <w:r w:rsidRPr="00013940">
              <w:rPr>
                <w:rFonts w:ascii="Times New Roman" w:hAnsi="Times New Roman" w:cs="Times New Roman"/>
                <w:sz w:val="24"/>
                <w:szCs w:val="24"/>
              </w:rPr>
              <w:t xml:space="preserve">.  Kondisi hutan rimba pun kini tak berbekas karena secara terus menerus </w:t>
            </w:r>
            <w:r w:rsidR="0056140E" w:rsidRPr="00013940">
              <w:rPr>
                <w:rFonts w:ascii="Times New Roman" w:hAnsi="Times New Roman" w:cs="Times New Roman"/>
                <w:sz w:val="24"/>
                <w:szCs w:val="24"/>
              </w:rPr>
              <w:t>ditebang</w:t>
            </w:r>
            <w:r w:rsidRPr="00013940">
              <w:rPr>
                <w:rFonts w:ascii="Times New Roman" w:hAnsi="Times New Roman" w:cs="Times New Roman"/>
                <w:sz w:val="24"/>
                <w:szCs w:val="24"/>
              </w:rPr>
              <w:t xml:space="preserve">. Selain itu, akibat dari adanya kegiatan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w:t>
            </w:r>
            <w:r w:rsidR="004E0AD7" w:rsidRPr="00013940">
              <w:rPr>
                <w:rFonts w:ascii="Times New Roman" w:hAnsi="Times New Roman" w:cs="Times New Roman"/>
                <w:sz w:val="24"/>
                <w:szCs w:val="24"/>
              </w:rPr>
              <w:t>keadaan</w:t>
            </w:r>
            <w:r w:rsidRPr="00013940">
              <w:rPr>
                <w:rFonts w:ascii="Times New Roman" w:hAnsi="Times New Roman" w:cs="Times New Roman"/>
                <w:sz w:val="24"/>
                <w:szCs w:val="24"/>
              </w:rPr>
              <w:t xml:space="preserve"> air di sungai pun mulai tercemar serta suara bising dan berasap yang berasal dari kapal motor para pekerja. Semua krisis ekologi yang terjadi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akibat ulah </w:t>
            </w:r>
            <w:r w:rsidRPr="00013940">
              <w:rPr>
                <w:rFonts w:ascii="Times New Roman" w:hAnsi="Times New Roman" w:cs="Times New Roman"/>
                <w:sz w:val="24"/>
                <w:szCs w:val="24"/>
              </w:rPr>
              <w:lastRenderedPageBreak/>
              <w:t xml:space="preserve">manusia itu sendiri tanpa memperhatikan lingkungan alam sekitar. Manusia dengan rakus dan tamaknya memanfaatkan hutan dan segala isinya sehingga banyak hewan yang terancam punah. Hal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merepresentasikan sikap antroposentrisme manusia terhadap lingkungan alam yang semakin lama semakin rusak.</w:t>
            </w:r>
          </w:p>
        </w:tc>
      </w:tr>
      <w:tr w:rsidR="00382CB6" w:rsidRPr="00013940" w:rsidTr="004B7E16">
        <w:tc>
          <w:tcPr>
            <w:tcW w:w="570" w:type="dxa"/>
            <w:vMerge/>
          </w:tcPr>
          <w:p w:rsidR="00382CB6" w:rsidRPr="00013940" w:rsidRDefault="00382CB6" w:rsidP="00F14AA8">
            <w:pPr>
              <w:spacing w:after="0" w:line="240" w:lineRule="auto"/>
              <w:ind w:firstLine="0"/>
              <w:rPr>
                <w:rFonts w:ascii="Times New Roman" w:hAnsi="Times New Roman" w:cs="Times New Roman"/>
                <w:sz w:val="24"/>
                <w:szCs w:val="24"/>
              </w:rPr>
            </w:pPr>
          </w:p>
        </w:tc>
        <w:tc>
          <w:tcPr>
            <w:tcW w:w="2397" w:type="dxa"/>
            <w:vMerge/>
          </w:tcPr>
          <w:p w:rsidR="00382CB6" w:rsidRPr="00013940" w:rsidRDefault="00382CB6" w:rsidP="00F14AA8">
            <w:pPr>
              <w:spacing w:after="0" w:line="240" w:lineRule="auto"/>
              <w:ind w:firstLine="0"/>
              <w:rPr>
                <w:rFonts w:ascii="Times New Roman" w:hAnsi="Times New Roman" w:cs="Times New Roman"/>
                <w:sz w:val="24"/>
                <w:szCs w:val="24"/>
              </w:rPr>
            </w:pPr>
          </w:p>
        </w:tc>
        <w:tc>
          <w:tcPr>
            <w:tcW w:w="1973" w:type="dxa"/>
            <w:vMerge/>
          </w:tcPr>
          <w:p w:rsidR="00382CB6" w:rsidRPr="00013940" w:rsidRDefault="00382CB6" w:rsidP="00F14AA8">
            <w:pPr>
              <w:spacing w:after="0" w:line="240" w:lineRule="auto"/>
              <w:ind w:firstLine="0"/>
              <w:jc w:val="center"/>
              <w:rPr>
                <w:rFonts w:ascii="Times New Roman" w:hAnsi="Times New Roman" w:cs="Times New Roman"/>
                <w:sz w:val="24"/>
                <w:szCs w:val="24"/>
              </w:rPr>
            </w:pPr>
          </w:p>
        </w:tc>
        <w:tc>
          <w:tcPr>
            <w:tcW w:w="1016" w:type="dxa"/>
          </w:tcPr>
          <w:p w:rsidR="00382CB6" w:rsidRPr="00013940" w:rsidRDefault="00441074" w:rsidP="00F14AA8">
            <w:pPr>
              <w:spacing w:after="0" w:line="240" w:lineRule="auto"/>
              <w:ind w:firstLine="0"/>
              <w:jc w:val="center"/>
              <w:rPr>
                <w:rFonts w:ascii="Times New Roman" w:eastAsia="Times New Roman" w:hAnsi="Times New Roman" w:cs="Times New Roman"/>
                <w:b/>
                <w:sz w:val="24"/>
                <w:szCs w:val="24"/>
              </w:rPr>
            </w:pPr>
            <w:r w:rsidRPr="00013940">
              <w:rPr>
                <w:rFonts w:ascii="Times New Roman" w:hAnsi="Times New Roman" w:cs="Times New Roman"/>
                <w:sz w:val="24"/>
                <w:szCs w:val="24"/>
              </w:rPr>
              <w:t>A</w:t>
            </w:r>
            <w:r w:rsidR="0051560E" w:rsidRPr="00013940">
              <w:rPr>
                <w:rFonts w:ascii="Times New Roman" w:hAnsi="Times New Roman" w:cs="Times New Roman"/>
                <w:sz w:val="24"/>
                <w:szCs w:val="24"/>
              </w:rPr>
              <w:t>.1.10</w:t>
            </w:r>
          </w:p>
        </w:tc>
        <w:tc>
          <w:tcPr>
            <w:tcW w:w="4881" w:type="dxa"/>
          </w:tcPr>
          <w:p w:rsidR="00382CB6" w:rsidRPr="00013940" w:rsidRDefault="00382CB6"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sz w:val="24"/>
                <w:szCs w:val="24"/>
              </w:rPr>
              <w:t xml:space="preserve">“Wah, kalau semua orang pikir begitu, hutan tidak hancur. Gajah, harimau, badak, dan beruang, bisa hidup terus. Sekarang tempat tinggal binatang ini 'kan sudah jadi kota, lapangan terbang, daerah transmigrasi, lapangan golf, sawah, pabrik, dan lain-lain. Lama-lama hewan kehabisan tempat tinggal, tempat main, makanan, dan lama-lama tak punya anak lagi, habis.”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214","uris":["http://www.mendeley.com/documents/?uuid=1471c398-3334-4d3e-a72f-454ee67861ce"]}],"mendeley":{"formattedCitation":"(Rambe, 2002, p. 214)","plainTextFormattedCitation":"(Rambe, 2002, p. 214)","previouslyFormattedCitation":"(Rambe, 2002, p. 214)"},"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214)</w:t>
            </w:r>
            <w:r w:rsidRPr="00013940">
              <w:rPr>
                <w:rFonts w:ascii="Times New Roman" w:hAnsi="Times New Roman" w:cs="Times New Roman"/>
                <w:sz w:val="24"/>
                <w:szCs w:val="24"/>
              </w:rPr>
              <w:fldChar w:fldCharType="end"/>
            </w:r>
          </w:p>
        </w:tc>
        <w:tc>
          <w:tcPr>
            <w:tcW w:w="5182" w:type="dxa"/>
          </w:tcPr>
          <w:p w:rsidR="00382CB6" w:rsidRPr="00013940" w:rsidRDefault="00382CB6"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A</w:t>
            </w:r>
            <w:r w:rsidR="0051560E" w:rsidRPr="00013940">
              <w:rPr>
                <w:rFonts w:ascii="Times New Roman" w:hAnsi="Times New Roman" w:cs="Times New Roman"/>
                <w:sz w:val="24"/>
                <w:szCs w:val="24"/>
              </w:rPr>
              <w:t>.1.10</w:t>
            </w:r>
            <w:r w:rsidRPr="00013940">
              <w:rPr>
                <w:rFonts w:ascii="Times New Roman" w:hAnsi="Times New Roman" w:cs="Times New Roman"/>
                <w:sz w:val="24"/>
                <w:szCs w:val="24"/>
              </w:rPr>
              <w:t xml:space="preserve">) menunjukkan bahwa demi kepentingan manusia, hutan harus </w:t>
            </w:r>
            <w:r w:rsidR="0056140E" w:rsidRPr="00013940">
              <w:rPr>
                <w:rFonts w:ascii="Times New Roman" w:hAnsi="Times New Roman" w:cs="Times New Roman"/>
                <w:sz w:val="24"/>
                <w:szCs w:val="24"/>
              </w:rPr>
              <w:t>ditebang</w:t>
            </w:r>
            <w:r w:rsidRPr="00013940">
              <w:rPr>
                <w:rFonts w:ascii="Times New Roman" w:hAnsi="Times New Roman" w:cs="Times New Roman"/>
                <w:sz w:val="24"/>
                <w:szCs w:val="24"/>
              </w:rPr>
              <w:t xml:space="preserve"> untuk membangun berbagai fasilitas tempat tinggal bagi transmigrasi, pabrik, bandara, lapangan golf, sawah dan lain-lain. Akibatnya, hewan-hewan terancam tidak memiliki habitatnya, tempat mencari makan, tempat berkembang biak dan lama-lama hewan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terancam punah. Hal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menunjukkan bahwa demi kepentingan manusia, kepentingan makhluk hidup lainnya dikesampingkan. Tanpa memikirkan makhluk hidup lainnya memiliki hak sama untuk hidup dan berkembang biak.</w:t>
            </w:r>
          </w:p>
        </w:tc>
      </w:tr>
      <w:tr w:rsidR="00D92CF0" w:rsidRPr="00013940" w:rsidTr="004B7E16">
        <w:tc>
          <w:tcPr>
            <w:tcW w:w="570" w:type="dxa"/>
            <w:vMerge w:val="restart"/>
          </w:tcPr>
          <w:p w:rsidR="00D92CF0" w:rsidRPr="00013940" w:rsidRDefault="00D92CF0" w:rsidP="00F14AA8">
            <w:pPr>
              <w:spacing w:after="0" w:line="240" w:lineRule="auto"/>
              <w:ind w:left="360" w:firstLine="0"/>
              <w:jc w:val="center"/>
              <w:rPr>
                <w:rFonts w:ascii="Times New Roman" w:hAnsi="Times New Roman" w:cs="Times New Roman"/>
                <w:sz w:val="24"/>
                <w:szCs w:val="24"/>
              </w:rPr>
            </w:pPr>
          </w:p>
        </w:tc>
        <w:tc>
          <w:tcPr>
            <w:tcW w:w="2397" w:type="dxa"/>
            <w:vMerge w:val="restart"/>
          </w:tcPr>
          <w:p w:rsidR="00D92CF0" w:rsidRPr="00013940" w:rsidRDefault="00D92CF0" w:rsidP="00F14AA8">
            <w:pPr>
              <w:spacing w:after="0" w:line="240" w:lineRule="auto"/>
              <w:ind w:firstLine="0"/>
              <w:rPr>
                <w:rFonts w:ascii="Times New Roman" w:hAnsi="Times New Roman" w:cs="Times New Roman"/>
                <w:sz w:val="24"/>
                <w:szCs w:val="24"/>
              </w:rPr>
            </w:pPr>
          </w:p>
        </w:tc>
        <w:tc>
          <w:tcPr>
            <w:tcW w:w="1973" w:type="dxa"/>
            <w:vMerge w:val="restart"/>
          </w:tcPr>
          <w:p w:rsidR="00D92CF0" w:rsidRPr="00013940" w:rsidRDefault="00D92CF0"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Merusak Lingkungan</w:t>
            </w:r>
          </w:p>
        </w:tc>
        <w:tc>
          <w:tcPr>
            <w:tcW w:w="1016" w:type="dxa"/>
          </w:tcPr>
          <w:p w:rsidR="00D92CF0" w:rsidRPr="00013940" w:rsidRDefault="00D92CF0"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A.1.1</w:t>
            </w:r>
          </w:p>
        </w:tc>
        <w:tc>
          <w:tcPr>
            <w:tcW w:w="4881" w:type="dxa"/>
          </w:tcPr>
          <w:p w:rsidR="00D92CF0" w:rsidRPr="00013940" w:rsidRDefault="00D92CF0"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Kalau direnungkan, siapa yang mampu menghambat kerusakan alam di bumi ini? Dari dulu sampai sekarang, perbuatan manusia selalu memenangkan pertarungan kepentingan. Mendahulukan kepentingan diri sendiri. Kepentingan orang lain kepentingan negara lain? Kepentingan bersama sebagai penduduk bumi? Belakang sajalah. Sejak kapan manusia mampu berpikir, bahwa pola bumi itu </w:t>
            </w:r>
            <w:r w:rsidRPr="00013940">
              <w:rPr>
                <w:rFonts w:ascii="Times New Roman" w:hAnsi="Times New Roman" w:cs="Times New Roman"/>
                <w:sz w:val="24"/>
                <w:szCs w:val="24"/>
              </w:rPr>
              <w:lastRenderedPageBreak/>
              <w:t xml:space="preserve">merupakan kesatuan? Kalau rusak sedikit, akan merambat ke kerusakan yang lebih besar?”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45","uris":["http://www.mendeley.com/documents/?uuid=1471c398-3334-4d3e-a72f-454ee67861ce"]}],"mendeley":{"formattedCitation":"(Rambe, 2002, p. 45)","plainTextFormattedCitation":"(Rambe, 2002, p. 45)","previouslyFormattedCitation":"(Rambe, 2002, p. 45)"},"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45)</w:t>
            </w:r>
            <w:r w:rsidRPr="00013940">
              <w:rPr>
                <w:rFonts w:ascii="Times New Roman" w:hAnsi="Times New Roman" w:cs="Times New Roman"/>
                <w:sz w:val="24"/>
                <w:szCs w:val="24"/>
              </w:rPr>
              <w:fldChar w:fldCharType="end"/>
            </w:r>
          </w:p>
        </w:tc>
        <w:tc>
          <w:tcPr>
            <w:tcW w:w="5182" w:type="dxa"/>
          </w:tcPr>
          <w:p w:rsidR="00D92CF0" w:rsidRPr="00013940" w:rsidRDefault="00D92CF0"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lastRenderedPageBreak/>
              <w:t xml:space="preserve">Data (A.1.1) menunjukkan bahwa perbuatan manusia yang selalu merusak lingkungan alam tanpa memperhatikan dampak bagi kepentingan umum. Walaupun sudah dilakukan upaya penahanan pada manusia yang merusak lingkungan tetapi tetap ada saja ulah manusia yang dengan sembunyi melakukan aksi yang serupa. Sikap eksploitasi terhadap lingkungan ini bisa semakin luas dan bisa menyebabkankan berbagai masalah, </w:t>
            </w:r>
            <w:r w:rsidRPr="00013940">
              <w:rPr>
                <w:rFonts w:ascii="Times New Roman" w:hAnsi="Times New Roman" w:cs="Times New Roman"/>
                <w:sz w:val="24"/>
                <w:szCs w:val="24"/>
              </w:rPr>
              <w:lastRenderedPageBreak/>
              <w:t xml:space="preserve">seperti hewan yang menghuni hutan akan merasa terganggu atau terancam akibat ulah manusia yang hanya mementingkan kepentingan pribadi. Akibatnya banyak hewan yang mengalami kepunahan akibat diburu atau dimusnahkan oleh manusia. Tidak hanya itu, bumi juga akan berpengaruh akibat ulah manusia seperti, iklim dan cuaca yang tak menentu, rusaknya </w:t>
            </w:r>
            <w:r w:rsidRPr="00013940">
              <w:rPr>
                <w:rFonts w:ascii="Times New Roman" w:hAnsi="Times New Roman" w:cs="Times New Roman"/>
                <w:i/>
                <w:sz w:val="24"/>
                <w:szCs w:val="24"/>
              </w:rPr>
              <w:t xml:space="preserve">ozone, </w:t>
            </w:r>
            <w:r w:rsidRPr="00013940">
              <w:rPr>
                <w:rFonts w:ascii="Times New Roman" w:hAnsi="Times New Roman" w:cs="Times New Roman"/>
                <w:sz w:val="24"/>
                <w:szCs w:val="24"/>
              </w:rPr>
              <w:t>pemanasan global, dan lain-lain, sehingga kerusakan ini pula akan menyebar lebih besar.</w:t>
            </w:r>
          </w:p>
        </w:tc>
      </w:tr>
      <w:tr w:rsidR="00D92CF0" w:rsidRPr="00013940" w:rsidTr="004B7E16">
        <w:tc>
          <w:tcPr>
            <w:tcW w:w="570" w:type="dxa"/>
            <w:vMerge/>
          </w:tcPr>
          <w:p w:rsidR="00D92CF0" w:rsidRPr="00013940" w:rsidRDefault="00D92CF0" w:rsidP="00F14AA8">
            <w:pPr>
              <w:spacing w:after="0" w:line="240" w:lineRule="auto"/>
              <w:ind w:left="360" w:firstLine="0"/>
              <w:jc w:val="center"/>
              <w:rPr>
                <w:rFonts w:ascii="Times New Roman" w:hAnsi="Times New Roman" w:cs="Times New Roman"/>
                <w:sz w:val="24"/>
                <w:szCs w:val="24"/>
              </w:rPr>
            </w:pPr>
          </w:p>
        </w:tc>
        <w:tc>
          <w:tcPr>
            <w:tcW w:w="2397" w:type="dxa"/>
            <w:vMerge/>
          </w:tcPr>
          <w:p w:rsidR="00D92CF0" w:rsidRPr="00013940" w:rsidRDefault="00D92CF0" w:rsidP="00F14AA8">
            <w:pPr>
              <w:spacing w:after="0" w:line="240" w:lineRule="auto"/>
              <w:ind w:firstLine="0"/>
              <w:rPr>
                <w:rFonts w:ascii="Times New Roman" w:hAnsi="Times New Roman" w:cs="Times New Roman"/>
                <w:sz w:val="24"/>
                <w:szCs w:val="24"/>
              </w:rPr>
            </w:pPr>
          </w:p>
        </w:tc>
        <w:tc>
          <w:tcPr>
            <w:tcW w:w="1973" w:type="dxa"/>
            <w:vMerge/>
          </w:tcPr>
          <w:p w:rsidR="00D92CF0" w:rsidRPr="00013940" w:rsidRDefault="00D92CF0" w:rsidP="00F14AA8">
            <w:pPr>
              <w:spacing w:after="0" w:line="240" w:lineRule="auto"/>
              <w:ind w:firstLine="0"/>
              <w:jc w:val="center"/>
              <w:rPr>
                <w:rFonts w:ascii="Times New Roman" w:hAnsi="Times New Roman" w:cs="Times New Roman"/>
                <w:sz w:val="24"/>
                <w:szCs w:val="24"/>
              </w:rPr>
            </w:pPr>
          </w:p>
        </w:tc>
        <w:tc>
          <w:tcPr>
            <w:tcW w:w="1016" w:type="dxa"/>
          </w:tcPr>
          <w:p w:rsidR="00D92CF0" w:rsidRPr="00013940" w:rsidRDefault="00D92CF0" w:rsidP="00F14AA8">
            <w:pPr>
              <w:spacing w:after="0" w:line="240" w:lineRule="auto"/>
              <w:ind w:firstLine="0"/>
              <w:jc w:val="center"/>
              <w:rPr>
                <w:rFonts w:ascii="Times New Roman" w:eastAsia="Times New Roman" w:hAnsi="Times New Roman" w:cs="Times New Roman"/>
                <w:b/>
                <w:sz w:val="24"/>
                <w:szCs w:val="24"/>
              </w:rPr>
            </w:pPr>
            <w:r w:rsidRPr="00013940">
              <w:rPr>
                <w:rFonts w:ascii="Times New Roman" w:hAnsi="Times New Roman" w:cs="Times New Roman"/>
                <w:sz w:val="24"/>
                <w:szCs w:val="24"/>
              </w:rPr>
              <w:t>A</w:t>
            </w:r>
            <w:r w:rsidR="006937AE" w:rsidRPr="00013940">
              <w:rPr>
                <w:rFonts w:ascii="Times New Roman" w:hAnsi="Times New Roman" w:cs="Times New Roman"/>
                <w:sz w:val="24"/>
                <w:szCs w:val="24"/>
              </w:rPr>
              <w:t>.1.2</w:t>
            </w:r>
          </w:p>
        </w:tc>
        <w:tc>
          <w:tcPr>
            <w:tcW w:w="4881" w:type="dxa"/>
          </w:tcPr>
          <w:p w:rsidR="00D92CF0" w:rsidRPr="00013940" w:rsidRDefault="00D92CF0"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Katanya, ayah Nak Gun akan disingkirkan dari usaha perkayuan. Padahal sudah punya izin. Yang mau memindahkan gajah dan hewan besar, tak suka usaha kayu. Yang mau buka ladang untuk petani Jawa, tak mau ada gajah dan harimau di daerah pertanian. Masing-masing punya kepentingan. Masing-masing mau bertarung, mau menang.”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50","uris":["http://www.mendeley.com/documents/?uuid=1471c398-3334-4d3e-a72f-454ee67861ce"]}],"mendeley":{"formattedCitation":"(Rambe, 2002, p. 50)","plainTextFormattedCitation":"(Rambe, 2002, p. 50)","previouslyFormattedCitation":"(Rambe, 2002, p. 50)"},"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50)</w:t>
            </w:r>
            <w:r w:rsidRPr="00013940">
              <w:rPr>
                <w:rFonts w:ascii="Times New Roman" w:hAnsi="Times New Roman" w:cs="Times New Roman"/>
                <w:sz w:val="24"/>
                <w:szCs w:val="24"/>
              </w:rPr>
              <w:fldChar w:fldCharType="end"/>
            </w:r>
          </w:p>
          <w:p w:rsidR="00D92CF0" w:rsidRPr="00013940" w:rsidRDefault="00D92CF0" w:rsidP="00F14AA8">
            <w:pPr>
              <w:spacing w:after="0" w:line="240" w:lineRule="auto"/>
              <w:ind w:firstLine="0"/>
              <w:jc w:val="both"/>
              <w:rPr>
                <w:rFonts w:ascii="Times New Roman" w:eastAsia="Times New Roman" w:hAnsi="Times New Roman" w:cs="Times New Roman"/>
                <w:b/>
                <w:sz w:val="24"/>
                <w:szCs w:val="24"/>
              </w:rPr>
            </w:pPr>
          </w:p>
        </w:tc>
        <w:tc>
          <w:tcPr>
            <w:tcW w:w="5182" w:type="dxa"/>
          </w:tcPr>
          <w:p w:rsidR="00D92CF0" w:rsidRPr="00013940" w:rsidRDefault="00D92CF0"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sz w:val="24"/>
                <w:szCs w:val="24"/>
              </w:rPr>
              <w:t>Data (A</w:t>
            </w:r>
            <w:r w:rsidR="006937AE" w:rsidRPr="00013940">
              <w:rPr>
                <w:rFonts w:ascii="Times New Roman" w:hAnsi="Times New Roman" w:cs="Times New Roman"/>
                <w:sz w:val="24"/>
                <w:szCs w:val="24"/>
              </w:rPr>
              <w:t>.1.2</w:t>
            </w:r>
            <w:r w:rsidRPr="00013940">
              <w:rPr>
                <w:rFonts w:ascii="Times New Roman" w:hAnsi="Times New Roman" w:cs="Times New Roman"/>
                <w:sz w:val="24"/>
                <w:szCs w:val="24"/>
              </w:rPr>
              <w:t xml:space="preserve">) menunjukkan bahwa ayah Gunadi yang sudah mengantongi izin membuka usaha perkayuan harus rela disingkirkan karena masyarakat tak ingin gajah dan hewan lainnya dipindahkan akibat adanya usaha tersebut. Sementara kepentingan lain, pemerintah ingin membuka lahan pertanian namun tak ingin ada gajah dan hewan lainnya sehingga tak merusak tanaman. Sikap antroposentrisme dari ayah Gunadi merupakan sikap hanya untuk kepentingan pribadi yang bisa membuat habitat hewan akan menjadi sempit. Begitupun kepentingan membuka lahan pertanian yang akan membuat habitat hewan-hewan mencari makan akan semakin sempit. Hal ini akan mengancam keberadaan hewan-hewan di hutan sehingga suatu saat akan punah.  </w:t>
            </w:r>
          </w:p>
        </w:tc>
      </w:tr>
      <w:tr w:rsidR="00D92CF0" w:rsidRPr="00013940" w:rsidTr="004B7E16">
        <w:tc>
          <w:tcPr>
            <w:tcW w:w="570" w:type="dxa"/>
            <w:vMerge/>
          </w:tcPr>
          <w:p w:rsidR="00D92CF0" w:rsidRPr="00013940" w:rsidRDefault="00D92CF0" w:rsidP="00F14AA8">
            <w:pPr>
              <w:spacing w:after="0" w:line="240" w:lineRule="auto"/>
              <w:ind w:left="360" w:firstLine="0"/>
              <w:jc w:val="center"/>
              <w:rPr>
                <w:rFonts w:ascii="Times New Roman" w:hAnsi="Times New Roman" w:cs="Times New Roman"/>
                <w:sz w:val="24"/>
                <w:szCs w:val="24"/>
              </w:rPr>
            </w:pPr>
          </w:p>
        </w:tc>
        <w:tc>
          <w:tcPr>
            <w:tcW w:w="2397" w:type="dxa"/>
            <w:vMerge/>
          </w:tcPr>
          <w:p w:rsidR="00D92CF0" w:rsidRPr="00013940" w:rsidRDefault="00D92CF0" w:rsidP="00F14AA8">
            <w:pPr>
              <w:spacing w:after="0" w:line="240" w:lineRule="auto"/>
              <w:ind w:firstLine="0"/>
              <w:rPr>
                <w:rFonts w:ascii="Times New Roman" w:hAnsi="Times New Roman" w:cs="Times New Roman"/>
                <w:sz w:val="24"/>
                <w:szCs w:val="24"/>
              </w:rPr>
            </w:pPr>
          </w:p>
        </w:tc>
        <w:tc>
          <w:tcPr>
            <w:tcW w:w="1973" w:type="dxa"/>
            <w:vMerge/>
          </w:tcPr>
          <w:p w:rsidR="00D92CF0" w:rsidRPr="00013940" w:rsidRDefault="00D92CF0" w:rsidP="00F14AA8">
            <w:pPr>
              <w:spacing w:after="0" w:line="240" w:lineRule="auto"/>
              <w:ind w:firstLine="0"/>
              <w:jc w:val="center"/>
              <w:rPr>
                <w:rFonts w:ascii="Times New Roman" w:hAnsi="Times New Roman" w:cs="Times New Roman"/>
                <w:sz w:val="24"/>
                <w:szCs w:val="24"/>
              </w:rPr>
            </w:pPr>
          </w:p>
        </w:tc>
        <w:tc>
          <w:tcPr>
            <w:tcW w:w="1016" w:type="dxa"/>
          </w:tcPr>
          <w:p w:rsidR="00D92CF0" w:rsidRPr="00013940" w:rsidRDefault="00D92CF0" w:rsidP="00F14AA8">
            <w:pPr>
              <w:spacing w:after="0" w:line="240" w:lineRule="auto"/>
              <w:ind w:firstLine="0"/>
              <w:jc w:val="center"/>
              <w:rPr>
                <w:rFonts w:ascii="Times New Roman" w:eastAsia="Times New Roman" w:hAnsi="Times New Roman" w:cs="Times New Roman"/>
                <w:b/>
                <w:sz w:val="24"/>
                <w:szCs w:val="24"/>
              </w:rPr>
            </w:pPr>
            <w:r w:rsidRPr="00013940">
              <w:rPr>
                <w:rFonts w:ascii="Times New Roman" w:hAnsi="Times New Roman" w:cs="Times New Roman"/>
                <w:sz w:val="24"/>
                <w:szCs w:val="24"/>
              </w:rPr>
              <w:t>A</w:t>
            </w:r>
            <w:r w:rsidR="006937AE" w:rsidRPr="00013940">
              <w:rPr>
                <w:rFonts w:ascii="Times New Roman" w:hAnsi="Times New Roman" w:cs="Times New Roman"/>
                <w:sz w:val="24"/>
                <w:szCs w:val="24"/>
              </w:rPr>
              <w:t>.1.3</w:t>
            </w:r>
          </w:p>
        </w:tc>
        <w:tc>
          <w:tcPr>
            <w:tcW w:w="4881" w:type="dxa"/>
          </w:tcPr>
          <w:p w:rsidR="00D92CF0" w:rsidRPr="00013940" w:rsidRDefault="00D92CF0"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sz w:val="24"/>
                <w:szCs w:val="24"/>
              </w:rPr>
              <w:t xml:space="preserve">“Ada pesannya. Tanah nenek moyang kita tidak akan diganggu oleh orang rakus tanah. Rimbo Datuk yang akan lebih dulu dibuka sampai ke </w:t>
            </w:r>
            <w:r w:rsidRPr="00013940">
              <w:rPr>
                <w:rFonts w:ascii="Times New Roman" w:hAnsi="Times New Roman" w:cs="Times New Roman"/>
                <w:sz w:val="24"/>
                <w:szCs w:val="24"/>
              </w:rPr>
              <w:lastRenderedPageBreak/>
              <w:t xml:space="preserve">tepi laut. Padang Blingkuh yang akan dibuka karena dekat Wai Blingkuh. Setelah itu Padang Basar karena dapat dijalani dari daratan Selindong.”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169","uris":["http://www.mendeley.com/documents/?uuid=1471c398-3334-4d3e-a72f-454ee67861ce"]}],"mendeley":{"formattedCitation":"(Rambe, 2002, p. 169)","plainTextFormattedCitation":"(Rambe, 2002, p. 169)","previouslyFormattedCitation":"(Rambe, 2002, p. 169)"},"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169)</w:t>
            </w:r>
            <w:r w:rsidRPr="00013940">
              <w:rPr>
                <w:rFonts w:ascii="Times New Roman" w:hAnsi="Times New Roman" w:cs="Times New Roman"/>
                <w:sz w:val="24"/>
                <w:szCs w:val="24"/>
              </w:rPr>
              <w:fldChar w:fldCharType="end"/>
            </w:r>
            <w:r w:rsidRPr="00013940">
              <w:rPr>
                <w:rFonts w:ascii="Times New Roman" w:hAnsi="Times New Roman" w:cs="Times New Roman"/>
                <w:sz w:val="24"/>
                <w:szCs w:val="24"/>
              </w:rPr>
              <w:t xml:space="preserve">  </w:t>
            </w:r>
          </w:p>
        </w:tc>
        <w:tc>
          <w:tcPr>
            <w:tcW w:w="5182" w:type="dxa"/>
          </w:tcPr>
          <w:p w:rsidR="00D92CF0" w:rsidRPr="00013940" w:rsidRDefault="00D92CF0"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sz w:val="24"/>
                <w:szCs w:val="24"/>
              </w:rPr>
              <w:lastRenderedPageBreak/>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A</w:t>
            </w:r>
            <w:r w:rsidR="006937AE" w:rsidRPr="00013940">
              <w:rPr>
                <w:rFonts w:ascii="Times New Roman" w:hAnsi="Times New Roman" w:cs="Times New Roman"/>
                <w:sz w:val="24"/>
                <w:szCs w:val="24"/>
              </w:rPr>
              <w:t>.1.3</w:t>
            </w:r>
            <w:r w:rsidRPr="00013940">
              <w:rPr>
                <w:rFonts w:ascii="Times New Roman" w:hAnsi="Times New Roman" w:cs="Times New Roman"/>
                <w:sz w:val="24"/>
                <w:szCs w:val="24"/>
              </w:rPr>
              <w:t xml:space="preserve">) menunjukkan bahwa berbagai daerah mulai dibuka oleh pemerintah untuk daerah transmigrasi membuat suku Cici semakin terdesak </w:t>
            </w:r>
            <w:r w:rsidRPr="00013940">
              <w:rPr>
                <w:rFonts w:ascii="Times New Roman" w:hAnsi="Times New Roman" w:cs="Times New Roman"/>
                <w:sz w:val="24"/>
                <w:szCs w:val="24"/>
              </w:rPr>
              <w:lastRenderedPageBreak/>
              <w:t>ke pedalaman. Hal ini karena manusia yang rakus tanah yang suka membinasakan hutan kediaman suku Cici serta segala isinya mulai terancam. Bahkan populasi hewan pun semakin punah karena maraknya perburuan demi kepentingan pribadi.  Selain itu, Banyak hewan juga dimusnahkan agar tidak mengganggu kawasan penduduk serta perkebunan para petani.</w:t>
            </w:r>
          </w:p>
        </w:tc>
      </w:tr>
      <w:tr w:rsidR="00D92CF0" w:rsidRPr="00013940" w:rsidTr="004B7E16">
        <w:tc>
          <w:tcPr>
            <w:tcW w:w="570" w:type="dxa"/>
            <w:vMerge/>
          </w:tcPr>
          <w:p w:rsidR="00D92CF0" w:rsidRPr="00013940" w:rsidRDefault="00D92CF0" w:rsidP="00F14AA8">
            <w:pPr>
              <w:spacing w:after="0" w:line="240" w:lineRule="auto"/>
              <w:ind w:left="360" w:firstLine="0"/>
              <w:jc w:val="center"/>
              <w:rPr>
                <w:rFonts w:ascii="Times New Roman" w:hAnsi="Times New Roman" w:cs="Times New Roman"/>
                <w:sz w:val="24"/>
                <w:szCs w:val="24"/>
              </w:rPr>
            </w:pPr>
          </w:p>
        </w:tc>
        <w:tc>
          <w:tcPr>
            <w:tcW w:w="2397" w:type="dxa"/>
            <w:vMerge/>
          </w:tcPr>
          <w:p w:rsidR="00D92CF0" w:rsidRPr="00013940" w:rsidRDefault="00D92CF0" w:rsidP="00F14AA8">
            <w:pPr>
              <w:spacing w:after="0" w:line="240" w:lineRule="auto"/>
              <w:ind w:firstLine="0"/>
              <w:rPr>
                <w:rFonts w:ascii="Times New Roman" w:hAnsi="Times New Roman" w:cs="Times New Roman"/>
                <w:sz w:val="24"/>
                <w:szCs w:val="24"/>
              </w:rPr>
            </w:pPr>
          </w:p>
        </w:tc>
        <w:tc>
          <w:tcPr>
            <w:tcW w:w="1973" w:type="dxa"/>
            <w:vMerge/>
          </w:tcPr>
          <w:p w:rsidR="00D92CF0" w:rsidRPr="00013940" w:rsidRDefault="00D92CF0" w:rsidP="00F14AA8">
            <w:pPr>
              <w:spacing w:after="0" w:line="240" w:lineRule="auto"/>
              <w:ind w:firstLine="0"/>
              <w:jc w:val="center"/>
              <w:rPr>
                <w:rFonts w:ascii="Times New Roman" w:hAnsi="Times New Roman" w:cs="Times New Roman"/>
                <w:sz w:val="24"/>
                <w:szCs w:val="24"/>
              </w:rPr>
            </w:pPr>
          </w:p>
        </w:tc>
        <w:tc>
          <w:tcPr>
            <w:tcW w:w="1016" w:type="dxa"/>
          </w:tcPr>
          <w:p w:rsidR="00D92CF0" w:rsidRPr="00013940" w:rsidRDefault="00D92CF0" w:rsidP="00F14AA8">
            <w:pPr>
              <w:spacing w:after="0" w:line="240" w:lineRule="auto"/>
              <w:ind w:firstLine="0"/>
              <w:jc w:val="center"/>
              <w:rPr>
                <w:rFonts w:ascii="Times New Roman" w:eastAsia="Times New Roman" w:hAnsi="Times New Roman" w:cs="Times New Roman"/>
                <w:b/>
                <w:sz w:val="24"/>
                <w:szCs w:val="24"/>
              </w:rPr>
            </w:pPr>
            <w:r w:rsidRPr="00013940">
              <w:rPr>
                <w:rFonts w:ascii="Times New Roman" w:hAnsi="Times New Roman" w:cs="Times New Roman"/>
                <w:sz w:val="24"/>
                <w:szCs w:val="24"/>
              </w:rPr>
              <w:t>A</w:t>
            </w:r>
            <w:r w:rsidR="006937AE" w:rsidRPr="00013940">
              <w:rPr>
                <w:rFonts w:ascii="Times New Roman" w:hAnsi="Times New Roman" w:cs="Times New Roman"/>
                <w:sz w:val="24"/>
                <w:szCs w:val="24"/>
              </w:rPr>
              <w:t>.1.4</w:t>
            </w:r>
          </w:p>
        </w:tc>
        <w:tc>
          <w:tcPr>
            <w:tcW w:w="4881" w:type="dxa"/>
          </w:tcPr>
          <w:p w:rsidR="00D92CF0" w:rsidRPr="00013940" w:rsidRDefault="00D92CF0"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sz w:val="24"/>
                <w:szCs w:val="24"/>
              </w:rPr>
              <w:t xml:space="preserve">“Mengapa junjungan kita tidak memberi tahu soal tanah nenek moyang kita? Kita sedang ketakutan. Tempat tinggal terus diambil, bahan makanan berkurang. Orang-orang dari kota itu seperti tidak puas. Terus menerus perlu tanah. Saya tidak mengerti!”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169","uris":["http://www.mendeley.com/documents/?uuid=1471c398-3334-4d3e-a72f-454ee67861ce"]}],"mendeley":{"formattedCitation":"(Rambe, 2002, p. 169)","plainTextFormattedCitation":"(Rambe, 2002, p. 169)","previouslyFormattedCitation":"(Rambe, 2002, p. 169)"},"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169)</w:t>
            </w:r>
            <w:r w:rsidRPr="00013940">
              <w:rPr>
                <w:rFonts w:ascii="Times New Roman" w:hAnsi="Times New Roman" w:cs="Times New Roman"/>
                <w:sz w:val="24"/>
                <w:szCs w:val="24"/>
              </w:rPr>
              <w:fldChar w:fldCharType="end"/>
            </w:r>
          </w:p>
        </w:tc>
        <w:tc>
          <w:tcPr>
            <w:tcW w:w="5182" w:type="dxa"/>
          </w:tcPr>
          <w:p w:rsidR="00D92CF0" w:rsidRPr="00013940" w:rsidRDefault="00D92CF0"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A</w:t>
            </w:r>
            <w:r w:rsidR="006937AE" w:rsidRPr="00013940">
              <w:rPr>
                <w:rFonts w:ascii="Times New Roman" w:hAnsi="Times New Roman" w:cs="Times New Roman"/>
                <w:sz w:val="24"/>
                <w:szCs w:val="24"/>
              </w:rPr>
              <w:t>.1.4</w:t>
            </w:r>
            <w:r w:rsidRPr="00013940">
              <w:rPr>
                <w:rFonts w:ascii="Times New Roman" w:hAnsi="Times New Roman" w:cs="Times New Roman"/>
                <w:sz w:val="24"/>
                <w:szCs w:val="24"/>
              </w:rPr>
              <w:t>) menunjukkan bahwa orang-orang kota tidak puas dan terus membuka lahan baru yang akan menyebabkan hutan semakin menyempit. Masyarakat pun merasa ketakutan karena semakin banyak hutan yang telah ditebang maka tempat mencari makan pun akan semakin menyempit dan berkurang. Semua ini demi kepentingan pendatang sehingga hutan rimba menjadi korban keserakahan manusia. Selain itu, membuat hujan datang tidak pada musimnya serta daerah jelajah hewan seperti, gajah, harimau, rusa, beruang, dan kerbau liar dan wilayah pengembara suku Cici pun semakin terdesak dan semakin menyempit.</w:t>
            </w:r>
          </w:p>
        </w:tc>
      </w:tr>
      <w:tr w:rsidR="00D92CF0" w:rsidRPr="00013940" w:rsidTr="004B7E16">
        <w:tc>
          <w:tcPr>
            <w:tcW w:w="570" w:type="dxa"/>
            <w:vMerge/>
          </w:tcPr>
          <w:p w:rsidR="00D92CF0" w:rsidRPr="00013940" w:rsidRDefault="00D92CF0" w:rsidP="00F14AA8">
            <w:pPr>
              <w:spacing w:after="0" w:line="240" w:lineRule="auto"/>
              <w:ind w:left="360" w:firstLine="0"/>
              <w:jc w:val="center"/>
              <w:rPr>
                <w:rFonts w:ascii="Times New Roman" w:hAnsi="Times New Roman" w:cs="Times New Roman"/>
                <w:sz w:val="24"/>
                <w:szCs w:val="24"/>
              </w:rPr>
            </w:pPr>
          </w:p>
        </w:tc>
        <w:tc>
          <w:tcPr>
            <w:tcW w:w="2397" w:type="dxa"/>
            <w:vMerge/>
          </w:tcPr>
          <w:p w:rsidR="00D92CF0" w:rsidRPr="00013940" w:rsidRDefault="00D92CF0" w:rsidP="00F14AA8">
            <w:pPr>
              <w:spacing w:after="0" w:line="240" w:lineRule="auto"/>
              <w:ind w:firstLine="0"/>
              <w:rPr>
                <w:rFonts w:ascii="Times New Roman" w:hAnsi="Times New Roman" w:cs="Times New Roman"/>
                <w:sz w:val="24"/>
                <w:szCs w:val="24"/>
              </w:rPr>
            </w:pPr>
          </w:p>
        </w:tc>
        <w:tc>
          <w:tcPr>
            <w:tcW w:w="1973" w:type="dxa"/>
            <w:vMerge/>
          </w:tcPr>
          <w:p w:rsidR="00D92CF0" w:rsidRPr="00013940" w:rsidRDefault="00D92CF0" w:rsidP="00F14AA8">
            <w:pPr>
              <w:spacing w:after="0" w:line="240" w:lineRule="auto"/>
              <w:ind w:firstLine="0"/>
              <w:jc w:val="center"/>
              <w:rPr>
                <w:rFonts w:ascii="Times New Roman" w:hAnsi="Times New Roman" w:cs="Times New Roman"/>
                <w:sz w:val="24"/>
                <w:szCs w:val="24"/>
              </w:rPr>
            </w:pPr>
          </w:p>
        </w:tc>
        <w:tc>
          <w:tcPr>
            <w:tcW w:w="1016" w:type="dxa"/>
          </w:tcPr>
          <w:p w:rsidR="00D92CF0" w:rsidRPr="00013940" w:rsidRDefault="00D92CF0" w:rsidP="00F14AA8">
            <w:pPr>
              <w:spacing w:after="0" w:line="240" w:lineRule="auto"/>
              <w:ind w:firstLine="0"/>
              <w:jc w:val="center"/>
              <w:rPr>
                <w:rFonts w:ascii="Times New Roman" w:eastAsia="Times New Roman" w:hAnsi="Times New Roman" w:cs="Times New Roman"/>
                <w:b/>
                <w:sz w:val="24"/>
                <w:szCs w:val="24"/>
              </w:rPr>
            </w:pPr>
            <w:r w:rsidRPr="00013940">
              <w:rPr>
                <w:rFonts w:ascii="Times New Roman" w:hAnsi="Times New Roman" w:cs="Times New Roman"/>
                <w:sz w:val="24"/>
                <w:szCs w:val="24"/>
              </w:rPr>
              <w:t>A</w:t>
            </w:r>
            <w:r w:rsidR="006937AE" w:rsidRPr="00013940">
              <w:rPr>
                <w:rFonts w:ascii="Times New Roman" w:hAnsi="Times New Roman" w:cs="Times New Roman"/>
                <w:sz w:val="24"/>
                <w:szCs w:val="24"/>
              </w:rPr>
              <w:t>.1.5</w:t>
            </w:r>
          </w:p>
        </w:tc>
        <w:tc>
          <w:tcPr>
            <w:tcW w:w="4881" w:type="dxa"/>
          </w:tcPr>
          <w:p w:rsidR="00D92CF0" w:rsidRPr="00013940" w:rsidRDefault="00D92CF0"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Kita semua tahu, manfaat hutan bagi bola bumi dan bagi kehidupan manusia. Yang disesalkan, pembongkaran tanah dengan alat-alat berat, menghilangkan </w:t>
            </w:r>
            <w:r w:rsidRPr="00013940">
              <w:rPr>
                <w:rFonts w:ascii="Times New Roman" w:hAnsi="Times New Roman" w:cs="Times New Roman"/>
                <w:i/>
                <w:sz w:val="24"/>
                <w:szCs w:val="24"/>
              </w:rPr>
              <w:t>bio mass</w:t>
            </w:r>
            <w:r w:rsidRPr="00013940">
              <w:rPr>
                <w:rFonts w:ascii="Times New Roman" w:hAnsi="Times New Roman" w:cs="Times New Roman"/>
                <w:sz w:val="24"/>
                <w:szCs w:val="24"/>
              </w:rPr>
              <w:t xml:space="preserve"> yang tipis itu. Lalu habis membuka, tidak menanam kembali tanah yang sudah terbuka sehingga jadi padang tandus. Dan selalu membuka tanah yang lebih luas dari yang diperlukan. Jadi, ketamakan itu </w:t>
            </w:r>
            <w:r w:rsidRPr="00013940">
              <w:rPr>
                <w:rFonts w:ascii="Times New Roman" w:hAnsi="Times New Roman" w:cs="Times New Roman"/>
                <w:sz w:val="24"/>
                <w:szCs w:val="24"/>
              </w:rPr>
              <w:lastRenderedPageBreak/>
              <w:t xml:space="preserve">yang merusak hutan, bukan pembukaan hutannya.”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187","uris":["http://www.mendeley.com/documents/?uuid=1471c398-3334-4d3e-a72f-454ee67861ce"]}],"mendeley":{"formattedCitation":"(Rambe, 2002, p. 187)","plainTextFormattedCitation":"(Rambe, 2002, p. 187)","previouslyFormattedCitation":"(Rambe, 2002, p. 187)"},"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187)</w:t>
            </w:r>
            <w:r w:rsidRPr="00013940">
              <w:rPr>
                <w:rFonts w:ascii="Times New Roman" w:hAnsi="Times New Roman" w:cs="Times New Roman"/>
                <w:sz w:val="24"/>
                <w:szCs w:val="24"/>
              </w:rPr>
              <w:fldChar w:fldCharType="end"/>
            </w:r>
          </w:p>
          <w:p w:rsidR="00D92CF0" w:rsidRPr="00013940" w:rsidRDefault="00D92CF0" w:rsidP="00F14AA8">
            <w:pPr>
              <w:spacing w:after="0" w:line="240" w:lineRule="auto"/>
              <w:ind w:firstLine="0"/>
              <w:jc w:val="both"/>
              <w:rPr>
                <w:rFonts w:ascii="Times New Roman" w:eastAsia="Times New Roman" w:hAnsi="Times New Roman" w:cs="Times New Roman"/>
                <w:b/>
                <w:sz w:val="24"/>
                <w:szCs w:val="24"/>
              </w:rPr>
            </w:pPr>
          </w:p>
        </w:tc>
        <w:tc>
          <w:tcPr>
            <w:tcW w:w="5182" w:type="dxa"/>
          </w:tcPr>
          <w:p w:rsidR="00D92CF0" w:rsidRPr="00013940" w:rsidRDefault="00D92CF0"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sz w:val="24"/>
                <w:szCs w:val="24"/>
              </w:rPr>
              <w:lastRenderedPageBreak/>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A</w:t>
            </w:r>
            <w:r w:rsidR="006937AE" w:rsidRPr="00013940">
              <w:rPr>
                <w:rFonts w:ascii="Times New Roman" w:hAnsi="Times New Roman" w:cs="Times New Roman"/>
                <w:sz w:val="24"/>
                <w:szCs w:val="24"/>
              </w:rPr>
              <w:t>.1.5</w:t>
            </w:r>
            <w:r w:rsidRPr="00013940">
              <w:rPr>
                <w:rFonts w:ascii="Times New Roman" w:hAnsi="Times New Roman" w:cs="Times New Roman"/>
                <w:sz w:val="24"/>
                <w:szCs w:val="24"/>
              </w:rPr>
              <w:t xml:space="preserve">) menunjukkan bahwa manusia dengan tamaknya merusak hutan dan membongkar tanah dengan menggunakan alat berat yang membuat senyawa organik atau </w:t>
            </w:r>
            <w:r w:rsidRPr="00013940">
              <w:rPr>
                <w:rFonts w:ascii="Times New Roman" w:hAnsi="Times New Roman" w:cs="Times New Roman"/>
                <w:i/>
                <w:sz w:val="24"/>
                <w:szCs w:val="24"/>
              </w:rPr>
              <w:t>bio mass</w:t>
            </w:r>
            <w:r w:rsidRPr="00013940">
              <w:rPr>
                <w:rFonts w:ascii="Times New Roman" w:hAnsi="Times New Roman" w:cs="Times New Roman"/>
                <w:sz w:val="24"/>
                <w:szCs w:val="24"/>
              </w:rPr>
              <w:t xml:space="preserve"> semakin menipis. Perlu kita ketahui bahwa manfaat</w:t>
            </w:r>
            <w:r w:rsidRPr="00013940">
              <w:rPr>
                <w:rFonts w:ascii="Times New Roman" w:hAnsi="Times New Roman" w:cs="Times New Roman"/>
                <w:i/>
                <w:sz w:val="24"/>
                <w:szCs w:val="24"/>
              </w:rPr>
              <w:t xml:space="preserve"> bio mass</w:t>
            </w:r>
            <w:r w:rsidRPr="00013940">
              <w:rPr>
                <w:rFonts w:ascii="Times New Roman" w:hAnsi="Times New Roman" w:cs="Times New Roman"/>
                <w:sz w:val="24"/>
                <w:szCs w:val="24"/>
              </w:rPr>
              <w:t xml:space="preserve"> ialah sebagai penghasil devisa negara, mengurangi efek rumah kaca, meningkatkan kualitas air, sebagai energi terbarukan yang berasal dari fosil dan </w:t>
            </w:r>
            <w:r w:rsidRPr="00013940">
              <w:rPr>
                <w:rFonts w:ascii="Times New Roman" w:hAnsi="Times New Roman" w:cs="Times New Roman"/>
                <w:sz w:val="24"/>
                <w:szCs w:val="24"/>
              </w:rPr>
              <w:lastRenderedPageBreak/>
              <w:t>sampah organik. Pembukaan lahan baru tersebut membuat padang semakin tandus dan ini tentunya akan merugikan manusia serta lingkungan sehingga demi kepentingan pribadi membuat mereka tamak dalam merusak hutan.</w:t>
            </w:r>
          </w:p>
        </w:tc>
      </w:tr>
      <w:tr w:rsidR="00D92CF0" w:rsidRPr="00013940" w:rsidTr="004B7E16">
        <w:tc>
          <w:tcPr>
            <w:tcW w:w="570" w:type="dxa"/>
            <w:vMerge/>
          </w:tcPr>
          <w:p w:rsidR="00D92CF0" w:rsidRPr="00013940" w:rsidRDefault="00D92CF0" w:rsidP="00F14AA8">
            <w:pPr>
              <w:spacing w:after="0" w:line="240" w:lineRule="auto"/>
              <w:ind w:left="360" w:firstLine="0"/>
              <w:jc w:val="center"/>
              <w:rPr>
                <w:rFonts w:ascii="Times New Roman" w:hAnsi="Times New Roman" w:cs="Times New Roman"/>
                <w:sz w:val="24"/>
                <w:szCs w:val="24"/>
              </w:rPr>
            </w:pPr>
          </w:p>
        </w:tc>
        <w:tc>
          <w:tcPr>
            <w:tcW w:w="2397" w:type="dxa"/>
            <w:vMerge/>
          </w:tcPr>
          <w:p w:rsidR="00D92CF0" w:rsidRPr="00013940" w:rsidRDefault="00D92CF0" w:rsidP="00F14AA8">
            <w:pPr>
              <w:spacing w:after="0" w:line="240" w:lineRule="auto"/>
              <w:ind w:firstLine="0"/>
              <w:rPr>
                <w:rFonts w:ascii="Times New Roman" w:hAnsi="Times New Roman" w:cs="Times New Roman"/>
                <w:sz w:val="24"/>
                <w:szCs w:val="24"/>
              </w:rPr>
            </w:pPr>
          </w:p>
        </w:tc>
        <w:tc>
          <w:tcPr>
            <w:tcW w:w="1973" w:type="dxa"/>
            <w:vMerge/>
          </w:tcPr>
          <w:p w:rsidR="00D92CF0" w:rsidRPr="00013940" w:rsidRDefault="00D92CF0" w:rsidP="00F14AA8">
            <w:pPr>
              <w:spacing w:after="0" w:line="240" w:lineRule="auto"/>
              <w:ind w:firstLine="0"/>
              <w:jc w:val="center"/>
              <w:rPr>
                <w:rFonts w:ascii="Times New Roman" w:hAnsi="Times New Roman" w:cs="Times New Roman"/>
                <w:sz w:val="24"/>
                <w:szCs w:val="24"/>
              </w:rPr>
            </w:pPr>
          </w:p>
        </w:tc>
        <w:tc>
          <w:tcPr>
            <w:tcW w:w="1016" w:type="dxa"/>
          </w:tcPr>
          <w:p w:rsidR="00D92CF0" w:rsidRPr="00013940" w:rsidRDefault="00D92CF0" w:rsidP="009E738A">
            <w:pPr>
              <w:spacing w:after="0" w:line="240" w:lineRule="auto"/>
              <w:ind w:firstLine="0"/>
              <w:jc w:val="center"/>
              <w:rPr>
                <w:rFonts w:ascii="Times New Roman" w:eastAsia="Times New Roman" w:hAnsi="Times New Roman" w:cs="Times New Roman"/>
                <w:b/>
                <w:sz w:val="24"/>
                <w:szCs w:val="24"/>
              </w:rPr>
            </w:pPr>
            <w:r w:rsidRPr="00013940">
              <w:rPr>
                <w:rFonts w:ascii="Times New Roman" w:hAnsi="Times New Roman" w:cs="Times New Roman"/>
                <w:sz w:val="24"/>
                <w:szCs w:val="24"/>
              </w:rPr>
              <w:t>A.1.</w:t>
            </w:r>
            <w:r w:rsidR="009E738A" w:rsidRPr="00013940">
              <w:rPr>
                <w:rFonts w:ascii="Times New Roman" w:hAnsi="Times New Roman" w:cs="Times New Roman"/>
                <w:sz w:val="24"/>
                <w:szCs w:val="24"/>
              </w:rPr>
              <w:t>6</w:t>
            </w:r>
          </w:p>
        </w:tc>
        <w:tc>
          <w:tcPr>
            <w:tcW w:w="4881" w:type="dxa"/>
          </w:tcPr>
          <w:p w:rsidR="00D92CF0" w:rsidRPr="00013940" w:rsidRDefault="00D92CF0"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Benua Amerika yang menjadi Amerika Serikat, jadi bukan seluruhnya, pada waktu baru dikenal oleh pendatang dari Eropa, merupakan hutan lebat yang kaya dengan hewan khas. Dalam waktu tidak sampai tiga abad, di sana tumbuh industri termaju. Manusianya juga banyak. Tetapi hewannya banyak yang punah. Demikian pula hutannya. Belum terhitung penduduknya yang lebih awal, yang disebut suku Indian. Hanya karena wilayahnya luas, mungkin kerusakan yang timbul belum dirasakan sekarang.”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188","uris":["http://www.mendeley.com/documents/?uuid=1471c398-3334-4d3e-a72f-454ee67861ce"]}],"mendeley":{"formattedCitation":"(Rambe, 2002, p. 188)","plainTextFormattedCitation":"(Rambe, 2002, p. 188)","previouslyFormattedCitation":"(Rambe, 2002, p. 188)"},"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188)</w:t>
            </w:r>
            <w:r w:rsidRPr="00013940">
              <w:rPr>
                <w:rFonts w:ascii="Times New Roman" w:hAnsi="Times New Roman" w:cs="Times New Roman"/>
                <w:sz w:val="24"/>
                <w:szCs w:val="24"/>
              </w:rPr>
              <w:fldChar w:fldCharType="end"/>
            </w:r>
            <w:r w:rsidRPr="00013940">
              <w:rPr>
                <w:rFonts w:ascii="Times New Roman" w:hAnsi="Times New Roman" w:cs="Times New Roman"/>
                <w:sz w:val="24"/>
                <w:szCs w:val="24"/>
              </w:rPr>
              <w:t xml:space="preserve"> </w:t>
            </w:r>
          </w:p>
          <w:p w:rsidR="00D92CF0" w:rsidRPr="00013940" w:rsidRDefault="00D92CF0" w:rsidP="00F14AA8">
            <w:pPr>
              <w:spacing w:after="0" w:line="240" w:lineRule="auto"/>
              <w:ind w:firstLine="0"/>
              <w:jc w:val="both"/>
              <w:rPr>
                <w:rFonts w:ascii="Times New Roman" w:eastAsia="Times New Roman" w:hAnsi="Times New Roman" w:cs="Times New Roman"/>
                <w:b/>
                <w:sz w:val="24"/>
                <w:szCs w:val="24"/>
              </w:rPr>
            </w:pPr>
          </w:p>
        </w:tc>
        <w:tc>
          <w:tcPr>
            <w:tcW w:w="5182" w:type="dxa"/>
          </w:tcPr>
          <w:p w:rsidR="00D92CF0" w:rsidRPr="00013940" w:rsidRDefault="00D92CF0" w:rsidP="009E738A">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A.1.</w:t>
            </w:r>
            <w:r w:rsidR="009E738A" w:rsidRPr="00013940">
              <w:rPr>
                <w:rFonts w:ascii="Times New Roman" w:hAnsi="Times New Roman" w:cs="Times New Roman"/>
                <w:sz w:val="24"/>
                <w:szCs w:val="24"/>
              </w:rPr>
              <w:t>6</w:t>
            </w:r>
            <w:r w:rsidRPr="00013940">
              <w:rPr>
                <w:rFonts w:ascii="Times New Roman" w:hAnsi="Times New Roman" w:cs="Times New Roman"/>
                <w:sz w:val="24"/>
                <w:szCs w:val="24"/>
              </w:rPr>
              <w:t>) menunjukkan bahwa sebagai contoh benua Amerika yang dulunya memiliki hutan lebat serta memiliki berbagai macam hewan khas menjadi punah, akibat adanya kerusakan hutan karena hutan mulai ditembang demi kepentingan pertumbuhan industri serta menambah lahan baru bagi pendatang. Pengundulan hutan atas nama pembangunan atau lebih hBatnya lagi atas nama kemanusiaan tanpa mempeduli ancaman kepunahan hewan dan kerugiaan lainnya akibat hutan dirusak. Selain itu, juga dapat mempengarugi pola bumi misalnya, pengaruh cuaca, curahan air yang menyebabkankan banjir, berkurangnya bahan pangan, dan memusnahkan bahan obat-obatan.</w:t>
            </w:r>
          </w:p>
        </w:tc>
      </w:tr>
      <w:tr w:rsidR="00D92CF0" w:rsidRPr="00013940" w:rsidTr="004B7E16">
        <w:tc>
          <w:tcPr>
            <w:tcW w:w="570" w:type="dxa"/>
            <w:vMerge/>
          </w:tcPr>
          <w:p w:rsidR="00D92CF0" w:rsidRPr="00013940" w:rsidRDefault="00D92CF0" w:rsidP="00F14AA8">
            <w:pPr>
              <w:spacing w:after="0" w:line="240" w:lineRule="auto"/>
              <w:ind w:left="360" w:firstLine="0"/>
              <w:jc w:val="center"/>
              <w:rPr>
                <w:rFonts w:ascii="Times New Roman" w:hAnsi="Times New Roman" w:cs="Times New Roman"/>
                <w:sz w:val="24"/>
                <w:szCs w:val="24"/>
              </w:rPr>
            </w:pPr>
          </w:p>
        </w:tc>
        <w:tc>
          <w:tcPr>
            <w:tcW w:w="2397" w:type="dxa"/>
            <w:vMerge/>
          </w:tcPr>
          <w:p w:rsidR="00D92CF0" w:rsidRPr="00013940" w:rsidRDefault="00D92CF0" w:rsidP="00F14AA8">
            <w:pPr>
              <w:spacing w:after="0" w:line="240" w:lineRule="auto"/>
              <w:ind w:firstLine="0"/>
              <w:rPr>
                <w:rFonts w:ascii="Times New Roman" w:hAnsi="Times New Roman" w:cs="Times New Roman"/>
                <w:sz w:val="24"/>
                <w:szCs w:val="24"/>
              </w:rPr>
            </w:pPr>
          </w:p>
        </w:tc>
        <w:tc>
          <w:tcPr>
            <w:tcW w:w="1973" w:type="dxa"/>
            <w:vMerge/>
          </w:tcPr>
          <w:p w:rsidR="00D92CF0" w:rsidRPr="00013940" w:rsidRDefault="00D92CF0" w:rsidP="00F14AA8">
            <w:pPr>
              <w:spacing w:after="0" w:line="240" w:lineRule="auto"/>
              <w:ind w:firstLine="0"/>
              <w:jc w:val="center"/>
              <w:rPr>
                <w:rFonts w:ascii="Times New Roman" w:hAnsi="Times New Roman" w:cs="Times New Roman"/>
                <w:sz w:val="24"/>
                <w:szCs w:val="24"/>
              </w:rPr>
            </w:pPr>
          </w:p>
        </w:tc>
        <w:tc>
          <w:tcPr>
            <w:tcW w:w="1016" w:type="dxa"/>
          </w:tcPr>
          <w:p w:rsidR="00D92CF0" w:rsidRPr="00013940" w:rsidRDefault="00D92CF0" w:rsidP="00F14AA8">
            <w:pPr>
              <w:spacing w:after="0" w:line="240" w:lineRule="auto"/>
              <w:ind w:firstLine="0"/>
              <w:jc w:val="center"/>
              <w:rPr>
                <w:rFonts w:ascii="Times New Roman" w:eastAsia="Times New Roman" w:hAnsi="Times New Roman" w:cs="Times New Roman"/>
                <w:b/>
                <w:sz w:val="24"/>
                <w:szCs w:val="24"/>
              </w:rPr>
            </w:pPr>
            <w:r w:rsidRPr="00013940">
              <w:rPr>
                <w:rFonts w:ascii="Times New Roman" w:hAnsi="Times New Roman" w:cs="Times New Roman"/>
                <w:sz w:val="24"/>
                <w:szCs w:val="24"/>
              </w:rPr>
              <w:t>A</w:t>
            </w:r>
            <w:r w:rsidR="009E738A" w:rsidRPr="00013940">
              <w:rPr>
                <w:rFonts w:ascii="Times New Roman" w:hAnsi="Times New Roman" w:cs="Times New Roman"/>
                <w:sz w:val="24"/>
                <w:szCs w:val="24"/>
              </w:rPr>
              <w:t>.1.7</w:t>
            </w:r>
          </w:p>
        </w:tc>
        <w:tc>
          <w:tcPr>
            <w:tcW w:w="4881" w:type="dxa"/>
          </w:tcPr>
          <w:p w:rsidR="00D92CF0" w:rsidRPr="00013940" w:rsidRDefault="00D92CF0"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Sekalipun demikian, kelatahan berbagai negara lain, terutama di Asia Tenggara, untuk sekaligus memperdagangkan isi hutan, akhirnya mempengaruhi bola bumi. Misalnya kini diketahui, pengaruh hilangnya hutan terhadap iklim, cuaca, curahan air yang menyebabkankan banjir, berkurangnya bahan pangan, musnahnya bahan-bahan obat dan seterusnya menurut mata rantainya.”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189","uris":["http://www.mendeley.com/documents/?uuid=1471c398-3334-4d3e-a72f-454ee67861ce"]}],"mendeley":{"formattedCitation":"(Rambe, 2002, p. 189)","plainTextFormattedCitation":"(Rambe, 2002, p. 189)","previouslyFormattedCitation":"(Rambe, 2002, p. 189)"},"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189)</w:t>
            </w:r>
            <w:r w:rsidRPr="00013940">
              <w:rPr>
                <w:rFonts w:ascii="Times New Roman" w:hAnsi="Times New Roman" w:cs="Times New Roman"/>
                <w:sz w:val="24"/>
                <w:szCs w:val="24"/>
              </w:rPr>
              <w:fldChar w:fldCharType="end"/>
            </w:r>
          </w:p>
          <w:p w:rsidR="00D92CF0" w:rsidRPr="00013940" w:rsidRDefault="00D92CF0" w:rsidP="00F14AA8">
            <w:pPr>
              <w:spacing w:after="0" w:line="240" w:lineRule="auto"/>
              <w:ind w:firstLine="0"/>
              <w:jc w:val="both"/>
              <w:rPr>
                <w:rFonts w:ascii="Times New Roman" w:eastAsia="Times New Roman" w:hAnsi="Times New Roman" w:cs="Times New Roman"/>
                <w:b/>
                <w:sz w:val="24"/>
                <w:szCs w:val="24"/>
              </w:rPr>
            </w:pPr>
          </w:p>
        </w:tc>
        <w:tc>
          <w:tcPr>
            <w:tcW w:w="5182" w:type="dxa"/>
          </w:tcPr>
          <w:p w:rsidR="00D92CF0" w:rsidRPr="00013940" w:rsidRDefault="00D92CF0" w:rsidP="009E738A">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A.1.</w:t>
            </w:r>
            <w:r w:rsidR="009E738A" w:rsidRPr="00013940">
              <w:rPr>
                <w:rFonts w:ascii="Times New Roman" w:hAnsi="Times New Roman" w:cs="Times New Roman"/>
                <w:sz w:val="24"/>
                <w:szCs w:val="24"/>
              </w:rPr>
              <w:t>7</w:t>
            </w:r>
            <w:r w:rsidRPr="00013940">
              <w:rPr>
                <w:rFonts w:ascii="Times New Roman" w:hAnsi="Times New Roman" w:cs="Times New Roman"/>
                <w:sz w:val="24"/>
                <w:szCs w:val="24"/>
              </w:rPr>
              <w:t xml:space="preserve">) menunjukkan bahwa akibat sikap antroposentrisme manusia terhadap alam mempengaruhi bumi dan menimbulkan berbagai bencana alam. Karena hutan telah gundul, maka mempengaruhi bumi yang mengakibatkan semakin berkurangnya hutan tropis, cuaca tidak menentu, bencana banjir, berkurangnya bahan pangan, semakin sulitnya mendapatkan bahan obat-obatan tradisional yang ada di hutan rimba serta mempengaruhi mata rantai. Semua itu akibat dari </w:t>
            </w:r>
            <w:r w:rsidRPr="00013940">
              <w:rPr>
                <w:rFonts w:ascii="Times New Roman" w:hAnsi="Times New Roman" w:cs="Times New Roman"/>
                <w:sz w:val="24"/>
                <w:szCs w:val="24"/>
              </w:rPr>
              <w:lastRenderedPageBreak/>
              <w:t>ketamakan manusia demi kepentingannya yang membuat alam rusak dan menimbulkan berbagai masalah di bumi.</w:t>
            </w:r>
          </w:p>
        </w:tc>
      </w:tr>
      <w:tr w:rsidR="00D92CF0" w:rsidRPr="00013940" w:rsidTr="004B7E16">
        <w:tc>
          <w:tcPr>
            <w:tcW w:w="570" w:type="dxa"/>
            <w:vMerge/>
          </w:tcPr>
          <w:p w:rsidR="00D92CF0" w:rsidRPr="00013940" w:rsidRDefault="00D92CF0" w:rsidP="00F14AA8">
            <w:pPr>
              <w:spacing w:after="0" w:line="240" w:lineRule="auto"/>
              <w:ind w:left="360" w:firstLine="0"/>
              <w:jc w:val="center"/>
              <w:rPr>
                <w:rFonts w:ascii="Times New Roman" w:hAnsi="Times New Roman" w:cs="Times New Roman"/>
                <w:sz w:val="24"/>
                <w:szCs w:val="24"/>
              </w:rPr>
            </w:pPr>
          </w:p>
        </w:tc>
        <w:tc>
          <w:tcPr>
            <w:tcW w:w="2397" w:type="dxa"/>
            <w:vMerge/>
          </w:tcPr>
          <w:p w:rsidR="00D92CF0" w:rsidRPr="00013940" w:rsidRDefault="00D92CF0" w:rsidP="00F14AA8">
            <w:pPr>
              <w:spacing w:after="0" w:line="240" w:lineRule="auto"/>
              <w:ind w:firstLine="0"/>
              <w:rPr>
                <w:rFonts w:ascii="Times New Roman" w:hAnsi="Times New Roman" w:cs="Times New Roman"/>
                <w:sz w:val="24"/>
                <w:szCs w:val="24"/>
              </w:rPr>
            </w:pPr>
          </w:p>
        </w:tc>
        <w:tc>
          <w:tcPr>
            <w:tcW w:w="1973" w:type="dxa"/>
            <w:vMerge/>
          </w:tcPr>
          <w:p w:rsidR="00D92CF0" w:rsidRPr="00013940" w:rsidRDefault="00D92CF0" w:rsidP="00F14AA8">
            <w:pPr>
              <w:spacing w:after="0" w:line="240" w:lineRule="auto"/>
              <w:ind w:firstLine="0"/>
              <w:jc w:val="center"/>
              <w:rPr>
                <w:rFonts w:ascii="Times New Roman" w:hAnsi="Times New Roman" w:cs="Times New Roman"/>
                <w:sz w:val="24"/>
                <w:szCs w:val="24"/>
              </w:rPr>
            </w:pPr>
          </w:p>
        </w:tc>
        <w:tc>
          <w:tcPr>
            <w:tcW w:w="1016" w:type="dxa"/>
          </w:tcPr>
          <w:p w:rsidR="00D92CF0" w:rsidRPr="00013940" w:rsidRDefault="00D92CF0" w:rsidP="00F14AA8">
            <w:pPr>
              <w:spacing w:after="0" w:line="240" w:lineRule="auto"/>
              <w:ind w:firstLine="0"/>
              <w:jc w:val="center"/>
              <w:rPr>
                <w:rFonts w:ascii="Times New Roman" w:eastAsia="Times New Roman" w:hAnsi="Times New Roman" w:cs="Times New Roman"/>
                <w:b/>
                <w:sz w:val="24"/>
                <w:szCs w:val="24"/>
              </w:rPr>
            </w:pPr>
            <w:r w:rsidRPr="00013940">
              <w:rPr>
                <w:rFonts w:ascii="Times New Roman" w:hAnsi="Times New Roman" w:cs="Times New Roman"/>
                <w:sz w:val="24"/>
                <w:szCs w:val="24"/>
              </w:rPr>
              <w:t>A</w:t>
            </w:r>
            <w:r w:rsidR="009E738A" w:rsidRPr="00013940">
              <w:rPr>
                <w:rFonts w:ascii="Times New Roman" w:hAnsi="Times New Roman" w:cs="Times New Roman"/>
                <w:sz w:val="24"/>
                <w:szCs w:val="24"/>
              </w:rPr>
              <w:t>.1.8</w:t>
            </w:r>
          </w:p>
        </w:tc>
        <w:tc>
          <w:tcPr>
            <w:tcW w:w="4881" w:type="dxa"/>
          </w:tcPr>
          <w:p w:rsidR="00D92CF0" w:rsidRPr="00013940" w:rsidRDefault="00D92CF0"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sz w:val="24"/>
                <w:szCs w:val="24"/>
              </w:rPr>
              <w:t xml:space="preserve">“Saya tetap berpendapat, bahwa latar belakang alasan itu ialah ketamakan. Di Afrika, soal hutan, perburuan hewan, penjualan kayu, dan hal yang ada hubungannya dengan hutan, jadi rahasia umum. Begitu banyak uang yang dipinjam atau hasil penjualan hasil hutan, tetapi negara-negara berkembang yang merdeka setelah Perang Dunia Kedua tak kunjung makmur. Jika disebut hebat dalam ekonomi, hanya angka-angkanya. Rakyatnya tetap miskin.”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190","uris":["http://www.mendeley.com/documents/?uuid=1471c398-3334-4d3e-a72f-454ee67861ce"]}],"mendeley":{"formattedCitation":"(Rambe, 2002, p. 190)","plainTextFormattedCitation":"(Rambe, 2002, p. 190)","previouslyFormattedCitation":"(Rambe, 2002, p. 190)"},"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190)</w:t>
            </w:r>
            <w:r w:rsidRPr="00013940">
              <w:rPr>
                <w:rFonts w:ascii="Times New Roman" w:hAnsi="Times New Roman" w:cs="Times New Roman"/>
                <w:sz w:val="24"/>
                <w:szCs w:val="24"/>
              </w:rPr>
              <w:fldChar w:fldCharType="end"/>
            </w:r>
          </w:p>
        </w:tc>
        <w:tc>
          <w:tcPr>
            <w:tcW w:w="5182" w:type="dxa"/>
          </w:tcPr>
          <w:p w:rsidR="00D92CF0" w:rsidRPr="00013940" w:rsidRDefault="00D92CF0"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A</w:t>
            </w:r>
            <w:r w:rsidR="009E738A" w:rsidRPr="00013940">
              <w:rPr>
                <w:rFonts w:ascii="Times New Roman" w:hAnsi="Times New Roman" w:cs="Times New Roman"/>
                <w:sz w:val="24"/>
                <w:szCs w:val="24"/>
              </w:rPr>
              <w:t>.1.8</w:t>
            </w:r>
            <w:r w:rsidRPr="00013940">
              <w:rPr>
                <w:rFonts w:ascii="Times New Roman" w:hAnsi="Times New Roman" w:cs="Times New Roman"/>
                <w:sz w:val="24"/>
                <w:szCs w:val="24"/>
              </w:rPr>
              <w:t>) menunjukkan bahwa demi kepentingan negara lingkungan alam menjadi korban ketamakan manusia. Eksploitasi alam bukan lagi hal yang dirahasiakan karena sudah banyak yang merepresentasikan sikap manusia terhadap lingkungan seperti perburuan hewan dan penjualan kayu hasil hutan.  Semua itu dilakukan agar manusia dapat hidup makmur serta perekonomian negara dapat berjalan dengan lancar. Salah satu contoh dari data di atas menunjukkan bagaimana negara melakukan eksploitasi lingkungan demi kemakmuran dan kemajuan negara membuat lingkungan alam menjadi rusak. Semua itu dilatarbelakangi karena ketamakan manusia sehingga banyak hewan yang diburu dan dijual, banyak hutan ditebang dan kayu hasil hutan kemudian dijual ke berbagai negara yang menjadi tempat utang negara.</w:t>
            </w:r>
          </w:p>
        </w:tc>
      </w:tr>
      <w:tr w:rsidR="003E1FE1" w:rsidRPr="00013940" w:rsidTr="004B7E16">
        <w:tc>
          <w:tcPr>
            <w:tcW w:w="570" w:type="dxa"/>
            <w:vMerge w:val="restart"/>
          </w:tcPr>
          <w:p w:rsidR="003E1FE1" w:rsidRPr="00013940" w:rsidRDefault="003E1FE1" w:rsidP="00F14AA8">
            <w:pPr>
              <w:spacing w:after="0" w:line="240" w:lineRule="auto"/>
              <w:ind w:left="360" w:firstLine="0"/>
              <w:jc w:val="center"/>
              <w:rPr>
                <w:rFonts w:ascii="Times New Roman" w:hAnsi="Times New Roman" w:cs="Times New Roman"/>
                <w:sz w:val="24"/>
                <w:szCs w:val="24"/>
              </w:rPr>
            </w:pPr>
          </w:p>
        </w:tc>
        <w:tc>
          <w:tcPr>
            <w:tcW w:w="2397" w:type="dxa"/>
            <w:vMerge w:val="restart"/>
          </w:tcPr>
          <w:p w:rsidR="003E1FE1" w:rsidRPr="00013940" w:rsidRDefault="00280113" w:rsidP="00F14AA8">
            <w:pPr>
              <w:spacing w:after="0" w:line="240" w:lineRule="auto"/>
              <w:ind w:firstLine="0"/>
              <w:rPr>
                <w:rFonts w:ascii="Times New Roman" w:hAnsi="Times New Roman" w:cs="Times New Roman"/>
                <w:sz w:val="24"/>
                <w:szCs w:val="24"/>
              </w:rPr>
            </w:pPr>
            <w:r w:rsidRPr="00013940">
              <w:rPr>
                <w:rFonts w:ascii="Times New Roman" w:hAnsi="Times New Roman" w:cs="Times New Roman"/>
                <w:sz w:val="24"/>
                <w:szCs w:val="24"/>
              </w:rPr>
              <w:t xml:space="preserve">Antrosentrisme </w:t>
            </w:r>
            <w:r w:rsidR="003E1FE1" w:rsidRPr="00013940">
              <w:rPr>
                <w:rFonts w:ascii="Times New Roman" w:hAnsi="Times New Roman" w:cs="Times New Roman"/>
                <w:sz w:val="24"/>
                <w:szCs w:val="24"/>
              </w:rPr>
              <w:t xml:space="preserve">dalam Novel </w:t>
            </w:r>
            <w:r w:rsidR="003E1FE1" w:rsidRPr="00013940">
              <w:rPr>
                <w:rFonts w:ascii="Times New Roman" w:hAnsi="Times New Roman" w:cs="Times New Roman"/>
                <w:i/>
                <w:sz w:val="24"/>
                <w:szCs w:val="24"/>
              </w:rPr>
              <w:t>Ping! A Message from Borneo</w:t>
            </w:r>
            <w:r w:rsidR="003E1FE1" w:rsidRPr="00013940">
              <w:rPr>
                <w:rFonts w:ascii="Times New Roman" w:hAnsi="Times New Roman" w:cs="Times New Roman"/>
                <w:sz w:val="24"/>
                <w:szCs w:val="24"/>
              </w:rPr>
              <w:t xml:space="preserve"> karya Riawani Elyta dan Shabrina W.S</w:t>
            </w:r>
          </w:p>
        </w:tc>
        <w:tc>
          <w:tcPr>
            <w:tcW w:w="1973" w:type="dxa"/>
            <w:vMerge w:val="restart"/>
          </w:tcPr>
          <w:p w:rsidR="003E1FE1" w:rsidRPr="00013940" w:rsidRDefault="003E1FE1"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 xml:space="preserve">Perburuan </w:t>
            </w:r>
            <w:r w:rsidR="001C7A88" w:rsidRPr="00013940">
              <w:rPr>
                <w:rFonts w:ascii="Times New Roman" w:hAnsi="Times New Roman" w:cs="Times New Roman"/>
                <w:sz w:val="24"/>
                <w:szCs w:val="24"/>
              </w:rPr>
              <w:t>Hewan</w:t>
            </w:r>
          </w:p>
        </w:tc>
        <w:tc>
          <w:tcPr>
            <w:tcW w:w="1016" w:type="dxa"/>
          </w:tcPr>
          <w:p w:rsidR="003E1FE1" w:rsidRPr="00013940" w:rsidRDefault="00441074" w:rsidP="000340A1">
            <w:pPr>
              <w:spacing w:after="0" w:line="240" w:lineRule="auto"/>
              <w:ind w:firstLine="0"/>
              <w:jc w:val="center"/>
              <w:rPr>
                <w:rFonts w:ascii="Times New Roman" w:eastAsia="Times New Roman" w:hAnsi="Times New Roman" w:cs="Times New Roman"/>
                <w:b/>
                <w:sz w:val="24"/>
                <w:szCs w:val="24"/>
              </w:rPr>
            </w:pPr>
            <w:r w:rsidRPr="00013940">
              <w:rPr>
                <w:rFonts w:ascii="Times New Roman" w:hAnsi="Times New Roman" w:cs="Times New Roman"/>
                <w:sz w:val="24"/>
                <w:szCs w:val="24"/>
              </w:rPr>
              <w:t>A</w:t>
            </w:r>
            <w:r w:rsidR="003E1FE1" w:rsidRPr="00013940">
              <w:rPr>
                <w:rFonts w:ascii="Times New Roman" w:hAnsi="Times New Roman" w:cs="Times New Roman"/>
                <w:sz w:val="24"/>
                <w:szCs w:val="24"/>
              </w:rPr>
              <w:t>.2.1</w:t>
            </w:r>
          </w:p>
        </w:tc>
        <w:tc>
          <w:tcPr>
            <w:tcW w:w="4881" w:type="dxa"/>
          </w:tcPr>
          <w:p w:rsidR="003E1FE1" w:rsidRPr="00013940" w:rsidRDefault="003E1FE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Tak sedikit pula yang mengalami nasib tragis. Mereka dibunuh warga karena dianggap meresahkan, ditangkap, diperdagangkan secara ilegal, baik hidup-hidup maupun hanya diambil salah satu bagian tubuhnya.”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iawani Elyta.","given":"&amp; Shabrina W.S.","non-dropping-particle":"","parse-names":false,"suffix":""}],"id":"ITEM-1","issued":{"date-parts":[["2012"]]},"publisher":"Bentang Belia","publisher-place":"Yogyakarta","title":"Ping! A Message from Borneo","type":"book"},"locator":"5","uris":["http://www.mendeley.com/documents/?uuid=3a930606-1a25-4491-9755-fa6e1e90d7f4"]}],"mendeley":{"formattedCitation":"(Riawani Elyta., 2012, p. 5)","plainTextFormattedCitation":"(Riawani Elyta., 2012, p. 5)","previouslyFormattedCitation":"(Riawani Elyta., 2012, p. 5)"},"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iawani Elyta., 2012, p. 5)</w:t>
            </w:r>
            <w:r w:rsidRPr="00013940">
              <w:rPr>
                <w:rFonts w:ascii="Times New Roman" w:hAnsi="Times New Roman" w:cs="Times New Roman"/>
                <w:sz w:val="24"/>
                <w:szCs w:val="24"/>
              </w:rPr>
              <w:fldChar w:fldCharType="end"/>
            </w:r>
          </w:p>
        </w:tc>
        <w:tc>
          <w:tcPr>
            <w:tcW w:w="5182" w:type="dxa"/>
          </w:tcPr>
          <w:p w:rsidR="003E1FE1" w:rsidRPr="00013940" w:rsidRDefault="003E1FE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 (</w:t>
            </w:r>
            <w:r w:rsidR="00441074" w:rsidRPr="00013940">
              <w:rPr>
                <w:rFonts w:ascii="Times New Roman" w:hAnsi="Times New Roman" w:cs="Times New Roman"/>
                <w:sz w:val="24"/>
                <w:szCs w:val="24"/>
              </w:rPr>
              <w:t>A</w:t>
            </w:r>
            <w:r w:rsidRPr="00013940">
              <w:rPr>
                <w:rFonts w:ascii="Times New Roman" w:hAnsi="Times New Roman" w:cs="Times New Roman"/>
                <w:sz w:val="24"/>
                <w:szCs w:val="24"/>
              </w:rPr>
              <w:t xml:space="preserve">.2.1) menunjukkan bahwa banyak satwa langka satunya orang utan yang menjadi korban akibat dari kerakusan manusia. Nasib tragis yang dialami orang utan membuatnya semakin banyak yang punah, </w:t>
            </w:r>
            <w:r w:rsidR="005E48C3" w:rsidRPr="00013940">
              <w:rPr>
                <w:rFonts w:ascii="Times New Roman" w:hAnsi="Times New Roman" w:cs="Times New Roman"/>
                <w:sz w:val="24"/>
                <w:szCs w:val="24"/>
              </w:rPr>
              <w:t xml:space="preserve">terlebih </w:t>
            </w:r>
            <w:r w:rsidRPr="00013940">
              <w:rPr>
                <w:rFonts w:ascii="Times New Roman" w:hAnsi="Times New Roman" w:cs="Times New Roman"/>
                <w:sz w:val="24"/>
                <w:szCs w:val="24"/>
              </w:rPr>
              <w:t>lagi hutan yang menjadi habitatnya semakin menyempit akibat dari pembukaan lahan baru untuk</w:t>
            </w:r>
            <w:r w:rsidR="00246EE8" w:rsidRPr="00013940">
              <w:rPr>
                <w:rFonts w:ascii="Times New Roman" w:hAnsi="Times New Roman" w:cs="Times New Roman"/>
                <w:sz w:val="24"/>
                <w:szCs w:val="24"/>
              </w:rPr>
              <w:t xml:space="preserve"> perkebunan </w:t>
            </w:r>
            <w:r w:rsidRPr="00013940">
              <w:rPr>
                <w:rFonts w:ascii="Times New Roman" w:hAnsi="Times New Roman" w:cs="Times New Roman"/>
                <w:sz w:val="24"/>
                <w:szCs w:val="24"/>
              </w:rPr>
              <w:t xml:space="preserve">kelapa sawit. Satwa langka yang ditangkap kadang </w:t>
            </w:r>
            <w:r w:rsidRPr="00013940">
              <w:rPr>
                <w:rFonts w:ascii="Times New Roman" w:hAnsi="Times New Roman" w:cs="Times New Roman"/>
                <w:sz w:val="24"/>
                <w:szCs w:val="24"/>
              </w:rPr>
              <w:lastRenderedPageBreak/>
              <w:t>meresahkan warga karena mengganggu hasil pertanian atau</w:t>
            </w:r>
            <w:r w:rsidR="00246EE8" w:rsidRPr="00013940">
              <w:rPr>
                <w:rFonts w:ascii="Times New Roman" w:hAnsi="Times New Roman" w:cs="Times New Roman"/>
                <w:sz w:val="24"/>
                <w:szCs w:val="24"/>
              </w:rPr>
              <w:t xml:space="preserve"> perkebunan </w:t>
            </w:r>
            <w:r w:rsidRPr="00013940">
              <w:rPr>
                <w:rFonts w:ascii="Times New Roman" w:hAnsi="Times New Roman" w:cs="Times New Roman"/>
                <w:sz w:val="24"/>
                <w:szCs w:val="24"/>
              </w:rPr>
              <w:t>sehingga mereka ditangkap dan dibunuh bahkan diam diambil bagian tubuhnya untuk dijual.</w:t>
            </w:r>
          </w:p>
        </w:tc>
      </w:tr>
      <w:tr w:rsidR="003E1FE1" w:rsidRPr="00013940" w:rsidTr="004B7E16">
        <w:tc>
          <w:tcPr>
            <w:tcW w:w="570" w:type="dxa"/>
            <w:vMerge/>
          </w:tcPr>
          <w:p w:rsidR="003E1FE1" w:rsidRPr="00013940" w:rsidRDefault="003E1FE1" w:rsidP="00F14AA8">
            <w:pPr>
              <w:spacing w:after="0" w:line="240" w:lineRule="auto"/>
              <w:ind w:left="360" w:firstLine="0"/>
              <w:jc w:val="center"/>
              <w:rPr>
                <w:rFonts w:ascii="Times New Roman" w:hAnsi="Times New Roman" w:cs="Times New Roman"/>
                <w:sz w:val="24"/>
                <w:szCs w:val="24"/>
              </w:rPr>
            </w:pPr>
          </w:p>
        </w:tc>
        <w:tc>
          <w:tcPr>
            <w:tcW w:w="2397" w:type="dxa"/>
            <w:vMerge/>
          </w:tcPr>
          <w:p w:rsidR="003E1FE1" w:rsidRPr="00013940" w:rsidRDefault="003E1FE1" w:rsidP="00F14AA8">
            <w:pPr>
              <w:spacing w:after="0" w:line="240" w:lineRule="auto"/>
              <w:ind w:firstLine="0"/>
              <w:rPr>
                <w:rFonts w:ascii="Times New Roman" w:hAnsi="Times New Roman" w:cs="Times New Roman"/>
                <w:sz w:val="24"/>
                <w:szCs w:val="24"/>
              </w:rPr>
            </w:pPr>
          </w:p>
        </w:tc>
        <w:tc>
          <w:tcPr>
            <w:tcW w:w="1973" w:type="dxa"/>
            <w:vMerge/>
          </w:tcPr>
          <w:p w:rsidR="003E1FE1" w:rsidRPr="00013940" w:rsidRDefault="003E1FE1" w:rsidP="00F14AA8">
            <w:pPr>
              <w:spacing w:after="0" w:line="240" w:lineRule="auto"/>
              <w:ind w:firstLine="0"/>
              <w:jc w:val="center"/>
              <w:rPr>
                <w:rFonts w:ascii="Times New Roman" w:hAnsi="Times New Roman" w:cs="Times New Roman"/>
                <w:sz w:val="24"/>
                <w:szCs w:val="24"/>
              </w:rPr>
            </w:pPr>
          </w:p>
        </w:tc>
        <w:tc>
          <w:tcPr>
            <w:tcW w:w="1016" w:type="dxa"/>
          </w:tcPr>
          <w:p w:rsidR="003E1FE1" w:rsidRPr="00013940" w:rsidRDefault="00441074" w:rsidP="000340A1">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A</w:t>
            </w:r>
            <w:r w:rsidR="003E1FE1" w:rsidRPr="00013940">
              <w:rPr>
                <w:rFonts w:ascii="Times New Roman" w:hAnsi="Times New Roman" w:cs="Times New Roman"/>
                <w:sz w:val="24"/>
                <w:szCs w:val="24"/>
              </w:rPr>
              <w:t>.2.2</w:t>
            </w:r>
          </w:p>
        </w:tc>
        <w:tc>
          <w:tcPr>
            <w:tcW w:w="4881" w:type="dxa"/>
          </w:tcPr>
          <w:p w:rsidR="003E1FE1" w:rsidRPr="00013940" w:rsidRDefault="003E1FE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Dulu, saat kami masih bersama,” Ibu mulai bercerita, “Hong pernah terkena ‘dor’ di lengannya saat melindungi Ibu dari manusia-manusia itu. Dengan darah yang mengalir, Hong membawa Ibu berlari sembunyi ke semak.”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iawani Elyta.","given":"&amp; Shabrina W.S.","non-dropping-particle":"","parse-names":false,"suffix":""}],"id":"ITEM-1","issued":{"date-parts":[["2012"]]},"publisher":"Bentang Belia","publisher-place":"Yogyakarta","title":"Ping! A Message from Borneo","type":"book"},"locator":"29","uris":["http://www.mendeley.com/documents/?uuid=3a930606-1a25-4491-9755-fa6e1e90d7f4"]}],"mendeley":{"formattedCitation":"(Riawani Elyta., 2012, p. 29)","plainTextFormattedCitation":"(Riawani Elyta., 2012, p. 29)","previouslyFormattedCitation":"(Riawani Elyta., 2012, p. 29)"},"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iawani Elyta., 2012, p. 29)</w:t>
            </w:r>
            <w:r w:rsidRPr="00013940">
              <w:rPr>
                <w:rFonts w:ascii="Times New Roman" w:hAnsi="Times New Roman" w:cs="Times New Roman"/>
                <w:sz w:val="24"/>
                <w:szCs w:val="24"/>
              </w:rPr>
              <w:fldChar w:fldCharType="end"/>
            </w:r>
          </w:p>
        </w:tc>
        <w:tc>
          <w:tcPr>
            <w:tcW w:w="5182" w:type="dxa"/>
          </w:tcPr>
          <w:p w:rsidR="003E1FE1" w:rsidRPr="00013940" w:rsidRDefault="003E1FE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A</w:t>
            </w:r>
            <w:r w:rsidRPr="00013940">
              <w:rPr>
                <w:rFonts w:ascii="Times New Roman" w:hAnsi="Times New Roman" w:cs="Times New Roman"/>
                <w:sz w:val="24"/>
                <w:szCs w:val="24"/>
              </w:rPr>
              <w:t xml:space="preserve">.2.2) menunjukkan bahwa tokoh Hong yang diceritakan menjadi korban penembakan dari perburuan manusia. Dia ditembak dilengan demi menyelematkan pasangannya dari para pemburu. Bola peluru yang tertancap ditubuhnya mengakibatkan banyak darah yang mengalir serta lengannya menjadi bengkak. Hal ini betapa kejamnya manusia yang tak peduli terhadap hewan bahwa mereka juga makhluk hidup yang ingin hidup </w:t>
            </w:r>
            <w:r w:rsidR="004B406B" w:rsidRPr="00013940">
              <w:rPr>
                <w:rFonts w:ascii="Times New Roman" w:hAnsi="Times New Roman" w:cs="Times New Roman"/>
                <w:sz w:val="24"/>
                <w:szCs w:val="24"/>
              </w:rPr>
              <w:t>bebas</w:t>
            </w:r>
            <w:r w:rsidRPr="00013940">
              <w:rPr>
                <w:rFonts w:ascii="Times New Roman" w:hAnsi="Times New Roman" w:cs="Times New Roman"/>
                <w:sz w:val="24"/>
                <w:szCs w:val="24"/>
              </w:rPr>
              <w:t xml:space="preserve"> sama seperti manusia. Perburuan yang dilakukan manusia demi mendapatkan orang utan hidup untuk dijual serta daging orang utan pun bisa dijual dengan harga yang mahal.</w:t>
            </w:r>
          </w:p>
        </w:tc>
      </w:tr>
      <w:tr w:rsidR="003E1FE1" w:rsidRPr="00013940" w:rsidTr="004B7E16">
        <w:tc>
          <w:tcPr>
            <w:tcW w:w="570" w:type="dxa"/>
            <w:vMerge/>
          </w:tcPr>
          <w:p w:rsidR="003E1FE1" w:rsidRPr="00013940" w:rsidRDefault="003E1FE1" w:rsidP="00F14AA8">
            <w:pPr>
              <w:spacing w:after="0" w:line="240" w:lineRule="auto"/>
              <w:ind w:left="360" w:firstLine="0"/>
              <w:jc w:val="center"/>
              <w:rPr>
                <w:rFonts w:ascii="Times New Roman" w:hAnsi="Times New Roman" w:cs="Times New Roman"/>
                <w:sz w:val="24"/>
                <w:szCs w:val="24"/>
              </w:rPr>
            </w:pPr>
          </w:p>
        </w:tc>
        <w:tc>
          <w:tcPr>
            <w:tcW w:w="2397" w:type="dxa"/>
            <w:vMerge/>
          </w:tcPr>
          <w:p w:rsidR="003E1FE1" w:rsidRPr="00013940" w:rsidRDefault="003E1FE1" w:rsidP="00F14AA8">
            <w:pPr>
              <w:spacing w:after="0" w:line="240" w:lineRule="auto"/>
              <w:ind w:firstLine="0"/>
              <w:rPr>
                <w:rFonts w:ascii="Times New Roman" w:hAnsi="Times New Roman" w:cs="Times New Roman"/>
                <w:sz w:val="24"/>
                <w:szCs w:val="24"/>
              </w:rPr>
            </w:pPr>
          </w:p>
        </w:tc>
        <w:tc>
          <w:tcPr>
            <w:tcW w:w="1973" w:type="dxa"/>
            <w:vMerge/>
          </w:tcPr>
          <w:p w:rsidR="003E1FE1" w:rsidRPr="00013940" w:rsidRDefault="003E1FE1" w:rsidP="00F14AA8">
            <w:pPr>
              <w:spacing w:after="0" w:line="240" w:lineRule="auto"/>
              <w:ind w:firstLine="0"/>
              <w:jc w:val="center"/>
              <w:rPr>
                <w:rFonts w:ascii="Times New Roman" w:hAnsi="Times New Roman" w:cs="Times New Roman"/>
                <w:sz w:val="24"/>
                <w:szCs w:val="24"/>
              </w:rPr>
            </w:pPr>
          </w:p>
        </w:tc>
        <w:tc>
          <w:tcPr>
            <w:tcW w:w="1016" w:type="dxa"/>
          </w:tcPr>
          <w:p w:rsidR="003E1FE1" w:rsidRPr="00013940" w:rsidRDefault="003A5FFA" w:rsidP="000340A1">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A.2.3</w:t>
            </w:r>
          </w:p>
        </w:tc>
        <w:tc>
          <w:tcPr>
            <w:tcW w:w="4881" w:type="dxa"/>
          </w:tcPr>
          <w:p w:rsidR="003E1FE1" w:rsidRPr="00013940" w:rsidRDefault="00C10E17"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Tiba-tiba kudengar lagi suara anjing menyalak di kejauhan. Lalu, aku mendengar bunyi “dor” beberapa kali. Mendadak aku gemetar. Bunyi itu, bunyi yang memisahkan aku dengan ibuku dulu!”</w:t>
            </w:r>
            <w:r w:rsidR="003A5FFA" w:rsidRPr="00013940">
              <w:rPr>
                <w:rFonts w:ascii="Times New Roman" w:hAnsi="Times New Roman" w:cs="Times New Roman"/>
                <w:sz w:val="24"/>
                <w:szCs w:val="24"/>
              </w:rPr>
              <w:t xml:space="preserve"> </w:t>
            </w:r>
            <w:r w:rsidR="00E919BD" w:rsidRPr="00013940">
              <w:rPr>
                <w:rFonts w:ascii="Times New Roman" w:hAnsi="Times New Roman" w:cs="Times New Roman"/>
                <w:sz w:val="24"/>
                <w:szCs w:val="24"/>
              </w:rPr>
              <w:fldChar w:fldCharType="begin" w:fldLock="1"/>
            </w:r>
            <w:r w:rsidR="00E919BD" w:rsidRPr="00013940">
              <w:rPr>
                <w:rFonts w:ascii="Times New Roman" w:hAnsi="Times New Roman" w:cs="Times New Roman"/>
                <w:sz w:val="24"/>
                <w:szCs w:val="24"/>
              </w:rPr>
              <w:instrText>ADDIN CSL_CITATION {"citationItems":[{"id":"ITEM-1","itemData":{"author":[{"dropping-particle":"","family":"Riawani Elyta.","given":"&amp; Shabrina W.S.","non-dropping-particle":"","parse-names":false,"suffix":""}],"id":"ITEM-1","issued":{"date-parts":[["2012"]]},"publisher":"Bentang Belia","publisher-place":"Yogyakarta","title":"Ping! A Message from Borneo","type":"book"},"locator":"49","uris":["http://www.mendeley.com/documents/?uuid=3a930606-1a25-4491-9755-fa6e1e90d7f4"]}],"mendeley":{"formattedCitation":"(Riawani Elyta., 2012, p. 49)","plainTextFormattedCitation":"(Riawani Elyta., 2012, p. 49)","previouslyFormattedCitation":"(Riawani Elyta., 2012, p. 49)"},"properties":{"noteIndex":0},"schema":"https://github.com/citation-style-language/schema/raw/master/csl-citation.json"}</w:instrText>
            </w:r>
            <w:r w:rsidR="00E919BD" w:rsidRPr="00013940">
              <w:rPr>
                <w:rFonts w:ascii="Times New Roman" w:hAnsi="Times New Roman" w:cs="Times New Roman"/>
                <w:sz w:val="24"/>
                <w:szCs w:val="24"/>
              </w:rPr>
              <w:fldChar w:fldCharType="separate"/>
            </w:r>
            <w:r w:rsidR="00E919BD" w:rsidRPr="00013940">
              <w:rPr>
                <w:rFonts w:ascii="Times New Roman" w:hAnsi="Times New Roman" w:cs="Times New Roman"/>
                <w:noProof/>
                <w:sz w:val="24"/>
                <w:szCs w:val="24"/>
              </w:rPr>
              <w:t>(Riawani Elyta., 2012, p. 49)</w:t>
            </w:r>
            <w:r w:rsidR="00E919BD" w:rsidRPr="00013940">
              <w:rPr>
                <w:rFonts w:ascii="Times New Roman" w:hAnsi="Times New Roman" w:cs="Times New Roman"/>
                <w:sz w:val="24"/>
                <w:szCs w:val="24"/>
              </w:rPr>
              <w:fldChar w:fldCharType="end"/>
            </w:r>
          </w:p>
        </w:tc>
        <w:tc>
          <w:tcPr>
            <w:tcW w:w="5182" w:type="dxa"/>
          </w:tcPr>
          <w:p w:rsidR="003E1FE1" w:rsidRPr="00013940" w:rsidRDefault="00C10E17"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 xml:space="preserve">(A.2.3) menunjukkan bahwa manusia yang berburu orang utan dengan cara menembak serta ditemani oleh anjing yang bisa melacak adanya orang utan. Hal tersebut memudahkan manusia untuk menemukan orang utan yang hendak ditembak. Banyak orang utan yang menjadi korban perburuan manusia sehingga orang utan semakin sedikit bahkan hampir punah di hutan Borneo. Kasus perburuan orang utan semakin banyak dilakukan karena banyak perkebunan kelapa sawit yang rusak akibat orang utan. Selain itu, orang utan diburu biasanya yang tua untuk dijual baik </w:t>
            </w:r>
            <w:r w:rsidRPr="00013940">
              <w:rPr>
                <w:rFonts w:ascii="Times New Roman" w:hAnsi="Times New Roman" w:cs="Times New Roman"/>
                <w:sz w:val="24"/>
                <w:szCs w:val="24"/>
              </w:rPr>
              <w:lastRenderedPageBreak/>
              <w:t xml:space="preserve">dagingnya maupun dijual secara hidup-hidup karena nilainya sangat mahal ketimbang yang masih anak-anak. </w:t>
            </w:r>
            <w:r w:rsidR="005A6E2C" w:rsidRPr="00013940">
              <w:rPr>
                <w:rFonts w:ascii="Times New Roman" w:hAnsi="Times New Roman" w:cs="Times New Roman"/>
                <w:sz w:val="24"/>
                <w:szCs w:val="24"/>
              </w:rPr>
              <w:t>Apa yang dilakukan manusia tersebut menunjukkan bagaimana sikap antroposentrisme yang hanya mementingkan kepentingan pribadi sehingga mengancam keberadaan orang utan.</w:t>
            </w:r>
          </w:p>
        </w:tc>
      </w:tr>
      <w:tr w:rsidR="003E1FE1" w:rsidRPr="00013940" w:rsidTr="004B7E16">
        <w:tc>
          <w:tcPr>
            <w:tcW w:w="570" w:type="dxa"/>
            <w:vMerge/>
          </w:tcPr>
          <w:p w:rsidR="003E1FE1" w:rsidRPr="00013940" w:rsidRDefault="003E1FE1" w:rsidP="00F14AA8">
            <w:pPr>
              <w:spacing w:after="0" w:line="240" w:lineRule="auto"/>
              <w:ind w:left="360" w:firstLine="0"/>
              <w:jc w:val="center"/>
              <w:rPr>
                <w:rFonts w:ascii="Times New Roman" w:hAnsi="Times New Roman" w:cs="Times New Roman"/>
                <w:sz w:val="24"/>
                <w:szCs w:val="24"/>
              </w:rPr>
            </w:pPr>
          </w:p>
        </w:tc>
        <w:tc>
          <w:tcPr>
            <w:tcW w:w="2397" w:type="dxa"/>
            <w:vMerge/>
          </w:tcPr>
          <w:p w:rsidR="003E1FE1" w:rsidRPr="00013940" w:rsidRDefault="003E1FE1" w:rsidP="00F14AA8">
            <w:pPr>
              <w:spacing w:after="0" w:line="240" w:lineRule="auto"/>
              <w:ind w:firstLine="0"/>
              <w:rPr>
                <w:rFonts w:ascii="Times New Roman" w:hAnsi="Times New Roman" w:cs="Times New Roman"/>
                <w:sz w:val="24"/>
                <w:szCs w:val="24"/>
              </w:rPr>
            </w:pPr>
          </w:p>
        </w:tc>
        <w:tc>
          <w:tcPr>
            <w:tcW w:w="1973" w:type="dxa"/>
            <w:vMerge/>
          </w:tcPr>
          <w:p w:rsidR="003E1FE1" w:rsidRPr="00013940" w:rsidRDefault="003E1FE1" w:rsidP="00F14AA8">
            <w:pPr>
              <w:spacing w:after="0" w:line="240" w:lineRule="auto"/>
              <w:ind w:firstLine="0"/>
              <w:jc w:val="center"/>
              <w:rPr>
                <w:rFonts w:ascii="Times New Roman" w:hAnsi="Times New Roman" w:cs="Times New Roman"/>
                <w:sz w:val="24"/>
                <w:szCs w:val="24"/>
              </w:rPr>
            </w:pPr>
          </w:p>
        </w:tc>
        <w:tc>
          <w:tcPr>
            <w:tcW w:w="1016" w:type="dxa"/>
          </w:tcPr>
          <w:p w:rsidR="003E1FE1" w:rsidRPr="00013940" w:rsidRDefault="003A5FFA" w:rsidP="000340A1">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A.2.4</w:t>
            </w:r>
          </w:p>
        </w:tc>
        <w:tc>
          <w:tcPr>
            <w:tcW w:w="4881" w:type="dxa"/>
          </w:tcPr>
          <w:p w:rsidR="003E1FE1" w:rsidRPr="00013940" w:rsidRDefault="00EB5B10"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Ibuuu! Aku menjerit, rasanya ingin bersorak. Ibu yang kucari sepanjang siang dan malam. Ibu yang selalu ada untuk kami. Kini, ia ada di hadapanku! Mulutnya terbuka. Ada bekas lelehan air di pipinya.  Di sampingnya tergeletak kulit pisang. Kupeluk tubuh ibu. Terasa kaku dan dingin.”</w:t>
            </w:r>
            <w:r w:rsidR="00E919BD" w:rsidRPr="00013940">
              <w:rPr>
                <w:rFonts w:ascii="Times New Roman" w:hAnsi="Times New Roman" w:cs="Times New Roman"/>
                <w:sz w:val="24"/>
                <w:szCs w:val="24"/>
              </w:rPr>
              <w:t xml:space="preserve"> </w:t>
            </w:r>
            <w:r w:rsidR="00E919BD" w:rsidRPr="00013940">
              <w:rPr>
                <w:rFonts w:ascii="Times New Roman" w:hAnsi="Times New Roman" w:cs="Times New Roman"/>
                <w:sz w:val="24"/>
                <w:szCs w:val="24"/>
              </w:rPr>
              <w:fldChar w:fldCharType="begin" w:fldLock="1"/>
            </w:r>
            <w:r w:rsidR="00E919BD" w:rsidRPr="00013940">
              <w:rPr>
                <w:rFonts w:ascii="Times New Roman" w:hAnsi="Times New Roman" w:cs="Times New Roman"/>
                <w:sz w:val="24"/>
                <w:szCs w:val="24"/>
              </w:rPr>
              <w:instrText>ADDIN CSL_CITATION {"citationItems":[{"id":"ITEM-1","itemData":{"author":[{"dropping-particle":"","family":"Riawani Elyta.","given":"&amp; Shabrina W.S.","non-dropping-particle":"","parse-names":false,"suffix":""}],"id":"ITEM-1","issued":{"date-parts":[["2012"]]},"publisher":"Bentang Belia","publisher-place":"Yogyakarta","title":"Ping! A Message from Borneo","type":"book"},"locator":"65","uris":["http://www.mendeley.com/documents/?uuid=3a930606-1a25-4491-9755-fa6e1e90d7f4"]}],"mendeley":{"formattedCitation":"(Riawani Elyta., 2012, p. 65)","plainTextFormattedCitation":"(Riawani Elyta., 2012, p. 65)","previouslyFormattedCitation":"(Riawani Elyta., 2012, p. 65)"},"properties":{"noteIndex":0},"schema":"https://github.com/citation-style-language/schema/raw/master/csl-citation.json"}</w:instrText>
            </w:r>
            <w:r w:rsidR="00E919BD" w:rsidRPr="00013940">
              <w:rPr>
                <w:rFonts w:ascii="Times New Roman" w:hAnsi="Times New Roman" w:cs="Times New Roman"/>
                <w:sz w:val="24"/>
                <w:szCs w:val="24"/>
              </w:rPr>
              <w:fldChar w:fldCharType="separate"/>
            </w:r>
            <w:r w:rsidR="00E919BD" w:rsidRPr="00013940">
              <w:rPr>
                <w:rFonts w:ascii="Times New Roman" w:hAnsi="Times New Roman" w:cs="Times New Roman"/>
                <w:noProof/>
                <w:sz w:val="24"/>
                <w:szCs w:val="24"/>
              </w:rPr>
              <w:t>(Riawani Elyta., 2012, p. 65)</w:t>
            </w:r>
            <w:r w:rsidR="00E919BD" w:rsidRPr="00013940">
              <w:rPr>
                <w:rFonts w:ascii="Times New Roman" w:hAnsi="Times New Roman" w:cs="Times New Roman"/>
                <w:sz w:val="24"/>
                <w:szCs w:val="24"/>
              </w:rPr>
              <w:fldChar w:fldCharType="end"/>
            </w:r>
          </w:p>
        </w:tc>
        <w:tc>
          <w:tcPr>
            <w:tcW w:w="5182" w:type="dxa"/>
          </w:tcPr>
          <w:p w:rsidR="003E1FE1" w:rsidRPr="00013940" w:rsidRDefault="00EB5B10"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A.2.4) menunjukkan bahwa orang utan menjadi korban perburuan manusia dengan cara diracun menggunakan pisang. Perburuan yang dilakukan dengan meracun orang utan yang tua karena harganya yang mahal serta banyak menghasilkan daging yang bisa dijual. Hal ini mengakibatkan keberadaan orang utan menjadi kian langkah ditemukan di hutan Borneo. Selain meracun orang utan menggunakan pisang, para pemburu juga menangkap orang utan dengan menggunakan jaring serta menembak dengan senapan. Orang utan yang berhasil selamat dari perburuan akan  diselamatkan dan dibawah oleh petugas ke konservasi untuk diobati serta dilatih agar bisa hidup normal sehingga bisa dilepaskan ke alam liar. Apa yang dilakukan manusia tersebut menunjukk</w:t>
            </w:r>
            <w:r w:rsidR="005A6E2C" w:rsidRPr="00013940">
              <w:rPr>
                <w:rFonts w:ascii="Times New Roman" w:hAnsi="Times New Roman" w:cs="Times New Roman"/>
                <w:sz w:val="24"/>
                <w:szCs w:val="24"/>
              </w:rPr>
              <w:t>an bagaimana sikap antroposentr</w:t>
            </w:r>
            <w:r w:rsidRPr="00013940">
              <w:rPr>
                <w:rFonts w:ascii="Times New Roman" w:hAnsi="Times New Roman" w:cs="Times New Roman"/>
                <w:sz w:val="24"/>
                <w:szCs w:val="24"/>
              </w:rPr>
              <w:t>i</w:t>
            </w:r>
            <w:r w:rsidR="005A6E2C" w:rsidRPr="00013940">
              <w:rPr>
                <w:rFonts w:ascii="Times New Roman" w:hAnsi="Times New Roman" w:cs="Times New Roman"/>
                <w:sz w:val="24"/>
                <w:szCs w:val="24"/>
              </w:rPr>
              <w:t>s</w:t>
            </w:r>
            <w:r w:rsidRPr="00013940">
              <w:rPr>
                <w:rFonts w:ascii="Times New Roman" w:hAnsi="Times New Roman" w:cs="Times New Roman"/>
                <w:sz w:val="24"/>
                <w:szCs w:val="24"/>
              </w:rPr>
              <w:t>me yang hanya mementingkan kepentingan pribadi sehingga mengancam keberadaan orang utan.</w:t>
            </w:r>
          </w:p>
        </w:tc>
      </w:tr>
      <w:tr w:rsidR="003E1FE1" w:rsidRPr="00013940" w:rsidTr="004B7E16">
        <w:tc>
          <w:tcPr>
            <w:tcW w:w="570" w:type="dxa"/>
            <w:vMerge/>
          </w:tcPr>
          <w:p w:rsidR="003E1FE1" w:rsidRPr="00013940" w:rsidRDefault="003E1FE1" w:rsidP="00F14AA8">
            <w:pPr>
              <w:spacing w:after="0" w:line="240" w:lineRule="auto"/>
              <w:ind w:left="360" w:firstLine="0"/>
              <w:jc w:val="center"/>
              <w:rPr>
                <w:rFonts w:ascii="Times New Roman" w:hAnsi="Times New Roman" w:cs="Times New Roman"/>
                <w:sz w:val="24"/>
                <w:szCs w:val="24"/>
              </w:rPr>
            </w:pPr>
          </w:p>
        </w:tc>
        <w:tc>
          <w:tcPr>
            <w:tcW w:w="2397" w:type="dxa"/>
            <w:vMerge/>
          </w:tcPr>
          <w:p w:rsidR="003E1FE1" w:rsidRPr="00013940" w:rsidRDefault="003E1FE1" w:rsidP="00F14AA8">
            <w:pPr>
              <w:spacing w:after="0" w:line="240" w:lineRule="auto"/>
              <w:ind w:firstLine="0"/>
              <w:rPr>
                <w:rFonts w:ascii="Times New Roman" w:hAnsi="Times New Roman" w:cs="Times New Roman"/>
                <w:sz w:val="24"/>
                <w:szCs w:val="24"/>
              </w:rPr>
            </w:pPr>
          </w:p>
        </w:tc>
        <w:tc>
          <w:tcPr>
            <w:tcW w:w="1973" w:type="dxa"/>
            <w:vMerge/>
          </w:tcPr>
          <w:p w:rsidR="003E1FE1" w:rsidRPr="00013940" w:rsidRDefault="003E1FE1" w:rsidP="00F14AA8">
            <w:pPr>
              <w:spacing w:after="0" w:line="240" w:lineRule="auto"/>
              <w:ind w:firstLine="0"/>
              <w:jc w:val="center"/>
              <w:rPr>
                <w:rFonts w:ascii="Times New Roman" w:hAnsi="Times New Roman" w:cs="Times New Roman"/>
                <w:sz w:val="24"/>
                <w:szCs w:val="24"/>
              </w:rPr>
            </w:pPr>
          </w:p>
        </w:tc>
        <w:tc>
          <w:tcPr>
            <w:tcW w:w="1016" w:type="dxa"/>
          </w:tcPr>
          <w:p w:rsidR="003E1FE1" w:rsidRPr="00013940" w:rsidRDefault="00441074"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A</w:t>
            </w:r>
            <w:r w:rsidR="003E1FE1" w:rsidRPr="00013940">
              <w:rPr>
                <w:rFonts w:ascii="Times New Roman" w:hAnsi="Times New Roman" w:cs="Times New Roman"/>
                <w:sz w:val="24"/>
                <w:szCs w:val="24"/>
              </w:rPr>
              <w:t>.2.5</w:t>
            </w:r>
          </w:p>
        </w:tc>
        <w:tc>
          <w:tcPr>
            <w:tcW w:w="4881" w:type="dxa"/>
          </w:tcPr>
          <w:p w:rsidR="003E1FE1" w:rsidRPr="00013940" w:rsidRDefault="003E1FE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Yup! Kena!” Tiba-tiba saja, </w:t>
            </w:r>
            <w:r w:rsidR="005E48C3" w:rsidRPr="00013940">
              <w:rPr>
                <w:rFonts w:ascii="Times New Roman" w:hAnsi="Times New Roman" w:cs="Times New Roman"/>
                <w:sz w:val="24"/>
                <w:szCs w:val="24"/>
              </w:rPr>
              <w:t>sebuah</w:t>
            </w:r>
            <w:r w:rsidRPr="00013940">
              <w:rPr>
                <w:rFonts w:ascii="Times New Roman" w:hAnsi="Times New Roman" w:cs="Times New Roman"/>
                <w:sz w:val="24"/>
                <w:szCs w:val="24"/>
              </w:rPr>
              <w:t xml:space="preserve"> jaring besar jatuh menimpaku, tubuhku terkurung!</w:t>
            </w:r>
          </w:p>
          <w:p w:rsidR="003E1FE1" w:rsidRPr="00013940" w:rsidRDefault="003E1FE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Mati? Mati?”</w:t>
            </w:r>
          </w:p>
          <w:p w:rsidR="003E1FE1" w:rsidRPr="00013940" w:rsidRDefault="003E1FE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lastRenderedPageBreak/>
              <w:t>“Induknya mungkin?”</w:t>
            </w:r>
          </w:p>
          <w:p w:rsidR="003E1FE1" w:rsidRPr="00013940" w:rsidRDefault="003E1FE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Kena pisang kemarin ....”</w:t>
            </w:r>
          </w:p>
          <w:p w:rsidR="003E1FE1" w:rsidRPr="00013940" w:rsidRDefault="003E1FE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Foto! Aku siapkan lubang.”</w:t>
            </w:r>
          </w:p>
          <w:p w:rsidR="003E1FE1" w:rsidRPr="00013940" w:rsidRDefault="003E1FE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Satu juta! Beres! Bawa anaknya!”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iawani Elyta.","given":"&amp; Shabrina W.S.","non-dropping-particle":"","parse-names":false,"suffix":""}],"id":"ITEM-1","issued":{"date-parts":[["2012"]]},"publisher":"Bentang Belia","publisher-place":"Yogyakarta","title":"Ping! A Message from Borneo","type":"book"},"locator":"66","uris":["http://www.mendeley.com/documents/?uuid=3a930606-1a25-4491-9755-fa6e1e90d7f4"]}],"mendeley":{"formattedCitation":"(Riawani Elyta., 2012, p. 66)","plainTextFormattedCitation":"(Riawani Elyta., 2012, p. 66)","previouslyFormattedCitation":"(Riawani Elyta., 2012, p. 66)"},"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iawani Elyta., 2012, p. 66)</w:t>
            </w:r>
            <w:r w:rsidRPr="00013940">
              <w:rPr>
                <w:rFonts w:ascii="Times New Roman" w:hAnsi="Times New Roman" w:cs="Times New Roman"/>
                <w:sz w:val="24"/>
                <w:szCs w:val="24"/>
              </w:rPr>
              <w:fldChar w:fldCharType="end"/>
            </w:r>
            <w:r w:rsidRPr="00013940">
              <w:rPr>
                <w:rFonts w:ascii="Times New Roman" w:hAnsi="Times New Roman" w:cs="Times New Roman"/>
                <w:sz w:val="24"/>
                <w:szCs w:val="24"/>
              </w:rPr>
              <w:t xml:space="preserve"> </w:t>
            </w:r>
          </w:p>
          <w:p w:rsidR="003E1FE1" w:rsidRPr="00013940" w:rsidRDefault="003E1FE1" w:rsidP="00F14AA8">
            <w:pPr>
              <w:spacing w:after="0" w:line="240" w:lineRule="auto"/>
              <w:ind w:left="851" w:right="567" w:firstLine="0"/>
              <w:jc w:val="both"/>
              <w:rPr>
                <w:rFonts w:ascii="Times New Roman" w:hAnsi="Times New Roman" w:cs="Times New Roman"/>
                <w:sz w:val="24"/>
                <w:szCs w:val="24"/>
              </w:rPr>
            </w:pPr>
          </w:p>
        </w:tc>
        <w:tc>
          <w:tcPr>
            <w:tcW w:w="5182" w:type="dxa"/>
          </w:tcPr>
          <w:p w:rsidR="003E1FE1" w:rsidRPr="00013940" w:rsidRDefault="003E1FE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lastRenderedPageBreak/>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A</w:t>
            </w:r>
            <w:r w:rsidRPr="00013940">
              <w:rPr>
                <w:rFonts w:ascii="Times New Roman" w:hAnsi="Times New Roman" w:cs="Times New Roman"/>
                <w:sz w:val="24"/>
                <w:szCs w:val="24"/>
              </w:rPr>
              <w:t xml:space="preserve">.2.5) menunjukkan bahwa maraknya perburuan orang utan menjadikan hewan ini semakin langka. Demi kepetingannya, manusia </w:t>
            </w:r>
            <w:r w:rsidRPr="00013940">
              <w:rPr>
                <w:rFonts w:ascii="Times New Roman" w:hAnsi="Times New Roman" w:cs="Times New Roman"/>
                <w:sz w:val="24"/>
                <w:szCs w:val="24"/>
              </w:rPr>
              <w:lastRenderedPageBreak/>
              <w:t>harus melakukan berbagai cara untuk mendapatkan orang utan seperti, memberikan racun dan membuat perangkap. Racun yang gunakan biasanya dimasukkan ke dalam buah pisang dan perangkap yang dibuat yaitu menggunakan jaring yang besar agar tidak mudah kabur hewan yang akan ditangkap. Para pemburu orang utan biasanya mereka jual dengan harga tergantung besar kecil orang utan hasil buruan mulai dari jutaan hingga puluhan juta. Hal ini membuat para pemburu senang karena harga jual orang utan yang mahal ditambah hewan ini semakin langka ditemukan. Oleh karena itu, manusia semakin banyak berburu orang utaan untuk dijual baik dagingnya atau orang utan yang hidup.</w:t>
            </w:r>
          </w:p>
        </w:tc>
      </w:tr>
      <w:tr w:rsidR="003E1FE1" w:rsidRPr="00013940" w:rsidTr="004B7E16">
        <w:tc>
          <w:tcPr>
            <w:tcW w:w="570" w:type="dxa"/>
            <w:vMerge/>
          </w:tcPr>
          <w:p w:rsidR="003E1FE1" w:rsidRPr="00013940" w:rsidRDefault="003E1FE1" w:rsidP="00F14AA8">
            <w:pPr>
              <w:spacing w:after="0" w:line="240" w:lineRule="auto"/>
              <w:ind w:left="360" w:firstLine="0"/>
              <w:jc w:val="center"/>
              <w:rPr>
                <w:rFonts w:ascii="Times New Roman" w:hAnsi="Times New Roman" w:cs="Times New Roman"/>
                <w:sz w:val="24"/>
                <w:szCs w:val="24"/>
              </w:rPr>
            </w:pPr>
          </w:p>
        </w:tc>
        <w:tc>
          <w:tcPr>
            <w:tcW w:w="2397" w:type="dxa"/>
            <w:vMerge/>
          </w:tcPr>
          <w:p w:rsidR="003E1FE1" w:rsidRPr="00013940" w:rsidRDefault="003E1FE1" w:rsidP="00F14AA8">
            <w:pPr>
              <w:spacing w:after="0" w:line="240" w:lineRule="auto"/>
              <w:ind w:firstLine="0"/>
              <w:rPr>
                <w:rFonts w:ascii="Times New Roman" w:hAnsi="Times New Roman" w:cs="Times New Roman"/>
                <w:sz w:val="24"/>
                <w:szCs w:val="24"/>
              </w:rPr>
            </w:pPr>
          </w:p>
        </w:tc>
        <w:tc>
          <w:tcPr>
            <w:tcW w:w="1973" w:type="dxa"/>
            <w:vMerge/>
          </w:tcPr>
          <w:p w:rsidR="003E1FE1" w:rsidRPr="00013940" w:rsidRDefault="003E1FE1" w:rsidP="00F14AA8">
            <w:pPr>
              <w:spacing w:after="0" w:line="240" w:lineRule="auto"/>
              <w:ind w:firstLine="0"/>
              <w:jc w:val="center"/>
              <w:rPr>
                <w:rFonts w:ascii="Times New Roman" w:hAnsi="Times New Roman" w:cs="Times New Roman"/>
                <w:sz w:val="24"/>
                <w:szCs w:val="24"/>
              </w:rPr>
            </w:pPr>
          </w:p>
        </w:tc>
        <w:tc>
          <w:tcPr>
            <w:tcW w:w="1016" w:type="dxa"/>
          </w:tcPr>
          <w:p w:rsidR="003E1FE1" w:rsidRPr="00013940" w:rsidRDefault="00441074"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A</w:t>
            </w:r>
            <w:r w:rsidR="003E1FE1" w:rsidRPr="00013940">
              <w:rPr>
                <w:rFonts w:ascii="Times New Roman" w:hAnsi="Times New Roman" w:cs="Times New Roman"/>
                <w:sz w:val="24"/>
                <w:szCs w:val="24"/>
              </w:rPr>
              <w:t>.2.6</w:t>
            </w:r>
          </w:p>
        </w:tc>
        <w:tc>
          <w:tcPr>
            <w:tcW w:w="4881" w:type="dxa"/>
          </w:tcPr>
          <w:p w:rsidR="003E1FE1" w:rsidRPr="00013940" w:rsidRDefault="003E1FE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L</w:t>
            </w:r>
            <w:r w:rsidR="00EB5B10" w:rsidRPr="00013940">
              <w:rPr>
                <w:rFonts w:ascii="Times New Roman" w:hAnsi="Times New Roman" w:cs="Times New Roman"/>
                <w:sz w:val="24"/>
                <w:szCs w:val="24"/>
              </w:rPr>
              <w:t>eb</w:t>
            </w:r>
            <w:r w:rsidRPr="00013940">
              <w:rPr>
                <w:rFonts w:ascii="Times New Roman" w:hAnsi="Times New Roman" w:cs="Times New Roman"/>
                <w:sz w:val="24"/>
                <w:szCs w:val="24"/>
              </w:rPr>
              <w:t xml:space="preserve">ih gampang dikasih pisang,” manusia yang membawaku bersuara lagi saat perjalanan kami berbelok, sekaligus memutus semua kenanganku tentang ibu. “Taruh saja di pinggiran, jadi begitu mereka merasa sakit perut mereka pasti kembali ke hutan. Itu </w:t>
            </w:r>
            <w:r w:rsidR="004C6D4B" w:rsidRPr="00013940">
              <w:rPr>
                <w:rFonts w:ascii="Times New Roman" w:hAnsi="Times New Roman" w:cs="Times New Roman"/>
                <w:sz w:val="24"/>
                <w:szCs w:val="24"/>
              </w:rPr>
              <w:t>lebih</w:t>
            </w:r>
            <w:r w:rsidRPr="00013940">
              <w:rPr>
                <w:rFonts w:ascii="Times New Roman" w:hAnsi="Times New Roman" w:cs="Times New Roman"/>
                <w:sz w:val="24"/>
                <w:szCs w:val="24"/>
              </w:rPr>
              <w:t xml:space="preserve"> baik daripada mati di </w:t>
            </w:r>
            <w:r w:rsidR="00434BF5" w:rsidRPr="00013940">
              <w:rPr>
                <w:rFonts w:ascii="Times New Roman" w:hAnsi="Times New Roman" w:cs="Times New Roman"/>
                <w:sz w:val="24"/>
                <w:szCs w:val="24"/>
              </w:rPr>
              <w:t>area</w:t>
            </w:r>
            <w:r w:rsidRPr="00013940">
              <w:rPr>
                <w:rFonts w:ascii="Times New Roman" w:hAnsi="Times New Roman" w:cs="Times New Roman"/>
                <w:sz w:val="24"/>
                <w:szCs w:val="24"/>
              </w:rPr>
              <w:t xml:space="preserve">.”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iawani Elyta.","given":"&amp; Shabrina W.S.","non-dropping-particle":"","parse-names":false,"suffix":""}],"id":"ITEM-1","issued":{"date-parts":[["2012"]]},"publisher":"Bentang Belia","publisher-place":"Yogyakarta","title":"Ping! A Message from Borneo","type":"book"},"locator":"67","uris":["http://www.mendeley.com/documents/?uuid=3a930606-1a25-4491-9755-fa6e1e90d7f4"]}],"mendeley":{"formattedCitation":"(Riawani Elyta., 2012, p. 67)","plainTextFormattedCitation":"(Riawani Elyta., 2012, p. 67)","previouslyFormattedCitation":"(Riawani Elyta., 2012, p. 67)"},"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iawani Elyta., 2012, p. 67)</w:t>
            </w:r>
            <w:r w:rsidRPr="00013940">
              <w:rPr>
                <w:rFonts w:ascii="Times New Roman" w:hAnsi="Times New Roman" w:cs="Times New Roman"/>
                <w:sz w:val="24"/>
                <w:szCs w:val="24"/>
              </w:rPr>
              <w:fldChar w:fldCharType="end"/>
            </w:r>
          </w:p>
        </w:tc>
        <w:tc>
          <w:tcPr>
            <w:tcW w:w="5182" w:type="dxa"/>
          </w:tcPr>
          <w:p w:rsidR="003E1FE1" w:rsidRPr="00013940" w:rsidRDefault="003E1FE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A</w:t>
            </w:r>
            <w:r w:rsidRPr="00013940">
              <w:rPr>
                <w:rFonts w:ascii="Times New Roman" w:hAnsi="Times New Roman" w:cs="Times New Roman"/>
                <w:sz w:val="24"/>
                <w:szCs w:val="24"/>
              </w:rPr>
              <w:t xml:space="preserve">.2.6) menunjukkan bahwa ibu Karro tak sengaja memakan buah pisang yang berisi racun yang diletakkan oleh para pemburu. Hal  ini membuat Karro merasa kehilangan ibunya tercinta akibat ulah manusia yang hanya mementingkan kepentingan pribadi. Kutipan cerita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menjelaskan bagaimana tindakan para pemburu orang utan menggunakan racun untuk mempermudah mendapat orang hutan. Dengan memberikan racun buah pisang, orang utan akan sulit melarikan diri karena merasa kesakitan sehingga para pemburu dengan mudah menangkap orang utan.</w:t>
            </w:r>
          </w:p>
        </w:tc>
      </w:tr>
      <w:tr w:rsidR="003E1FE1" w:rsidRPr="00013940" w:rsidTr="004B7E16">
        <w:tc>
          <w:tcPr>
            <w:tcW w:w="570" w:type="dxa"/>
            <w:vMerge/>
          </w:tcPr>
          <w:p w:rsidR="003E1FE1" w:rsidRPr="00013940" w:rsidRDefault="003E1FE1" w:rsidP="00F14AA8">
            <w:pPr>
              <w:spacing w:after="0" w:line="240" w:lineRule="auto"/>
              <w:ind w:left="360" w:firstLine="0"/>
              <w:jc w:val="center"/>
              <w:rPr>
                <w:rFonts w:ascii="Times New Roman" w:hAnsi="Times New Roman" w:cs="Times New Roman"/>
                <w:sz w:val="24"/>
                <w:szCs w:val="24"/>
              </w:rPr>
            </w:pPr>
          </w:p>
        </w:tc>
        <w:tc>
          <w:tcPr>
            <w:tcW w:w="2397" w:type="dxa"/>
            <w:vMerge/>
          </w:tcPr>
          <w:p w:rsidR="003E1FE1" w:rsidRPr="00013940" w:rsidRDefault="003E1FE1" w:rsidP="00F14AA8">
            <w:pPr>
              <w:spacing w:after="0" w:line="240" w:lineRule="auto"/>
              <w:ind w:firstLine="0"/>
              <w:rPr>
                <w:rFonts w:ascii="Times New Roman" w:hAnsi="Times New Roman" w:cs="Times New Roman"/>
                <w:sz w:val="24"/>
                <w:szCs w:val="24"/>
              </w:rPr>
            </w:pPr>
          </w:p>
        </w:tc>
        <w:tc>
          <w:tcPr>
            <w:tcW w:w="1973" w:type="dxa"/>
            <w:vMerge/>
          </w:tcPr>
          <w:p w:rsidR="003E1FE1" w:rsidRPr="00013940" w:rsidRDefault="003E1FE1" w:rsidP="00F14AA8">
            <w:pPr>
              <w:spacing w:after="0" w:line="240" w:lineRule="auto"/>
              <w:ind w:firstLine="0"/>
              <w:jc w:val="center"/>
              <w:rPr>
                <w:rFonts w:ascii="Times New Roman" w:hAnsi="Times New Roman" w:cs="Times New Roman"/>
                <w:sz w:val="24"/>
                <w:szCs w:val="24"/>
              </w:rPr>
            </w:pPr>
          </w:p>
        </w:tc>
        <w:tc>
          <w:tcPr>
            <w:tcW w:w="1016" w:type="dxa"/>
          </w:tcPr>
          <w:p w:rsidR="003E1FE1" w:rsidRPr="00013940" w:rsidRDefault="00441074"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A</w:t>
            </w:r>
            <w:r w:rsidR="003E1FE1" w:rsidRPr="00013940">
              <w:rPr>
                <w:rFonts w:ascii="Times New Roman" w:hAnsi="Times New Roman" w:cs="Times New Roman"/>
                <w:sz w:val="24"/>
                <w:szCs w:val="24"/>
              </w:rPr>
              <w:t>.2.7</w:t>
            </w:r>
          </w:p>
        </w:tc>
        <w:tc>
          <w:tcPr>
            <w:tcW w:w="4881" w:type="dxa"/>
          </w:tcPr>
          <w:p w:rsidR="003E1FE1" w:rsidRPr="00013940" w:rsidRDefault="003E1FE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Tapi, kalau mati kena racun, kita tidak dapat </w:t>
            </w:r>
            <w:r w:rsidRPr="00013940">
              <w:rPr>
                <w:rFonts w:ascii="Times New Roman" w:hAnsi="Times New Roman" w:cs="Times New Roman"/>
                <w:sz w:val="24"/>
                <w:szCs w:val="24"/>
              </w:rPr>
              <w:lastRenderedPageBreak/>
              <w:t xml:space="preserve">apa-apa selain hanya yang satu juta itu.” </w:t>
            </w:r>
          </w:p>
          <w:p w:rsidR="003E1FE1" w:rsidRPr="00013940" w:rsidRDefault="003E1FE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isembelih pun khawatir dagingnya kena racun, kan?”</w:t>
            </w:r>
          </w:p>
          <w:p w:rsidR="003E1FE1" w:rsidRPr="00013940" w:rsidRDefault="003E1FE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Sudahlah, yang penting beres.”</w:t>
            </w:r>
          </w:p>
          <w:p w:rsidR="003E1FE1" w:rsidRPr="00013940" w:rsidRDefault="003E1FE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Bukan asal beres, kalau ada tambahan yang masuk ke sini, </w:t>
            </w:r>
            <w:r w:rsidR="004C6D4B" w:rsidRPr="00013940">
              <w:rPr>
                <w:rFonts w:ascii="Times New Roman" w:hAnsi="Times New Roman" w:cs="Times New Roman"/>
                <w:sz w:val="24"/>
                <w:szCs w:val="24"/>
              </w:rPr>
              <w:t>lebih</w:t>
            </w:r>
            <w:r w:rsidRPr="00013940">
              <w:rPr>
                <w:rFonts w:ascii="Times New Roman" w:hAnsi="Times New Roman" w:cs="Times New Roman"/>
                <w:sz w:val="24"/>
                <w:szCs w:val="24"/>
              </w:rPr>
              <w:t xml:space="preserve"> untung, </w:t>
            </w:r>
            <w:r w:rsidRPr="00013940">
              <w:rPr>
                <w:rFonts w:ascii="Times New Roman" w:hAnsi="Times New Roman" w:cs="Times New Roman"/>
                <w:i/>
                <w:sz w:val="24"/>
                <w:szCs w:val="24"/>
              </w:rPr>
              <w:t>tho</w:t>
            </w:r>
            <w:r w:rsidRPr="00013940">
              <w:rPr>
                <w:rFonts w:ascii="Times New Roman" w:hAnsi="Times New Roman" w:cs="Times New Roman"/>
                <w:sz w:val="24"/>
                <w:szCs w:val="24"/>
              </w:rPr>
              <w:t xml:space="preserve">?”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iawani Elyta.","given":"&amp; Shabrina W.S.","non-dropping-particle":"","parse-names":false,"suffix":""}],"id":"ITEM-1","issued":{"date-parts":[["2012"]]},"publisher":"Bentang Belia","publisher-place":"Yogyakarta","title":"Ping! A Message from Borneo","type":"book"},"locator":"67","uris":["http://www.mendeley.com/documents/?uuid=3a930606-1a25-4491-9755-fa6e1e90d7f4"]}],"mendeley":{"formattedCitation":"(Riawani Elyta., 2012, p. 67)","plainTextFormattedCitation":"(Riawani Elyta., 2012, p. 67)","previouslyFormattedCitation":"(Riawani Elyta., 2012, p. 67)"},"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iawani Elyta., 2012, p. 67)</w:t>
            </w:r>
            <w:r w:rsidRPr="00013940">
              <w:rPr>
                <w:rFonts w:ascii="Times New Roman" w:hAnsi="Times New Roman" w:cs="Times New Roman"/>
                <w:sz w:val="24"/>
                <w:szCs w:val="24"/>
              </w:rPr>
              <w:fldChar w:fldCharType="end"/>
            </w:r>
          </w:p>
        </w:tc>
        <w:tc>
          <w:tcPr>
            <w:tcW w:w="5182" w:type="dxa"/>
          </w:tcPr>
          <w:p w:rsidR="004A1089" w:rsidRPr="00013940" w:rsidRDefault="003E1FE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lastRenderedPageBreak/>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A</w:t>
            </w:r>
            <w:r w:rsidRPr="00013940">
              <w:rPr>
                <w:rFonts w:ascii="Times New Roman" w:hAnsi="Times New Roman" w:cs="Times New Roman"/>
                <w:sz w:val="24"/>
                <w:szCs w:val="24"/>
              </w:rPr>
              <w:t xml:space="preserve">.2.7) menunjukkan bahwa setelah orang </w:t>
            </w:r>
            <w:r w:rsidRPr="00013940">
              <w:rPr>
                <w:rFonts w:ascii="Times New Roman" w:hAnsi="Times New Roman" w:cs="Times New Roman"/>
                <w:sz w:val="24"/>
                <w:szCs w:val="24"/>
              </w:rPr>
              <w:lastRenderedPageBreak/>
              <w:t xml:space="preserve">utan yang sudah mati terkena racun tetap bisa menghasilkan uang. Para pemburu pun masa bodoh dengan orang utan yang disembelih walaupun dagingnya sudah terkena racun yang terpenting kepentingan mereka akan terpenuhi. Walaupun daging orang utan sudah terkena racun, mereka tetap menjualnya dan itu akan menambah keuntungan para pemburu. Data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menunjukkan bagaimana sikap manusia melakukan segala cara untuk mendapat uang dengan memburu dan membunuh satwa langka tanpa ada rasa kasihan.</w:t>
            </w:r>
            <w:r w:rsidR="004A1089" w:rsidRPr="00013940">
              <w:rPr>
                <w:rFonts w:ascii="Times New Roman" w:hAnsi="Times New Roman" w:cs="Times New Roman"/>
                <w:sz w:val="24"/>
                <w:szCs w:val="24"/>
              </w:rPr>
              <w:t xml:space="preserve"> </w:t>
            </w:r>
          </w:p>
        </w:tc>
      </w:tr>
      <w:tr w:rsidR="003E1FE1" w:rsidRPr="00013940" w:rsidTr="004B7E16">
        <w:tc>
          <w:tcPr>
            <w:tcW w:w="570" w:type="dxa"/>
            <w:vMerge/>
          </w:tcPr>
          <w:p w:rsidR="003E1FE1" w:rsidRPr="00013940" w:rsidRDefault="003E1FE1" w:rsidP="00F14AA8">
            <w:pPr>
              <w:spacing w:after="0" w:line="240" w:lineRule="auto"/>
              <w:ind w:left="360" w:firstLine="0"/>
              <w:jc w:val="center"/>
              <w:rPr>
                <w:rFonts w:ascii="Times New Roman" w:hAnsi="Times New Roman" w:cs="Times New Roman"/>
                <w:sz w:val="24"/>
                <w:szCs w:val="24"/>
              </w:rPr>
            </w:pPr>
          </w:p>
        </w:tc>
        <w:tc>
          <w:tcPr>
            <w:tcW w:w="2397" w:type="dxa"/>
            <w:vMerge/>
          </w:tcPr>
          <w:p w:rsidR="003E1FE1" w:rsidRPr="00013940" w:rsidRDefault="003E1FE1" w:rsidP="00F14AA8">
            <w:pPr>
              <w:spacing w:after="0" w:line="240" w:lineRule="auto"/>
              <w:ind w:firstLine="0"/>
              <w:rPr>
                <w:rFonts w:ascii="Times New Roman" w:hAnsi="Times New Roman" w:cs="Times New Roman"/>
                <w:sz w:val="24"/>
                <w:szCs w:val="24"/>
              </w:rPr>
            </w:pPr>
          </w:p>
        </w:tc>
        <w:tc>
          <w:tcPr>
            <w:tcW w:w="1973" w:type="dxa"/>
            <w:vMerge/>
          </w:tcPr>
          <w:p w:rsidR="003E1FE1" w:rsidRPr="00013940" w:rsidRDefault="003E1FE1" w:rsidP="00F14AA8">
            <w:pPr>
              <w:spacing w:after="0" w:line="240" w:lineRule="auto"/>
              <w:ind w:firstLine="0"/>
              <w:jc w:val="center"/>
              <w:rPr>
                <w:rFonts w:ascii="Times New Roman" w:hAnsi="Times New Roman" w:cs="Times New Roman"/>
                <w:sz w:val="24"/>
                <w:szCs w:val="24"/>
              </w:rPr>
            </w:pPr>
          </w:p>
        </w:tc>
        <w:tc>
          <w:tcPr>
            <w:tcW w:w="1016" w:type="dxa"/>
          </w:tcPr>
          <w:p w:rsidR="003E1FE1" w:rsidRPr="00013940" w:rsidRDefault="00441074"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A</w:t>
            </w:r>
            <w:r w:rsidR="003E1FE1" w:rsidRPr="00013940">
              <w:rPr>
                <w:rFonts w:ascii="Times New Roman" w:hAnsi="Times New Roman" w:cs="Times New Roman"/>
                <w:sz w:val="24"/>
                <w:szCs w:val="24"/>
              </w:rPr>
              <w:t>.2.8</w:t>
            </w:r>
          </w:p>
        </w:tc>
        <w:tc>
          <w:tcPr>
            <w:tcW w:w="4881" w:type="dxa"/>
          </w:tcPr>
          <w:p w:rsidR="003E1FE1" w:rsidRPr="00013940" w:rsidRDefault="003E1FE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Yang tua susah lakunya. Mereka hanya mau anak anaknya saja. Lagi pula, terlalu berisiko. Kita bisa tertangkap, lalu dipenjara.”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iawani Elyta.","given":"&amp; Shabrina W.S.","non-dropping-particle":"","parse-names":false,"suffix":""}],"id":"ITEM-1","issued":{"date-parts":[["2012"]]},"publisher":"Bentang Belia","publisher-place":"Yogyakarta","title":"Ping! A Message from Borneo","type":"book"},"locator":"69","uris":["http://www.mendeley.com/documents/?uuid=3a930606-1a25-4491-9755-fa6e1e90d7f4"]}],"mendeley":{"formattedCitation":"(Riawani Elyta., 2012, p. 69)","plainTextFormattedCitation":"(Riawani Elyta., 2012, p. 69)","previouslyFormattedCitation":"(Riawani Elyta., 2012, p. 69)"},"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iawani Elyta., 2012, p. 69)</w:t>
            </w:r>
            <w:r w:rsidRPr="00013940">
              <w:rPr>
                <w:rFonts w:ascii="Times New Roman" w:hAnsi="Times New Roman" w:cs="Times New Roman"/>
                <w:sz w:val="24"/>
                <w:szCs w:val="24"/>
              </w:rPr>
              <w:fldChar w:fldCharType="end"/>
            </w:r>
          </w:p>
        </w:tc>
        <w:tc>
          <w:tcPr>
            <w:tcW w:w="5182" w:type="dxa"/>
          </w:tcPr>
          <w:p w:rsidR="003E1FE1" w:rsidRPr="00013940" w:rsidRDefault="003E1FE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 (</w:t>
            </w:r>
            <w:r w:rsidR="00441074" w:rsidRPr="00013940">
              <w:rPr>
                <w:rFonts w:ascii="Times New Roman" w:hAnsi="Times New Roman" w:cs="Times New Roman"/>
                <w:sz w:val="24"/>
                <w:szCs w:val="24"/>
              </w:rPr>
              <w:t>A</w:t>
            </w:r>
            <w:r w:rsidRPr="00013940">
              <w:rPr>
                <w:rFonts w:ascii="Times New Roman" w:hAnsi="Times New Roman" w:cs="Times New Roman"/>
                <w:sz w:val="24"/>
                <w:szCs w:val="24"/>
              </w:rPr>
              <w:t>.2.8) menunjukkan bahwa para pemburu biasanya mendapatkan hasil buruan orang utan baik yang dewasa maupun anaknya, Namun, untuk yang dewasa biasanya susah laku terjual dan banyak risiko yang akan didapatkan salah satunya mereka akan dipenjara jika tertangkap basah membawa orang utan. Sedangkan, untuk anak orang utan karena ukurannya kecil dan mudah disembunyikan sehingga tidak berisiko tertangkap polisi hutan. Dengan begitu, para pemburu dapat membawa dan menjualnya dengan mudah. Selain menjual anak orang utan, para pemburu juga biasa menjual daging orang utan yang telah dibunuh dan disembelih. Harga daging orang utan pun lumayan mahal sehingga jika mereka mendapatkan banyak orang utan maka uang yang mereka dapatkan pula akan banyak.</w:t>
            </w:r>
          </w:p>
        </w:tc>
      </w:tr>
      <w:tr w:rsidR="003E1FE1" w:rsidRPr="00013940" w:rsidTr="004B7E16">
        <w:tc>
          <w:tcPr>
            <w:tcW w:w="570" w:type="dxa"/>
            <w:vMerge/>
          </w:tcPr>
          <w:p w:rsidR="003E1FE1" w:rsidRPr="00013940" w:rsidRDefault="003E1FE1" w:rsidP="00F14AA8">
            <w:pPr>
              <w:spacing w:after="0" w:line="240" w:lineRule="auto"/>
              <w:ind w:left="360" w:firstLine="0"/>
              <w:jc w:val="center"/>
              <w:rPr>
                <w:rFonts w:ascii="Times New Roman" w:hAnsi="Times New Roman" w:cs="Times New Roman"/>
                <w:sz w:val="24"/>
                <w:szCs w:val="24"/>
              </w:rPr>
            </w:pPr>
          </w:p>
        </w:tc>
        <w:tc>
          <w:tcPr>
            <w:tcW w:w="2397" w:type="dxa"/>
            <w:vMerge/>
          </w:tcPr>
          <w:p w:rsidR="003E1FE1" w:rsidRPr="00013940" w:rsidRDefault="003E1FE1" w:rsidP="00F14AA8">
            <w:pPr>
              <w:spacing w:after="0" w:line="240" w:lineRule="auto"/>
              <w:ind w:firstLine="0"/>
              <w:rPr>
                <w:rFonts w:ascii="Times New Roman" w:hAnsi="Times New Roman" w:cs="Times New Roman"/>
                <w:sz w:val="24"/>
                <w:szCs w:val="24"/>
              </w:rPr>
            </w:pPr>
          </w:p>
        </w:tc>
        <w:tc>
          <w:tcPr>
            <w:tcW w:w="1973" w:type="dxa"/>
            <w:vMerge/>
          </w:tcPr>
          <w:p w:rsidR="003E1FE1" w:rsidRPr="00013940" w:rsidRDefault="003E1FE1" w:rsidP="00F14AA8">
            <w:pPr>
              <w:spacing w:after="0" w:line="240" w:lineRule="auto"/>
              <w:ind w:firstLine="0"/>
              <w:jc w:val="center"/>
              <w:rPr>
                <w:rFonts w:ascii="Times New Roman" w:hAnsi="Times New Roman" w:cs="Times New Roman"/>
                <w:sz w:val="24"/>
                <w:szCs w:val="24"/>
              </w:rPr>
            </w:pPr>
          </w:p>
        </w:tc>
        <w:tc>
          <w:tcPr>
            <w:tcW w:w="1016" w:type="dxa"/>
          </w:tcPr>
          <w:p w:rsidR="003E1FE1" w:rsidRPr="00013940" w:rsidRDefault="00441074"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A</w:t>
            </w:r>
            <w:r w:rsidR="003E1FE1" w:rsidRPr="00013940">
              <w:rPr>
                <w:rFonts w:ascii="Times New Roman" w:hAnsi="Times New Roman" w:cs="Times New Roman"/>
                <w:sz w:val="24"/>
                <w:szCs w:val="24"/>
              </w:rPr>
              <w:t>.2.9</w:t>
            </w:r>
          </w:p>
        </w:tc>
        <w:tc>
          <w:tcPr>
            <w:tcW w:w="4881" w:type="dxa"/>
          </w:tcPr>
          <w:p w:rsidR="003E1FE1" w:rsidRPr="00013940" w:rsidRDefault="003E1FE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Aku tahu jalan keluarnya,”</w:t>
            </w:r>
          </w:p>
          <w:p w:rsidR="003E1FE1" w:rsidRPr="00013940" w:rsidRDefault="003E1FE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Apa”</w:t>
            </w:r>
          </w:p>
          <w:p w:rsidR="003E1FE1" w:rsidRPr="00013940" w:rsidRDefault="003E1FE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Kita jadikan daging saja, lumayan, aku dengar kemarin ada yang mau, per kilo tujuh puluh ribu.”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iawani Elyta.","given":"&amp; Shabrina W.S.","non-dropping-particle":"","parse-names":false,"suffix":""}],"id":"ITEM-1","issued":{"date-parts":[["2012"]]},"publisher":"Bentang Belia","publisher-place":"Yogyakarta","title":"Ping! A Message from Borneo","type":"book"},"locator":"69","uris":["http://www.mendeley.com/documents/?uuid=3a930606-1a25-4491-9755-fa6e1e90d7f4"]}],"mendeley":{"formattedCitation":"(Riawani Elyta., 2012, p. 69)","plainTextFormattedCitation":"(Riawani Elyta., 2012, p. 69)","previouslyFormattedCitation":"(Riawani Elyta., 2012, p. 69)"},"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iawani Elyta., 2012, p. 69)</w:t>
            </w:r>
            <w:r w:rsidRPr="00013940">
              <w:rPr>
                <w:rFonts w:ascii="Times New Roman" w:hAnsi="Times New Roman" w:cs="Times New Roman"/>
                <w:sz w:val="24"/>
                <w:szCs w:val="24"/>
              </w:rPr>
              <w:fldChar w:fldCharType="end"/>
            </w:r>
          </w:p>
          <w:p w:rsidR="003E1FE1" w:rsidRPr="00013940" w:rsidRDefault="003E1FE1" w:rsidP="00F14AA8">
            <w:pPr>
              <w:spacing w:after="0" w:line="240" w:lineRule="auto"/>
              <w:ind w:firstLine="0"/>
              <w:jc w:val="both"/>
              <w:rPr>
                <w:rFonts w:ascii="Times New Roman" w:hAnsi="Times New Roman" w:cs="Times New Roman"/>
                <w:sz w:val="24"/>
                <w:szCs w:val="24"/>
              </w:rPr>
            </w:pPr>
          </w:p>
        </w:tc>
        <w:tc>
          <w:tcPr>
            <w:tcW w:w="5182" w:type="dxa"/>
          </w:tcPr>
          <w:p w:rsidR="003E1FE1" w:rsidRPr="00013940" w:rsidRDefault="003E1FE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A</w:t>
            </w:r>
            <w:r w:rsidRPr="00013940">
              <w:rPr>
                <w:rFonts w:ascii="Times New Roman" w:hAnsi="Times New Roman" w:cs="Times New Roman"/>
                <w:sz w:val="24"/>
                <w:szCs w:val="24"/>
              </w:rPr>
              <w:t xml:space="preserve">.2.9) menunjukkan bahwa para pemburu yang menangkap orang utan dewasa akan mereka sembelih dan dagingnya akan dijual sehingga dari sinilah mereka akan memperoleh keuntungan. Kepentingan manusia (para pemburu) menjadi </w:t>
            </w:r>
            <w:r w:rsidRPr="00013940">
              <w:rPr>
                <w:rFonts w:ascii="Times New Roman" w:eastAsia="Times New Roman" w:hAnsi="Times New Roman" w:cs="Times New Roman"/>
                <w:color w:val="000000" w:themeColor="text1"/>
                <w:sz w:val="24"/>
                <w:szCs w:val="24"/>
              </w:rPr>
              <w:t>prioritas utama yang didahulukan daripada kepentingan nonmanusia, s</w:t>
            </w:r>
            <w:r w:rsidRPr="00013940">
              <w:rPr>
                <w:rFonts w:ascii="Times New Roman" w:eastAsia="Times New Roman" w:hAnsi="Times New Roman" w:cs="Times New Roman"/>
                <w:sz w:val="24"/>
                <w:szCs w:val="24"/>
              </w:rPr>
              <w:t>ehingga</w:t>
            </w:r>
            <w:r w:rsidRPr="00013940">
              <w:rPr>
                <w:rFonts w:ascii="Times New Roman" w:hAnsi="Times New Roman" w:cs="Times New Roman"/>
                <w:color w:val="FFFFFF" w:themeColor="background1"/>
                <w:sz w:val="24"/>
                <w:szCs w:val="24"/>
              </w:rPr>
              <w:t xml:space="preserve"> i</w:t>
            </w:r>
            <w:r w:rsidRPr="00013940">
              <w:rPr>
                <w:rFonts w:ascii="Times New Roman" w:hAnsi="Times New Roman" w:cs="Times New Roman"/>
                <w:sz w:val="24"/>
                <w:szCs w:val="24"/>
              </w:rPr>
              <w:t>manusia</w:t>
            </w:r>
            <w:r w:rsidRPr="00013940">
              <w:rPr>
                <w:rFonts w:ascii="Times New Roman" w:hAnsi="Times New Roman" w:cs="Times New Roman"/>
                <w:color w:val="FFFFFF" w:themeColor="background1"/>
                <w:sz w:val="24"/>
                <w:szCs w:val="24"/>
              </w:rPr>
              <w:t xml:space="preserve"> </w:t>
            </w:r>
            <w:r w:rsidRPr="00013940">
              <w:rPr>
                <w:rFonts w:ascii="Times New Roman" w:hAnsi="Times New Roman" w:cs="Times New Roman"/>
                <w:color w:val="000000" w:themeColor="text1"/>
                <w:sz w:val="24"/>
                <w:szCs w:val="24"/>
              </w:rPr>
              <w:t xml:space="preserve">memburu hewan demi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memenuhi</w:t>
            </w:r>
            <w:r w:rsidRPr="00013940">
              <w:rPr>
                <w:rFonts w:ascii="Times New Roman" w:hAnsi="Times New Roman" w:cs="Times New Roman"/>
                <w:color w:val="FFFFFF" w:themeColor="background1"/>
                <w:sz w:val="24"/>
                <w:szCs w:val="24"/>
              </w:rPr>
              <w:t xml:space="preserve"> </w:t>
            </w:r>
            <w:r w:rsidRPr="00013940">
              <w:rPr>
                <w:rFonts w:ascii="Times New Roman" w:hAnsi="Times New Roman" w:cs="Times New Roman"/>
                <w:sz w:val="24"/>
                <w:szCs w:val="24"/>
              </w:rPr>
              <w:t>kepentingan</w:t>
            </w:r>
            <w:r w:rsidRPr="00013940">
              <w:rPr>
                <w:rFonts w:ascii="Times New Roman" w:hAnsi="Times New Roman" w:cs="Times New Roman"/>
                <w:color w:val="FFFFFF" w:themeColor="background1"/>
                <w:sz w:val="24"/>
                <w:szCs w:val="24"/>
              </w:rPr>
              <w:t xml:space="preserve"> </w:t>
            </w:r>
            <w:r w:rsidRPr="00013940">
              <w:rPr>
                <w:rFonts w:ascii="Times New Roman" w:hAnsi="Times New Roman" w:cs="Times New Roman"/>
                <w:sz w:val="24"/>
                <w:szCs w:val="24"/>
              </w:rPr>
              <w:t>dan</w:t>
            </w:r>
            <w:r w:rsidRPr="00013940">
              <w:rPr>
                <w:rFonts w:ascii="Times New Roman" w:hAnsi="Times New Roman" w:cs="Times New Roman"/>
                <w:color w:val="FFFFFF" w:themeColor="background1"/>
                <w:sz w:val="24"/>
                <w:szCs w:val="24"/>
              </w:rPr>
              <w:t xml:space="preserve"> </w:t>
            </w:r>
            <w:r w:rsidRPr="00013940">
              <w:rPr>
                <w:rFonts w:ascii="Times New Roman" w:hAnsi="Times New Roman" w:cs="Times New Roman"/>
                <w:sz w:val="24"/>
                <w:szCs w:val="24"/>
              </w:rPr>
              <w:t>kehidupannya</w:t>
            </w:r>
            <w:r w:rsidRPr="00013940">
              <w:rPr>
                <w:rFonts w:ascii="Times New Roman" w:hAnsi="Times New Roman" w:cs="Times New Roman"/>
                <w:color w:val="FFFFFF" w:themeColor="background1"/>
                <w:sz w:val="24"/>
                <w:szCs w:val="24"/>
              </w:rPr>
              <w:t xml:space="preserve"> i</w:t>
            </w:r>
            <w:r w:rsidRPr="00013940">
              <w:rPr>
                <w:rFonts w:ascii="Times New Roman" w:hAnsi="Times New Roman" w:cs="Times New Roman"/>
                <w:sz w:val="24"/>
                <w:szCs w:val="24"/>
              </w:rPr>
              <w:t>tanpa</w:t>
            </w:r>
            <w:r w:rsidRPr="00013940">
              <w:rPr>
                <w:rFonts w:ascii="Times New Roman" w:hAnsi="Times New Roman" w:cs="Times New Roman"/>
                <w:color w:val="FFFFFF" w:themeColor="background1"/>
                <w:sz w:val="24"/>
                <w:szCs w:val="24"/>
              </w:rPr>
              <w:t xml:space="preserve"> i</w:t>
            </w:r>
            <w:r w:rsidRPr="00013940">
              <w:rPr>
                <w:rFonts w:ascii="Times New Roman" w:hAnsi="Times New Roman" w:cs="Times New Roman"/>
                <w:sz w:val="24"/>
                <w:szCs w:val="24"/>
              </w:rPr>
              <w:t>memberi</w:t>
            </w:r>
            <w:r w:rsidRPr="00013940">
              <w:rPr>
                <w:rFonts w:ascii="Times New Roman" w:hAnsi="Times New Roman" w:cs="Times New Roman"/>
                <w:color w:val="FFFFFF" w:themeColor="background1"/>
                <w:sz w:val="24"/>
                <w:szCs w:val="24"/>
              </w:rPr>
              <w:t xml:space="preserve"> i</w:t>
            </w:r>
            <w:r w:rsidRPr="00013940">
              <w:rPr>
                <w:rFonts w:ascii="Times New Roman" w:hAnsi="Times New Roman" w:cs="Times New Roman"/>
                <w:sz w:val="24"/>
                <w:szCs w:val="24"/>
              </w:rPr>
              <w:t>perhatian</w:t>
            </w:r>
            <w:r w:rsidRPr="00013940">
              <w:rPr>
                <w:rFonts w:ascii="Times New Roman" w:hAnsi="Times New Roman" w:cs="Times New Roman"/>
                <w:color w:val="FFFFFF" w:themeColor="background1"/>
                <w:sz w:val="24"/>
                <w:szCs w:val="24"/>
              </w:rPr>
              <w:t xml:space="preserve"> i</w:t>
            </w:r>
            <w:r w:rsidRPr="00013940">
              <w:rPr>
                <w:rFonts w:ascii="Times New Roman" w:hAnsi="Times New Roman" w:cs="Times New Roman"/>
                <w:sz w:val="24"/>
                <w:szCs w:val="24"/>
              </w:rPr>
              <w:t>pada</w:t>
            </w:r>
            <w:r w:rsidRPr="00013940">
              <w:rPr>
                <w:rFonts w:ascii="Times New Roman" w:hAnsi="Times New Roman" w:cs="Times New Roman"/>
                <w:color w:val="FFFFFF" w:themeColor="background1"/>
                <w:sz w:val="24"/>
                <w:szCs w:val="24"/>
              </w:rPr>
              <w:t xml:space="preserve"> i</w:t>
            </w:r>
            <w:r w:rsidRPr="00013940">
              <w:rPr>
                <w:rFonts w:ascii="Times New Roman" w:hAnsi="Times New Roman" w:cs="Times New Roman"/>
                <w:sz w:val="24"/>
                <w:szCs w:val="24"/>
              </w:rPr>
              <w:t>kelestarian</w:t>
            </w:r>
            <w:r w:rsidRPr="00013940">
              <w:rPr>
                <w:rFonts w:ascii="Times New Roman" w:hAnsi="Times New Roman" w:cs="Times New Roman"/>
                <w:color w:val="FFFFFF" w:themeColor="background1"/>
                <w:sz w:val="24"/>
                <w:szCs w:val="24"/>
              </w:rPr>
              <w:t xml:space="preserve"> </w:t>
            </w:r>
            <w:r w:rsidRPr="00013940">
              <w:rPr>
                <w:rFonts w:ascii="Times New Roman" w:hAnsi="Times New Roman" w:cs="Times New Roman"/>
                <w:color w:val="000000" w:themeColor="text1"/>
                <w:sz w:val="24"/>
                <w:szCs w:val="24"/>
              </w:rPr>
              <w:t>hewan dan</w:t>
            </w:r>
            <w:r w:rsidRPr="00013940">
              <w:rPr>
                <w:rFonts w:ascii="Times New Roman" w:hAnsi="Times New Roman" w:cs="Times New Roman"/>
                <w:sz w:val="24"/>
                <w:szCs w:val="24"/>
              </w:rPr>
              <w:t xml:space="preserve"> karena</w:t>
            </w:r>
            <w:r w:rsidRPr="00013940">
              <w:rPr>
                <w:rFonts w:ascii="Times New Roman" w:hAnsi="Times New Roman" w:cs="Times New Roman"/>
                <w:color w:val="FFFFFF" w:themeColor="background1"/>
                <w:sz w:val="24"/>
                <w:szCs w:val="24"/>
              </w:rPr>
              <w:t xml:space="preserve"> </w:t>
            </w:r>
            <w:r w:rsidRPr="00013940">
              <w:rPr>
                <w:rFonts w:ascii="Times New Roman" w:hAnsi="Times New Roman" w:cs="Times New Roman"/>
                <w:sz w:val="24"/>
                <w:szCs w:val="24"/>
              </w:rPr>
              <w:t>keuntungan</w:t>
            </w:r>
            <w:r w:rsidRPr="00013940">
              <w:rPr>
                <w:rFonts w:ascii="Times New Roman" w:hAnsi="Times New Roman" w:cs="Times New Roman"/>
                <w:color w:val="FFFFFF" w:themeColor="background1"/>
                <w:sz w:val="24"/>
                <w:szCs w:val="24"/>
              </w:rPr>
              <w:t xml:space="preserve"> i</w:t>
            </w:r>
            <w:r w:rsidRPr="00013940">
              <w:rPr>
                <w:rFonts w:ascii="Times New Roman" w:hAnsi="Times New Roman" w:cs="Times New Roman"/>
                <w:sz w:val="24"/>
                <w:szCs w:val="24"/>
              </w:rPr>
              <w:t>menjadi</w:t>
            </w:r>
            <w:r w:rsidRPr="00013940">
              <w:rPr>
                <w:rFonts w:ascii="Times New Roman" w:hAnsi="Times New Roman" w:cs="Times New Roman"/>
                <w:color w:val="FFFFFF" w:themeColor="background1"/>
                <w:sz w:val="24"/>
                <w:szCs w:val="24"/>
              </w:rPr>
              <w:t xml:space="preserve"> i</w:t>
            </w:r>
            <w:r w:rsidRPr="00013940">
              <w:rPr>
                <w:rFonts w:ascii="Times New Roman" w:hAnsi="Times New Roman" w:cs="Times New Roman"/>
                <w:sz w:val="24"/>
                <w:szCs w:val="24"/>
              </w:rPr>
              <w:t>tujuan</w:t>
            </w:r>
            <w:r w:rsidRPr="00013940">
              <w:rPr>
                <w:rFonts w:ascii="Times New Roman" w:hAnsi="Times New Roman" w:cs="Times New Roman"/>
                <w:color w:val="FFFFFF" w:themeColor="background1"/>
                <w:sz w:val="24"/>
                <w:szCs w:val="24"/>
              </w:rPr>
              <w:t xml:space="preserve"> i</w:t>
            </w:r>
            <w:r w:rsidRPr="00013940">
              <w:rPr>
                <w:rFonts w:ascii="Times New Roman" w:hAnsi="Times New Roman" w:cs="Times New Roman"/>
                <w:sz w:val="24"/>
                <w:szCs w:val="24"/>
              </w:rPr>
              <w:t>utamany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Harga daging orang utan lumayan mahal sehingga jika pemburu mendapatkan banyak buruannya maka uang yang mereka dapatkan pula akan banyak.</w:t>
            </w:r>
          </w:p>
        </w:tc>
      </w:tr>
      <w:tr w:rsidR="003E1FE1" w:rsidRPr="00013940" w:rsidTr="004B7E16">
        <w:tc>
          <w:tcPr>
            <w:tcW w:w="570" w:type="dxa"/>
            <w:vMerge/>
          </w:tcPr>
          <w:p w:rsidR="003E1FE1" w:rsidRPr="00013940" w:rsidRDefault="003E1FE1" w:rsidP="00F14AA8">
            <w:pPr>
              <w:spacing w:after="0" w:line="240" w:lineRule="auto"/>
              <w:ind w:left="360" w:firstLine="0"/>
              <w:jc w:val="center"/>
              <w:rPr>
                <w:rFonts w:ascii="Times New Roman" w:hAnsi="Times New Roman" w:cs="Times New Roman"/>
                <w:sz w:val="24"/>
                <w:szCs w:val="24"/>
              </w:rPr>
            </w:pPr>
          </w:p>
        </w:tc>
        <w:tc>
          <w:tcPr>
            <w:tcW w:w="2397" w:type="dxa"/>
            <w:vMerge/>
          </w:tcPr>
          <w:p w:rsidR="003E1FE1" w:rsidRPr="00013940" w:rsidRDefault="003E1FE1" w:rsidP="00F14AA8">
            <w:pPr>
              <w:spacing w:after="0" w:line="240" w:lineRule="auto"/>
              <w:ind w:firstLine="0"/>
              <w:rPr>
                <w:rFonts w:ascii="Times New Roman" w:hAnsi="Times New Roman" w:cs="Times New Roman"/>
                <w:sz w:val="24"/>
                <w:szCs w:val="24"/>
              </w:rPr>
            </w:pPr>
          </w:p>
        </w:tc>
        <w:tc>
          <w:tcPr>
            <w:tcW w:w="1973" w:type="dxa"/>
            <w:vMerge/>
          </w:tcPr>
          <w:p w:rsidR="003E1FE1" w:rsidRPr="00013940" w:rsidRDefault="003E1FE1" w:rsidP="00F14AA8">
            <w:pPr>
              <w:spacing w:after="0" w:line="240" w:lineRule="auto"/>
              <w:ind w:firstLine="0"/>
              <w:jc w:val="center"/>
              <w:rPr>
                <w:rFonts w:ascii="Times New Roman" w:hAnsi="Times New Roman" w:cs="Times New Roman"/>
                <w:sz w:val="24"/>
                <w:szCs w:val="24"/>
              </w:rPr>
            </w:pPr>
          </w:p>
        </w:tc>
        <w:tc>
          <w:tcPr>
            <w:tcW w:w="1016" w:type="dxa"/>
          </w:tcPr>
          <w:p w:rsidR="003E1FE1" w:rsidRPr="00013940" w:rsidRDefault="00441074"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A</w:t>
            </w:r>
            <w:r w:rsidR="003E1FE1" w:rsidRPr="00013940">
              <w:rPr>
                <w:rFonts w:ascii="Times New Roman" w:hAnsi="Times New Roman" w:cs="Times New Roman"/>
                <w:sz w:val="24"/>
                <w:szCs w:val="24"/>
              </w:rPr>
              <w:t>.2.10</w:t>
            </w:r>
          </w:p>
        </w:tc>
        <w:tc>
          <w:tcPr>
            <w:tcW w:w="4881" w:type="dxa"/>
          </w:tcPr>
          <w:p w:rsidR="003E1FE1" w:rsidRPr="00013940" w:rsidRDefault="003E1FE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Ya, sudah, kita tawarkan anak-anaknya saja. Yang ini kita jadikan daging, </w:t>
            </w:r>
            <w:r w:rsidR="004C6D4B" w:rsidRPr="00013940">
              <w:rPr>
                <w:rFonts w:ascii="Times New Roman" w:hAnsi="Times New Roman" w:cs="Times New Roman"/>
                <w:sz w:val="24"/>
                <w:szCs w:val="24"/>
              </w:rPr>
              <w:t>lebih</w:t>
            </w:r>
            <w:r w:rsidRPr="00013940">
              <w:rPr>
                <w:rFonts w:ascii="Times New Roman" w:hAnsi="Times New Roman" w:cs="Times New Roman"/>
                <w:sz w:val="24"/>
                <w:szCs w:val="24"/>
              </w:rPr>
              <w:t xml:space="preserve"> mudah membawanya dan </w:t>
            </w:r>
            <w:r w:rsidR="004C6D4B" w:rsidRPr="00013940">
              <w:rPr>
                <w:rFonts w:ascii="Times New Roman" w:hAnsi="Times New Roman" w:cs="Times New Roman"/>
                <w:sz w:val="24"/>
                <w:szCs w:val="24"/>
              </w:rPr>
              <w:t>lebih</w:t>
            </w:r>
            <w:r w:rsidRPr="00013940">
              <w:rPr>
                <w:rFonts w:ascii="Times New Roman" w:hAnsi="Times New Roman" w:cs="Times New Roman"/>
                <w:sz w:val="24"/>
                <w:szCs w:val="24"/>
              </w:rPr>
              <w:t xml:space="preserve"> aman,”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iawani Elyta.","given":"&amp; Shabrina W.S.","non-dropping-particle":"","parse-names":false,"suffix":""}],"id":"ITEM-1","issued":{"date-parts":[["2012"]]},"publisher":"Bentang Belia","publisher-place":"Yogyakarta","title":"Ping! A Message from Borneo","type":"book"},"locator":"70","uris":["http://www.mendeley.com/documents/?uuid=3a930606-1a25-4491-9755-fa6e1e90d7f4"]}],"mendeley":{"formattedCitation":"(Riawani Elyta., 2012, p. 70)","plainTextFormattedCitation":"(Riawani Elyta., 2012, p. 70)","previouslyFormattedCitation":"(Riawani Elyta., 2012, p. 70)"},"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iawani Elyta., 2012, p. 70)</w:t>
            </w:r>
            <w:r w:rsidRPr="00013940">
              <w:rPr>
                <w:rFonts w:ascii="Times New Roman" w:hAnsi="Times New Roman" w:cs="Times New Roman"/>
                <w:sz w:val="24"/>
                <w:szCs w:val="24"/>
              </w:rPr>
              <w:fldChar w:fldCharType="end"/>
            </w:r>
          </w:p>
        </w:tc>
        <w:tc>
          <w:tcPr>
            <w:tcW w:w="5182" w:type="dxa"/>
          </w:tcPr>
          <w:p w:rsidR="003E1FE1" w:rsidRPr="00013940" w:rsidRDefault="003E1FE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A</w:t>
            </w:r>
            <w:r w:rsidRPr="00013940">
              <w:rPr>
                <w:rFonts w:ascii="Times New Roman" w:hAnsi="Times New Roman" w:cs="Times New Roman"/>
                <w:sz w:val="24"/>
                <w:szCs w:val="24"/>
              </w:rPr>
              <w:t xml:space="preserve">.2.10) menunjukkan bahwa banyak orang utang di hutan Borneo terutama anak-anak orang utan yang diburu. Karena anak orang utan ukurannya kecil dan mudah disembunyikan, sehingga tidak berisiko tertangkap polisi hutan. Dengan begitu, para pemburu dapat membawa dan menjualnya dengan mudah. Selain itu, para pemburu yang mendapatkan orang utan dewasa biasanya disembelih agar mudah dibawa saat keluar dari hutan dan daging orang utan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nantinya akan dijual dengan harga yang mahal. Hal inilah menjadi keuntungan bagi para pemburu orang utan demi kepentingannya tanpa melihat ancaman kepunahan hewan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Karena setiap tahun hewan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semakin berkurang akibat </w:t>
            </w:r>
            <w:r w:rsidRPr="00013940">
              <w:rPr>
                <w:rFonts w:ascii="Times New Roman" w:hAnsi="Times New Roman" w:cs="Times New Roman"/>
                <w:sz w:val="24"/>
                <w:szCs w:val="24"/>
              </w:rPr>
              <w:lastRenderedPageBreak/>
              <w:t>perburuan oleh manusia.</w:t>
            </w:r>
          </w:p>
        </w:tc>
      </w:tr>
      <w:tr w:rsidR="003E1FE1" w:rsidRPr="00013940" w:rsidTr="004B7E16">
        <w:tc>
          <w:tcPr>
            <w:tcW w:w="570" w:type="dxa"/>
            <w:vMerge/>
          </w:tcPr>
          <w:p w:rsidR="003E1FE1" w:rsidRPr="00013940" w:rsidRDefault="003E1FE1" w:rsidP="00F14AA8">
            <w:pPr>
              <w:spacing w:after="0" w:line="240" w:lineRule="auto"/>
              <w:ind w:left="360" w:firstLine="0"/>
              <w:jc w:val="center"/>
              <w:rPr>
                <w:rFonts w:ascii="Times New Roman" w:hAnsi="Times New Roman" w:cs="Times New Roman"/>
                <w:sz w:val="24"/>
                <w:szCs w:val="24"/>
              </w:rPr>
            </w:pPr>
          </w:p>
        </w:tc>
        <w:tc>
          <w:tcPr>
            <w:tcW w:w="2397" w:type="dxa"/>
            <w:vMerge/>
          </w:tcPr>
          <w:p w:rsidR="003E1FE1" w:rsidRPr="00013940" w:rsidRDefault="003E1FE1" w:rsidP="00F14AA8">
            <w:pPr>
              <w:spacing w:after="0" w:line="240" w:lineRule="auto"/>
              <w:ind w:firstLine="0"/>
              <w:rPr>
                <w:rFonts w:ascii="Times New Roman" w:hAnsi="Times New Roman" w:cs="Times New Roman"/>
                <w:sz w:val="24"/>
                <w:szCs w:val="24"/>
              </w:rPr>
            </w:pPr>
          </w:p>
        </w:tc>
        <w:tc>
          <w:tcPr>
            <w:tcW w:w="1973" w:type="dxa"/>
            <w:vMerge/>
          </w:tcPr>
          <w:p w:rsidR="003E1FE1" w:rsidRPr="00013940" w:rsidRDefault="003E1FE1" w:rsidP="00F14AA8">
            <w:pPr>
              <w:spacing w:after="0" w:line="240" w:lineRule="auto"/>
              <w:ind w:firstLine="0"/>
              <w:jc w:val="center"/>
              <w:rPr>
                <w:rFonts w:ascii="Times New Roman" w:hAnsi="Times New Roman" w:cs="Times New Roman"/>
                <w:sz w:val="24"/>
                <w:szCs w:val="24"/>
              </w:rPr>
            </w:pPr>
          </w:p>
        </w:tc>
        <w:tc>
          <w:tcPr>
            <w:tcW w:w="1016" w:type="dxa"/>
          </w:tcPr>
          <w:p w:rsidR="003E1FE1" w:rsidRPr="00013940" w:rsidRDefault="00441074"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A</w:t>
            </w:r>
            <w:r w:rsidR="003E1FE1" w:rsidRPr="00013940">
              <w:rPr>
                <w:rFonts w:ascii="Times New Roman" w:hAnsi="Times New Roman" w:cs="Times New Roman"/>
                <w:sz w:val="24"/>
                <w:szCs w:val="24"/>
              </w:rPr>
              <w:t>.2.11</w:t>
            </w:r>
          </w:p>
        </w:tc>
        <w:tc>
          <w:tcPr>
            <w:tcW w:w="4881" w:type="dxa"/>
          </w:tcPr>
          <w:p w:rsidR="003E1FE1" w:rsidRPr="00013940" w:rsidRDefault="003E1FE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Pembakaran hutan untuk lahan sawit, lalu orang utan yang selamat dibawa ke konservasi. Itu kronologis yang kita sudah sama-sama tahu. Tapi, pada kenyataannya, tak sedikit orang utan yang memang sengaja dilenyapkan ....”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iawani Elyta.","given":"&amp; Shabrina W.S.","non-dropping-particle":"","parse-names":false,"suffix":""}],"id":"ITEM-1","issued":{"date-parts":[["2012"]]},"publisher":"Bentang Belia","publisher-place":"Yogyakarta","title":"Ping! A Message from Borneo","type":"book"},"locator":"81","uris":["http://www.mendeley.com/documents/?uuid=3a930606-1a25-4491-9755-fa6e1e90d7f4"]}],"mendeley":{"formattedCitation":"(Riawani Elyta., 2012, p. 81)","plainTextFormattedCitation":"(Riawani Elyta., 2012, p. 81)","previouslyFormattedCitation":"(Riawani Elyta., 2012, p. 81)"},"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iawani Elyta., 2012, p. 81)</w:t>
            </w:r>
            <w:r w:rsidRPr="00013940">
              <w:rPr>
                <w:rFonts w:ascii="Times New Roman" w:hAnsi="Times New Roman" w:cs="Times New Roman"/>
                <w:sz w:val="24"/>
                <w:szCs w:val="24"/>
              </w:rPr>
              <w:fldChar w:fldCharType="end"/>
            </w:r>
          </w:p>
          <w:p w:rsidR="003E1FE1" w:rsidRPr="00013940" w:rsidRDefault="003E1FE1" w:rsidP="00F14AA8">
            <w:pPr>
              <w:spacing w:after="0" w:line="240" w:lineRule="auto"/>
              <w:ind w:firstLine="0"/>
              <w:jc w:val="both"/>
              <w:rPr>
                <w:rFonts w:ascii="Times New Roman" w:hAnsi="Times New Roman" w:cs="Times New Roman"/>
                <w:sz w:val="24"/>
                <w:szCs w:val="24"/>
              </w:rPr>
            </w:pPr>
          </w:p>
        </w:tc>
        <w:tc>
          <w:tcPr>
            <w:tcW w:w="5182" w:type="dxa"/>
          </w:tcPr>
          <w:p w:rsidR="003E1FE1" w:rsidRPr="00013940" w:rsidRDefault="003E1FE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A</w:t>
            </w:r>
            <w:r w:rsidRPr="00013940">
              <w:rPr>
                <w:rFonts w:ascii="Times New Roman" w:hAnsi="Times New Roman" w:cs="Times New Roman"/>
                <w:sz w:val="24"/>
                <w:szCs w:val="24"/>
              </w:rPr>
              <w:t xml:space="preserve">.2.11) menunjukkan bahwa akibat dari pembakaran hutan untuk lahan sawit baru banyak orang utan yang menjadi korban. Selain menjadi korban, orang utan yang selamat akan dibawa ke konservasi untuk dirawat dan dilatih </w:t>
            </w:r>
            <w:r w:rsidR="006A673B" w:rsidRPr="00013940">
              <w:rPr>
                <w:rFonts w:ascii="Times New Roman" w:hAnsi="Times New Roman" w:cs="Times New Roman"/>
                <w:sz w:val="24"/>
                <w:szCs w:val="24"/>
              </w:rPr>
              <w:t>Sebelum</w:t>
            </w:r>
            <w:r w:rsidRPr="00013940">
              <w:rPr>
                <w:rFonts w:ascii="Times New Roman" w:hAnsi="Times New Roman" w:cs="Times New Roman"/>
                <w:sz w:val="24"/>
                <w:szCs w:val="24"/>
              </w:rPr>
              <w:t xml:space="preserve"> dikembalikan ke habitat aslinya. Selain korban pembakaran hutan, orang utan juga sengaja dibunuh atau tangkap kemudian dijual baik dangingnya maupun dijual yang masih hidup. Hal ini karena orang utan dianggap </w:t>
            </w:r>
            <w:r w:rsidR="005E48C3" w:rsidRPr="00013940">
              <w:rPr>
                <w:rFonts w:ascii="Times New Roman" w:hAnsi="Times New Roman" w:cs="Times New Roman"/>
                <w:sz w:val="24"/>
                <w:szCs w:val="24"/>
              </w:rPr>
              <w:t>sebagai</w:t>
            </w:r>
            <w:r w:rsidRPr="00013940">
              <w:rPr>
                <w:rFonts w:ascii="Times New Roman" w:hAnsi="Times New Roman" w:cs="Times New Roman"/>
                <w:sz w:val="24"/>
                <w:szCs w:val="24"/>
              </w:rPr>
              <w:t xml:space="preserve"> hama dan mereka juga bisa dijual untuk menghasilkan uang sehingga ini menjadi sumber penghasilan tambahan bagi masyarakat yang tinggal sekitar hutan Borneo. Oleh karena itu, apa yang dilakukan manusia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mengancam populasi orang utan yang ada di Kalimantan.</w:t>
            </w:r>
          </w:p>
        </w:tc>
      </w:tr>
      <w:tr w:rsidR="003E1FE1" w:rsidRPr="00013940" w:rsidTr="004B7E16">
        <w:tc>
          <w:tcPr>
            <w:tcW w:w="570" w:type="dxa"/>
            <w:vMerge/>
          </w:tcPr>
          <w:p w:rsidR="003E1FE1" w:rsidRPr="00013940" w:rsidRDefault="003E1FE1" w:rsidP="00F14AA8">
            <w:pPr>
              <w:spacing w:after="0" w:line="240" w:lineRule="auto"/>
              <w:ind w:left="360" w:firstLine="0"/>
              <w:jc w:val="center"/>
              <w:rPr>
                <w:rFonts w:ascii="Times New Roman" w:hAnsi="Times New Roman" w:cs="Times New Roman"/>
                <w:sz w:val="24"/>
                <w:szCs w:val="24"/>
              </w:rPr>
            </w:pPr>
          </w:p>
        </w:tc>
        <w:tc>
          <w:tcPr>
            <w:tcW w:w="2397" w:type="dxa"/>
            <w:vMerge/>
          </w:tcPr>
          <w:p w:rsidR="003E1FE1" w:rsidRPr="00013940" w:rsidRDefault="003E1FE1" w:rsidP="00F14AA8">
            <w:pPr>
              <w:spacing w:after="0" w:line="240" w:lineRule="auto"/>
              <w:ind w:firstLine="0"/>
              <w:rPr>
                <w:rFonts w:ascii="Times New Roman" w:hAnsi="Times New Roman" w:cs="Times New Roman"/>
                <w:sz w:val="24"/>
                <w:szCs w:val="24"/>
              </w:rPr>
            </w:pPr>
          </w:p>
        </w:tc>
        <w:tc>
          <w:tcPr>
            <w:tcW w:w="1973" w:type="dxa"/>
            <w:vMerge/>
          </w:tcPr>
          <w:p w:rsidR="003E1FE1" w:rsidRPr="00013940" w:rsidRDefault="003E1FE1" w:rsidP="00F14AA8">
            <w:pPr>
              <w:spacing w:after="0" w:line="240" w:lineRule="auto"/>
              <w:ind w:firstLine="0"/>
              <w:jc w:val="center"/>
              <w:rPr>
                <w:rFonts w:ascii="Times New Roman" w:hAnsi="Times New Roman" w:cs="Times New Roman"/>
                <w:sz w:val="24"/>
                <w:szCs w:val="24"/>
              </w:rPr>
            </w:pPr>
          </w:p>
        </w:tc>
        <w:tc>
          <w:tcPr>
            <w:tcW w:w="1016" w:type="dxa"/>
          </w:tcPr>
          <w:p w:rsidR="003E1FE1" w:rsidRPr="00013940" w:rsidRDefault="00441074"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A</w:t>
            </w:r>
            <w:r w:rsidR="003E1FE1" w:rsidRPr="00013940">
              <w:rPr>
                <w:rFonts w:ascii="Times New Roman" w:hAnsi="Times New Roman" w:cs="Times New Roman"/>
                <w:sz w:val="24"/>
                <w:szCs w:val="24"/>
              </w:rPr>
              <w:t>.2.12</w:t>
            </w:r>
          </w:p>
        </w:tc>
        <w:tc>
          <w:tcPr>
            <w:tcW w:w="4881" w:type="dxa"/>
          </w:tcPr>
          <w:p w:rsidR="003E1FE1" w:rsidRPr="00013940" w:rsidRDefault="003E1FE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Sejauh yang kuketahui... y</w:t>
            </w:r>
            <w:r w:rsidR="00DA353F" w:rsidRPr="00013940">
              <w:rPr>
                <w:rFonts w:ascii="Times New Roman" w:hAnsi="Times New Roman" w:cs="Times New Roman"/>
                <w:sz w:val="24"/>
                <w:szCs w:val="24"/>
              </w:rPr>
              <w:t>ea</w:t>
            </w:r>
            <w:r w:rsidRPr="00013940">
              <w:rPr>
                <w:rFonts w:ascii="Times New Roman" w:hAnsi="Times New Roman" w:cs="Times New Roman"/>
                <w:sz w:val="24"/>
                <w:szCs w:val="24"/>
              </w:rPr>
              <w:t>h, memang itu peny</w:t>
            </w:r>
            <w:r w:rsidR="00DA353F" w:rsidRPr="00013940">
              <w:rPr>
                <w:rFonts w:ascii="Times New Roman" w:hAnsi="Times New Roman" w:cs="Times New Roman"/>
                <w:sz w:val="24"/>
                <w:szCs w:val="24"/>
              </w:rPr>
              <w:t>eb</w:t>
            </w:r>
            <w:r w:rsidRPr="00013940">
              <w:rPr>
                <w:rFonts w:ascii="Times New Roman" w:hAnsi="Times New Roman" w:cs="Times New Roman"/>
                <w:sz w:val="24"/>
                <w:szCs w:val="24"/>
              </w:rPr>
              <w:t xml:space="preserve">ab utamanya. Kecuali untuk penyelundupan dan perdagangan ilegal. Itu murni kepentingan bisnis dari oknum pelaku. Harga orang utan di pasaran tergolong tinggi, mengingat </w:t>
            </w:r>
            <w:r w:rsidR="00225EC2" w:rsidRPr="00013940">
              <w:rPr>
                <w:rFonts w:ascii="Times New Roman" w:hAnsi="Times New Roman" w:cs="Times New Roman"/>
                <w:sz w:val="24"/>
                <w:szCs w:val="24"/>
              </w:rPr>
              <w:t>keberadaan</w:t>
            </w:r>
            <w:r w:rsidRPr="00013940">
              <w:rPr>
                <w:rFonts w:ascii="Times New Roman" w:hAnsi="Times New Roman" w:cs="Times New Roman"/>
                <w:sz w:val="24"/>
                <w:szCs w:val="24"/>
              </w:rPr>
              <w:t xml:space="preserve">nya kini yang hampir punah.”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iawani Elyta.","given":"&amp; Shabrina W.S.","non-dropping-particle":"","parse-names":false,"suffix":""}],"id":"ITEM-1","issued":{"date-parts":[["2012"]]},"publisher":"Bentang Belia","publisher-place":"Yogyakarta","title":"Ping! A Message from Borneo","type":"book"},"locator":"82","uris":["http://www.mendeley.com/documents/?uuid=3a930606-1a25-4491-9755-fa6e1e90d7f4"]}],"mendeley":{"formattedCitation":"(Riawani Elyta., 2012, p. 82)","plainTextFormattedCitation":"(Riawani Elyta., 2012, p. 82)","previouslyFormattedCitation":"(Riawani Elyta., 2012, p. 82)"},"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iawani Elyta., 2012, p. 82)</w:t>
            </w:r>
            <w:r w:rsidRPr="00013940">
              <w:rPr>
                <w:rFonts w:ascii="Times New Roman" w:hAnsi="Times New Roman" w:cs="Times New Roman"/>
                <w:sz w:val="24"/>
                <w:szCs w:val="24"/>
              </w:rPr>
              <w:fldChar w:fldCharType="end"/>
            </w:r>
          </w:p>
          <w:p w:rsidR="003E1FE1" w:rsidRPr="00013940" w:rsidRDefault="003E1FE1" w:rsidP="00F14AA8">
            <w:pPr>
              <w:spacing w:after="0" w:line="240" w:lineRule="auto"/>
              <w:ind w:firstLine="0"/>
              <w:jc w:val="both"/>
              <w:rPr>
                <w:rFonts w:ascii="Times New Roman" w:hAnsi="Times New Roman" w:cs="Times New Roman"/>
                <w:sz w:val="24"/>
                <w:szCs w:val="24"/>
              </w:rPr>
            </w:pPr>
          </w:p>
        </w:tc>
        <w:tc>
          <w:tcPr>
            <w:tcW w:w="5182" w:type="dxa"/>
          </w:tcPr>
          <w:p w:rsidR="003E1FE1" w:rsidRPr="00013940" w:rsidRDefault="003E1FE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A</w:t>
            </w:r>
            <w:r w:rsidRPr="00013940">
              <w:rPr>
                <w:rFonts w:ascii="Times New Roman" w:hAnsi="Times New Roman" w:cs="Times New Roman"/>
                <w:sz w:val="24"/>
                <w:szCs w:val="24"/>
              </w:rPr>
              <w:t xml:space="preserve">.1.12) menunjukkan bahwa kepunahan orang utan selain pembukaan lahan sawit juga karena penyeludupan dan perdagangan ilegal. Semua ini demi kepentingan bisnis dari oknum pelaku yang dengan sengaja berburu orang utan. Orang utan yang ditangkap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akan dijual harganya yang sangat mahal karena populasinya semakin punah. Semakin harganya mahal, maka banyak pula manusia yang terus berburu orang utan. Baik kepentingan bisnis atau kepentingan pribadi inilah yang </w:t>
            </w:r>
            <w:r w:rsidR="00DC6A1C" w:rsidRPr="00013940">
              <w:rPr>
                <w:rFonts w:ascii="Times New Roman" w:hAnsi="Times New Roman" w:cs="Times New Roman"/>
                <w:sz w:val="24"/>
                <w:szCs w:val="24"/>
              </w:rPr>
              <w:t>menyebabkan</w:t>
            </w:r>
            <w:r w:rsidRPr="00013940">
              <w:rPr>
                <w:rFonts w:ascii="Times New Roman" w:hAnsi="Times New Roman" w:cs="Times New Roman"/>
                <w:sz w:val="24"/>
                <w:szCs w:val="24"/>
              </w:rPr>
              <w:t xml:space="preserve">kan orang utan di Kalimantan semakin punah karena sifat manusia </w:t>
            </w:r>
            <w:r w:rsidRPr="00013940">
              <w:rPr>
                <w:rFonts w:ascii="Times New Roman" w:hAnsi="Times New Roman" w:cs="Times New Roman"/>
                <w:sz w:val="24"/>
                <w:szCs w:val="24"/>
              </w:rPr>
              <w:lastRenderedPageBreak/>
              <w:t xml:space="preserve">yang hanya mementingkan kepentingannya tanpa melihat nasib hewan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w:t>
            </w:r>
          </w:p>
        </w:tc>
      </w:tr>
      <w:tr w:rsidR="003E1FE1" w:rsidRPr="00013940" w:rsidTr="004B7E16">
        <w:tc>
          <w:tcPr>
            <w:tcW w:w="570" w:type="dxa"/>
            <w:vMerge/>
          </w:tcPr>
          <w:p w:rsidR="003E1FE1" w:rsidRPr="00013940" w:rsidRDefault="003E1FE1" w:rsidP="00F14AA8">
            <w:pPr>
              <w:spacing w:after="0" w:line="240" w:lineRule="auto"/>
              <w:ind w:left="360" w:firstLine="0"/>
              <w:jc w:val="center"/>
              <w:rPr>
                <w:rFonts w:ascii="Times New Roman" w:hAnsi="Times New Roman" w:cs="Times New Roman"/>
                <w:sz w:val="24"/>
                <w:szCs w:val="24"/>
              </w:rPr>
            </w:pPr>
          </w:p>
        </w:tc>
        <w:tc>
          <w:tcPr>
            <w:tcW w:w="2397" w:type="dxa"/>
            <w:vMerge/>
          </w:tcPr>
          <w:p w:rsidR="003E1FE1" w:rsidRPr="00013940" w:rsidRDefault="003E1FE1" w:rsidP="00F14AA8">
            <w:pPr>
              <w:spacing w:after="0" w:line="240" w:lineRule="auto"/>
              <w:ind w:firstLine="0"/>
              <w:rPr>
                <w:rFonts w:ascii="Times New Roman" w:hAnsi="Times New Roman" w:cs="Times New Roman"/>
                <w:sz w:val="24"/>
                <w:szCs w:val="24"/>
              </w:rPr>
            </w:pPr>
          </w:p>
        </w:tc>
        <w:tc>
          <w:tcPr>
            <w:tcW w:w="1973" w:type="dxa"/>
            <w:vMerge/>
          </w:tcPr>
          <w:p w:rsidR="003E1FE1" w:rsidRPr="00013940" w:rsidRDefault="003E1FE1" w:rsidP="00F14AA8">
            <w:pPr>
              <w:spacing w:after="0" w:line="240" w:lineRule="auto"/>
              <w:ind w:firstLine="0"/>
              <w:jc w:val="center"/>
              <w:rPr>
                <w:rFonts w:ascii="Times New Roman" w:hAnsi="Times New Roman" w:cs="Times New Roman"/>
                <w:sz w:val="24"/>
                <w:szCs w:val="24"/>
              </w:rPr>
            </w:pPr>
          </w:p>
        </w:tc>
        <w:tc>
          <w:tcPr>
            <w:tcW w:w="1016" w:type="dxa"/>
          </w:tcPr>
          <w:p w:rsidR="003E1FE1" w:rsidRPr="00013940" w:rsidRDefault="00441074"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A</w:t>
            </w:r>
            <w:r w:rsidR="003E1FE1" w:rsidRPr="00013940">
              <w:rPr>
                <w:rFonts w:ascii="Times New Roman" w:hAnsi="Times New Roman" w:cs="Times New Roman"/>
                <w:sz w:val="24"/>
                <w:szCs w:val="24"/>
              </w:rPr>
              <w:t>.2.13</w:t>
            </w:r>
          </w:p>
        </w:tc>
        <w:tc>
          <w:tcPr>
            <w:tcW w:w="4881" w:type="dxa"/>
          </w:tcPr>
          <w:p w:rsidR="003E1FE1" w:rsidRPr="00013940" w:rsidRDefault="003E1FE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Dia tak mau pisang, bahkan sangat ketakutan. Mungkin, ini ada hubungannya dengan </w:t>
            </w:r>
            <w:r w:rsidR="00225EC2" w:rsidRPr="00013940">
              <w:rPr>
                <w:rFonts w:ascii="Times New Roman" w:hAnsi="Times New Roman" w:cs="Times New Roman"/>
                <w:sz w:val="24"/>
                <w:szCs w:val="24"/>
              </w:rPr>
              <w:t>beberapa</w:t>
            </w:r>
            <w:r w:rsidRPr="00013940">
              <w:rPr>
                <w:rFonts w:ascii="Times New Roman" w:hAnsi="Times New Roman" w:cs="Times New Roman"/>
                <w:sz w:val="24"/>
                <w:szCs w:val="24"/>
              </w:rPr>
              <w:t xml:space="preserve"> orang utan yang ditemukan mati karena memakan pisang beracun.”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iawani Elyta.","given":"&amp; Shabrina W.S.","non-dropping-particle":"","parse-names":false,"suffix":""}],"id":"ITEM-1","issued":{"date-parts":[["2012"]]},"publisher":"Bentang Belia","publisher-place":"Yogyakarta","title":"Ping! A Message from Borneo","type":"book"},"locator":"101","uris":["http://www.mendeley.com/documents/?uuid=3a930606-1a25-4491-9755-fa6e1e90d7f4"]}],"mendeley":{"formattedCitation":"(Riawani Elyta., 2012, p. 101)","plainTextFormattedCitation":"(Riawani Elyta., 2012, p. 101)","previouslyFormattedCitation":"(Riawani Elyta., 2012, p. 101)"},"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iawani Elyta., 2012, p. 101)</w:t>
            </w:r>
            <w:r w:rsidRPr="00013940">
              <w:rPr>
                <w:rFonts w:ascii="Times New Roman" w:hAnsi="Times New Roman" w:cs="Times New Roman"/>
                <w:sz w:val="24"/>
                <w:szCs w:val="24"/>
              </w:rPr>
              <w:fldChar w:fldCharType="end"/>
            </w:r>
          </w:p>
          <w:p w:rsidR="003E1FE1" w:rsidRPr="00013940" w:rsidRDefault="003E1FE1" w:rsidP="00F14AA8">
            <w:pPr>
              <w:spacing w:after="0" w:line="240" w:lineRule="auto"/>
              <w:ind w:firstLine="0"/>
              <w:jc w:val="both"/>
              <w:rPr>
                <w:rFonts w:ascii="Times New Roman" w:hAnsi="Times New Roman" w:cs="Times New Roman"/>
                <w:sz w:val="24"/>
                <w:szCs w:val="24"/>
              </w:rPr>
            </w:pPr>
          </w:p>
        </w:tc>
        <w:tc>
          <w:tcPr>
            <w:tcW w:w="5182" w:type="dxa"/>
          </w:tcPr>
          <w:p w:rsidR="003E1FE1" w:rsidRPr="00013940" w:rsidRDefault="003E1FE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A</w:t>
            </w:r>
            <w:r w:rsidRPr="00013940">
              <w:rPr>
                <w:rFonts w:ascii="Times New Roman" w:hAnsi="Times New Roman" w:cs="Times New Roman"/>
                <w:sz w:val="24"/>
                <w:szCs w:val="24"/>
              </w:rPr>
              <w:t xml:space="preserve">.2.13) menunjukkan bahwa orang utan yang diburu memang dilakukan dengan berbagi modus salah satunya dengan memberi racun pada buah pisang. Setelah orang utan memakannya maka </w:t>
            </w:r>
            <w:r w:rsidR="00225EC2" w:rsidRPr="00013940">
              <w:rPr>
                <w:rFonts w:ascii="Times New Roman" w:hAnsi="Times New Roman" w:cs="Times New Roman"/>
                <w:sz w:val="24"/>
                <w:szCs w:val="24"/>
              </w:rPr>
              <w:t>beberapa</w:t>
            </w:r>
            <w:r w:rsidRPr="00013940">
              <w:rPr>
                <w:rFonts w:ascii="Times New Roman" w:hAnsi="Times New Roman" w:cs="Times New Roman"/>
                <w:sz w:val="24"/>
                <w:szCs w:val="24"/>
              </w:rPr>
              <w:t xml:space="preserve"> waktu dia akan mati dan pemburu dengan muda mendapatkan orang utan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Akibat pemberian racun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orang utan yang ada dikonservasi merasa ketakutan dan bahkan tak mau memakan pisang pemberian petugas. Hal ini terjadi karena orang utan ters</w:t>
            </w:r>
            <w:r w:rsidR="00F50883" w:rsidRPr="00013940">
              <w:rPr>
                <w:rFonts w:ascii="Times New Roman" w:hAnsi="Times New Roman" w:cs="Times New Roman"/>
                <w:sz w:val="24"/>
                <w:szCs w:val="24"/>
              </w:rPr>
              <w:t>eb</w:t>
            </w:r>
            <w:r w:rsidRPr="00013940">
              <w:rPr>
                <w:rFonts w:ascii="Times New Roman" w:hAnsi="Times New Roman" w:cs="Times New Roman"/>
                <w:sz w:val="24"/>
                <w:szCs w:val="24"/>
              </w:rPr>
              <w:t>ut pernah mengalami peristiwa melihat orang utan lain mati akibat memakan pisang beracun sehingga membuat mereka trauma.</w:t>
            </w:r>
          </w:p>
        </w:tc>
      </w:tr>
      <w:tr w:rsidR="003E1FE1" w:rsidRPr="00013940" w:rsidTr="004B7E16">
        <w:tc>
          <w:tcPr>
            <w:tcW w:w="570" w:type="dxa"/>
            <w:vMerge/>
          </w:tcPr>
          <w:p w:rsidR="003E1FE1" w:rsidRPr="00013940" w:rsidRDefault="003E1FE1" w:rsidP="00F14AA8">
            <w:pPr>
              <w:spacing w:after="0" w:line="240" w:lineRule="auto"/>
              <w:ind w:left="360" w:firstLine="0"/>
              <w:jc w:val="center"/>
              <w:rPr>
                <w:rFonts w:ascii="Times New Roman" w:hAnsi="Times New Roman" w:cs="Times New Roman"/>
                <w:sz w:val="24"/>
                <w:szCs w:val="24"/>
              </w:rPr>
            </w:pPr>
          </w:p>
        </w:tc>
        <w:tc>
          <w:tcPr>
            <w:tcW w:w="2397" w:type="dxa"/>
            <w:vMerge/>
          </w:tcPr>
          <w:p w:rsidR="003E1FE1" w:rsidRPr="00013940" w:rsidRDefault="003E1FE1" w:rsidP="00F14AA8">
            <w:pPr>
              <w:spacing w:after="0" w:line="240" w:lineRule="auto"/>
              <w:ind w:firstLine="0"/>
              <w:rPr>
                <w:rFonts w:ascii="Times New Roman" w:hAnsi="Times New Roman" w:cs="Times New Roman"/>
                <w:sz w:val="24"/>
                <w:szCs w:val="24"/>
              </w:rPr>
            </w:pPr>
          </w:p>
        </w:tc>
        <w:tc>
          <w:tcPr>
            <w:tcW w:w="1973" w:type="dxa"/>
            <w:vMerge/>
          </w:tcPr>
          <w:p w:rsidR="003E1FE1" w:rsidRPr="00013940" w:rsidRDefault="003E1FE1" w:rsidP="00F14AA8">
            <w:pPr>
              <w:spacing w:after="0" w:line="240" w:lineRule="auto"/>
              <w:ind w:firstLine="0"/>
              <w:jc w:val="center"/>
              <w:rPr>
                <w:rFonts w:ascii="Times New Roman" w:hAnsi="Times New Roman" w:cs="Times New Roman"/>
                <w:sz w:val="24"/>
                <w:szCs w:val="24"/>
              </w:rPr>
            </w:pPr>
          </w:p>
        </w:tc>
        <w:tc>
          <w:tcPr>
            <w:tcW w:w="1016" w:type="dxa"/>
          </w:tcPr>
          <w:p w:rsidR="003E1FE1" w:rsidRPr="00013940" w:rsidRDefault="003A5FFA" w:rsidP="00F14AA8">
            <w:pPr>
              <w:spacing w:after="0" w:line="240" w:lineRule="auto"/>
              <w:ind w:firstLine="0"/>
              <w:rPr>
                <w:rFonts w:ascii="Times New Roman" w:hAnsi="Times New Roman" w:cs="Times New Roman"/>
                <w:sz w:val="24"/>
                <w:szCs w:val="24"/>
              </w:rPr>
            </w:pPr>
            <w:r w:rsidRPr="00013940">
              <w:rPr>
                <w:rFonts w:ascii="Times New Roman" w:hAnsi="Times New Roman" w:cs="Times New Roman"/>
                <w:sz w:val="24"/>
                <w:szCs w:val="24"/>
              </w:rPr>
              <w:t>A.2.14</w:t>
            </w:r>
          </w:p>
        </w:tc>
        <w:tc>
          <w:tcPr>
            <w:tcW w:w="4881" w:type="dxa"/>
          </w:tcPr>
          <w:p w:rsidR="003E1FE1" w:rsidRPr="00013940" w:rsidRDefault="00521AA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Kemarin aku sempat mengira manusia-manusia itu memberikan perhatian padaku. Namun, sekarang kupikir mereka sama saja. Mereka datang merebut ibuku, juga menguliti si orang utan tua. Lalu, seraya tersenyum meninggalkan aku sebatang kara di sini.”</w:t>
            </w:r>
            <w:r w:rsidR="00E919BD" w:rsidRPr="00013940">
              <w:rPr>
                <w:rFonts w:ascii="Times New Roman" w:hAnsi="Times New Roman" w:cs="Times New Roman"/>
                <w:sz w:val="24"/>
                <w:szCs w:val="24"/>
              </w:rPr>
              <w:t xml:space="preserve"> </w:t>
            </w:r>
            <w:r w:rsidR="00E919BD" w:rsidRPr="00013940">
              <w:rPr>
                <w:rFonts w:ascii="Times New Roman" w:hAnsi="Times New Roman" w:cs="Times New Roman"/>
                <w:sz w:val="24"/>
                <w:szCs w:val="24"/>
              </w:rPr>
              <w:fldChar w:fldCharType="begin" w:fldLock="1"/>
            </w:r>
            <w:r w:rsidR="008130C5" w:rsidRPr="00013940">
              <w:rPr>
                <w:rFonts w:ascii="Times New Roman" w:hAnsi="Times New Roman" w:cs="Times New Roman"/>
                <w:sz w:val="24"/>
                <w:szCs w:val="24"/>
              </w:rPr>
              <w:instrText>ADDIN CSL_CITATION {"citationItems":[{"id":"ITEM-1","itemData":{"author":[{"dropping-particle":"","family":"Riawani Elyta.","given":"&amp; Shabrina W.S.","non-dropping-particle":"","parse-names":false,"suffix":""}],"id":"ITEM-1","issued":{"date-parts":[["2012"]]},"publisher":"Bentang Belia","publisher-place":"Yogyakarta","title":"Ping! A Message from Borneo","type":"book"},"locator":"102","uris":["http://www.mendeley.com/documents/?uuid=3a930606-1a25-4491-9755-fa6e1e90d7f4"]}],"mendeley":{"formattedCitation":"(Riawani Elyta., 2012, p. 102)","plainTextFormattedCitation":"(Riawani Elyta., 2012, p. 102)","previouslyFormattedCitation":"(Riawani Elyta., 2012, p. 102)"},"properties":{"noteIndex":0},"schema":"https://github.com/citation-style-language/schema/raw/master/csl-citation.json"}</w:instrText>
            </w:r>
            <w:r w:rsidR="00E919BD" w:rsidRPr="00013940">
              <w:rPr>
                <w:rFonts w:ascii="Times New Roman" w:hAnsi="Times New Roman" w:cs="Times New Roman"/>
                <w:sz w:val="24"/>
                <w:szCs w:val="24"/>
              </w:rPr>
              <w:fldChar w:fldCharType="separate"/>
            </w:r>
            <w:r w:rsidR="00E919BD" w:rsidRPr="00013940">
              <w:rPr>
                <w:rFonts w:ascii="Times New Roman" w:hAnsi="Times New Roman" w:cs="Times New Roman"/>
                <w:noProof/>
                <w:sz w:val="24"/>
                <w:szCs w:val="24"/>
              </w:rPr>
              <w:t>(Riawani Elyta., 2012, p. 102)</w:t>
            </w:r>
            <w:r w:rsidR="00E919BD" w:rsidRPr="00013940">
              <w:rPr>
                <w:rFonts w:ascii="Times New Roman" w:hAnsi="Times New Roman" w:cs="Times New Roman"/>
                <w:sz w:val="24"/>
                <w:szCs w:val="24"/>
              </w:rPr>
              <w:fldChar w:fldCharType="end"/>
            </w:r>
          </w:p>
        </w:tc>
        <w:tc>
          <w:tcPr>
            <w:tcW w:w="5182" w:type="dxa"/>
          </w:tcPr>
          <w:p w:rsidR="003E1FE1" w:rsidRPr="00013940" w:rsidRDefault="00521AA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 xml:space="preserve">(A.2.14) menunjukkan bahwa bagaimana manusia berpura-pura mendekati orang utan agar bisa menangkapnya. Orang utan diberikan perlakuan yang baik sebelum ditangkap dengan memberikan makanan yang banyak. Manusia memburu orang utan untuk dijual baik daging maupun kulitnya karena harganya sangat mahal terlebih lagi orang utan yang tua. Hal tersebut mereka lakukan secara sembunyi-sembunyi agar tidak diketahui polisi hutan. Sementara untuk anak-anak orang utan mereka akan biarkan begitu saja di hutan. Namun, terkadang pemburu akan menangkap juga anak orang utan apabila tidak mendapatkan orang utan yang tua karena anak </w:t>
            </w:r>
            <w:r w:rsidRPr="00013940">
              <w:rPr>
                <w:rFonts w:ascii="Times New Roman" w:hAnsi="Times New Roman" w:cs="Times New Roman"/>
                <w:sz w:val="24"/>
                <w:szCs w:val="24"/>
              </w:rPr>
              <w:lastRenderedPageBreak/>
              <w:t>orang utan tetap memiliki nilai jual yang mahal. Apa yang dilakukan manusia tersebut menunjukkan bagaimana sikap antroposentrisme yang hanya mementingkan kepentingan pribadi sehingga mengancam keberadaan orang utan.</w:t>
            </w:r>
          </w:p>
        </w:tc>
      </w:tr>
      <w:tr w:rsidR="003E1FE1" w:rsidRPr="00013940" w:rsidTr="004B7E16">
        <w:tc>
          <w:tcPr>
            <w:tcW w:w="570" w:type="dxa"/>
            <w:vMerge/>
          </w:tcPr>
          <w:p w:rsidR="003E1FE1" w:rsidRPr="00013940" w:rsidRDefault="003E1FE1" w:rsidP="00F14AA8">
            <w:pPr>
              <w:spacing w:after="0" w:line="240" w:lineRule="auto"/>
              <w:ind w:left="360" w:firstLine="0"/>
              <w:jc w:val="center"/>
              <w:rPr>
                <w:rFonts w:ascii="Times New Roman" w:hAnsi="Times New Roman" w:cs="Times New Roman"/>
                <w:sz w:val="24"/>
                <w:szCs w:val="24"/>
              </w:rPr>
            </w:pPr>
          </w:p>
        </w:tc>
        <w:tc>
          <w:tcPr>
            <w:tcW w:w="2397" w:type="dxa"/>
            <w:vMerge/>
          </w:tcPr>
          <w:p w:rsidR="003E1FE1" w:rsidRPr="00013940" w:rsidRDefault="003E1FE1" w:rsidP="00F14AA8">
            <w:pPr>
              <w:spacing w:after="0" w:line="240" w:lineRule="auto"/>
              <w:ind w:firstLine="0"/>
              <w:rPr>
                <w:rFonts w:ascii="Times New Roman" w:hAnsi="Times New Roman" w:cs="Times New Roman"/>
                <w:sz w:val="24"/>
                <w:szCs w:val="24"/>
              </w:rPr>
            </w:pPr>
          </w:p>
        </w:tc>
        <w:tc>
          <w:tcPr>
            <w:tcW w:w="1973" w:type="dxa"/>
            <w:vMerge w:val="restart"/>
          </w:tcPr>
          <w:p w:rsidR="003E1FE1" w:rsidRPr="00013940" w:rsidRDefault="003E1FE1"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 xml:space="preserve">Merusak </w:t>
            </w:r>
            <w:r w:rsidR="001C7A88" w:rsidRPr="00013940">
              <w:rPr>
                <w:rFonts w:ascii="Times New Roman" w:hAnsi="Times New Roman" w:cs="Times New Roman"/>
                <w:sz w:val="24"/>
                <w:szCs w:val="24"/>
              </w:rPr>
              <w:t>Hutan</w:t>
            </w:r>
          </w:p>
        </w:tc>
        <w:tc>
          <w:tcPr>
            <w:tcW w:w="1016" w:type="dxa"/>
          </w:tcPr>
          <w:p w:rsidR="003E1FE1" w:rsidRPr="00013940" w:rsidRDefault="00441074"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A</w:t>
            </w:r>
            <w:r w:rsidR="003E1FE1" w:rsidRPr="00013940">
              <w:rPr>
                <w:rFonts w:ascii="Times New Roman" w:hAnsi="Times New Roman" w:cs="Times New Roman"/>
                <w:sz w:val="24"/>
                <w:szCs w:val="24"/>
              </w:rPr>
              <w:t>.2.1</w:t>
            </w:r>
          </w:p>
        </w:tc>
        <w:tc>
          <w:tcPr>
            <w:tcW w:w="4881" w:type="dxa"/>
          </w:tcPr>
          <w:p w:rsidR="003E1FE1" w:rsidRPr="00013940" w:rsidRDefault="003E1FE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w:t>
            </w:r>
            <w:r w:rsidR="00441074" w:rsidRPr="00013940">
              <w:rPr>
                <w:rFonts w:ascii="Times New Roman" w:hAnsi="Times New Roman" w:cs="Times New Roman"/>
                <w:sz w:val="24"/>
                <w:szCs w:val="24"/>
              </w:rPr>
              <w:t>E</w:t>
            </w:r>
            <w:r w:rsidRPr="00013940">
              <w:rPr>
                <w:rFonts w:ascii="Times New Roman" w:hAnsi="Times New Roman" w:cs="Times New Roman"/>
                <w:sz w:val="24"/>
                <w:szCs w:val="24"/>
              </w:rPr>
              <w:t>e, se</w:t>
            </w:r>
            <w:r w:rsidR="00521AA1" w:rsidRPr="00013940">
              <w:rPr>
                <w:rFonts w:ascii="Times New Roman" w:hAnsi="Times New Roman" w:cs="Times New Roman"/>
                <w:sz w:val="24"/>
                <w:szCs w:val="24"/>
              </w:rPr>
              <w:t>b</w:t>
            </w:r>
            <w:r w:rsidR="00872F41" w:rsidRPr="00013940">
              <w:rPr>
                <w:rFonts w:ascii="Times New Roman" w:hAnsi="Times New Roman" w:cs="Times New Roman"/>
                <w:sz w:val="24"/>
                <w:szCs w:val="24"/>
              </w:rPr>
              <w:t>e</w:t>
            </w:r>
            <w:r w:rsidRPr="00013940">
              <w:rPr>
                <w:rFonts w:ascii="Times New Roman" w:hAnsi="Times New Roman" w:cs="Times New Roman"/>
                <w:sz w:val="24"/>
                <w:szCs w:val="24"/>
              </w:rPr>
              <w:t xml:space="preserve">narnya tidak terlalu sering. Biasanya itu kalau ada orang yang iseng buang puntung rokok ke hutan, apalagi pada musim kemarau, apinya akan cepat sekali </w:t>
            </w:r>
            <w:r w:rsidR="004C6D4B" w:rsidRPr="00013940">
              <w:rPr>
                <w:rFonts w:ascii="Times New Roman" w:hAnsi="Times New Roman" w:cs="Times New Roman"/>
                <w:sz w:val="24"/>
                <w:szCs w:val="24"/>
              </w:rPr>
              <w:t>menyebar</w:t>
            </w:r>
            <w:r w:rsidRPr="00013940">
              <w:rPr>
                <w:rFonts w:ascii="Times New Roman" w:hAnsi="Times New Roman" w:cs="Times New Roman"/>
                <w:sz w:val="24"/>
                <w:szCs w:val="24"/>
              </w:rPr>
              <w:t xml:space="preserve">.”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iawani Elyta.","given":"&amp; Shabrina W.S.","non-dropping-particle":"","parse-names":false,"suffix":""}],"id":"ITEM-1","issued":{"date-parts":[["2012"]]},"publisher":"Bentang Belia","publisher-place":"Yogyakarta","title":"Ping! A Message from Borneo","type":"book"},"locator":"38","uris":["http://www.mendeley.com/documents/?uuid=3a930606-1a25-4491-9755-fa6e1e90d7f4"]}],"mendeley":{"formattedCitation":"(Riawani Elyta., 2012, p. 38)","plainTextFormattedCitation":"(Riawani Elyta., 2012, p. 38)","previouslyFormattedCitation":"(Riawani Elyta., 2012, p. 38)"},"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iawani Elyta., 2012, p. 38)</w:t>
            </w:r>
            <w:r w:rsidRPr="00013940">
              <w:rPr>
                <w:rFonts w:ascii="Times New Roman" w:hAnsi="Times New Roman" w:cs="Times New Roman"/>
                <w:sz w:val="24"/>
                <w:szCs w:val="24"/>
              </w:rPr>
              <w:fldChar w:fldCharType="end"/>
            </w:r>
          </w:p>
        </w:tc>
        <w:tc>
          <w:tcPr>
            <w:tcW w:w="5182" w:type="dxa"/>
          </w:tcPr>
          <w:p w:rsidR="003E1FE1" w:rsidRPr="00013940" w:rsidRDefault="003E1FE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A</w:t>
            </w:r>
            <w:r w:rsidRPr="00013940">
              <w:rPr>
                <w:rFonts w:ascii="Times New Roman" w:hAnsi="Times New Roman" w:cs="Times New Roman"/>
                <w:sz w:val="24"/>
                <w:szCs w:val="24"/>
              </w:rPr>
              <w:t xml:space="preserve">.2.1) menunjukkan bahwa sikap manusia yang dengan sengaja membuang puntung rokok yang bisa </w:t>
            </w:r>
            <w:r w:rsidR="00DC6A1C" w:rsidRPr="00013940">
              <w:rPr>
                <w:rFonts w:ascii="Times New Roman" w:hAnsi="Times New Roman" w:cs="Times New Roman"/>
                <w:sz w:val="24"/>
                <w:szCs w:val="24"/>
              </w:rPr>
              <w:t>menyebabkan</w:t>
            </w:r>
            <w:r w:rsidRPr="00013940">
              <w:rPr>
                <w:rFonts w:ascii="Times New Roman" w:hAnsi="Times New Roman" w:cs="Times New Roman"/>
                <w:sz w:val="24"/>
                <w:szCs w:val="24"/>
              </w:rPr>
              <w:t xml:space="preserve">kan bencana </w:t>
            </w:r>
            <w:r w:rsidR="00872F41" w:rsidRPr="00013940">
              <w:rPr>
                <w:rFonts w:ascii="Times New Roman" w:hAnsi="Times New Roman" w:cs="Times New Roman"/>
                <w:sz w:val="24"/>
                <w:szCs w:val="24"/>
              </w:rPr>
              <w:t>kebakaran</w:t>
            </w:r>
            <w:r w:rsidRPr="00013940">
              <w:rPr>
                <w:rFonts w:ascii="Times New Roman" w:hAnsi="Times New Roman" w:cs="Times New Roman"/>
                <w:sz w:val="24"/>
                <w:szCs w:val="24"/>
              </w:rPr>
              <w:t xml:space="preserve"> hutan. Hal ini terjadi karena kurangnya sikap peduli terhadap lingkungan yang bisa merugikan manusia itu sendiri serta memusnahkan segala isi hutan yang ada. Terkadang manusia juga dengan sengaja membakar hutan hanya untuk kepentinganya dengan membuka lahan</w:t>
            </w:r>
            <w:r w:rsidR="00246EE8" w:rsidRPr="00013940">
              <w:rPr>
                <w:rFonts w:ascii="Times New Roman" w:hAnsi="Times New Roman" w:cs="Times New Roman"/>
                <w:sz w:val="24"/>
                <w:szCs w:val="24"/>
              </w:rPr>
              <w:t xml:space="preserve"> perkebunan </w:t>
            </w:r>
            <w:r w:rsidRPr="00013940">
              <w:rPr>
                <w:rFonts w:ascii="Times New Roman" w:hAnsi="Times New Roman" w:cs="Times New Roman"/>
                <w:sz w:val="24"/>
                <w:szCs w:val="24"/>
              </w:rPr>
              <w:t xml:space="preserve">sawit yang baru. Dengan hal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maka keuntungan untuk mendapat hasil dari</w:t>
            </w:r>
            <w:r w:rsidR="00246EE8" w:rsidRPr="00013940">
              <w:rPr>
                <w:rFonts w:ascii="Times New Roman" w:hAnsi="Times New Roman" w:cs="Times New Roman"/>
                <w:sz w:val="24"/>
                <w:szCs w:val="24"/>
              </w:rPr>
              <w:t xml:space="preserve"> perkebunan </w:t>
            </w:r>
            <w:r w:rsidRPr="00013940">
              <w:rPr>
                <w:rFonts w:ascii="Times New Roman" w:hAnsi="Times New Roman" w:cs="Times New Roman"/>
                <w:sz w:val="24"/>
                <w:szCs w:val="24"/>
              </w:rPr>
              <w:t>semakin banyak karena lahan baru semakin luas untuk ditanami kelapa sawit.</w:t>
            </w:r>
          </w:p>
        </w:tc>
      </w:tr>
      <w:tr w:rsidR="003E1FE1" w:rsidRPr="00013940" w:rsidTr="004B7E16">
        <w:tc>
          <w:tcPr>
            <w:tcW w:w="570" w:type="dxa"/>
            <w:vMerge/>
          </w:tcPr>
          <w:p w:rsidR="003E1FE1" w:rsidRPr="00013940" w:rsidRDefault="003E1FE1" w:rsidP="00F14AA8">
            <w:pPr>
              <w:spacing w:after="0" w:line="240" w:lineRule="auto"/>
              <w:ind w:left="360" w:firstLine="0"/>
              <w:jc w:val="center"/>
              <w:rPr>
                <w:rFonts w:ascii="Times New Roman" w:hAnsi="Times New Roman" w:cs="Times New Roman"/>
                <w:sz w:val="24"/>
                <w:szCs w:val="24"/>
              </w:rPr>
            </w:pPr>
          </w:p>
        </w:tc>
        <w:tc>
          <w:tcPr>
            <w:tcW w:w="2397" w:type="dxa"/>
            <w:vMerge/>
          </w:tcPr>
          <w:p w:rsidR="003E1FE1" w:rsidRPr="00013940" w:rsidRDefault="003E1FE1" w:rsidP="00F14AA8">
            <w:pPr>
              <w:spacing w:after="0" w:line="240" w:lineRule="auto"/>
              <w:ind w:firstLine="0"/>
              <w:rPr>
                <w:rFonts w:ascii="Times New Roman" w:hAnsi="Times New Roman" w:cs="Times New Roman"/>
                <w:sz w:val="24"/>
                <w:szCs w:val="24"/>
              </w:rPr>
            </w:pPr>
          </w:p>
        </w:tc>
        <w:tc>
          <w:tcPr>
            <w:tcW w:w="1973" w:type="dxa"/>
            <w:vMerge/>
          </w:tcPr>
          <w:p w:rsidR="003E1FE1" w:rsidRPr="00013940" w:rsidRDefault="003E1FE1" w:rsidP="00F14AA8">
            <w:pPr>
              <w:spacing w:after="0" w:line="240" w:lineRule="auto"/>
              <w:ind w:firstLine="0"/>
              <w:jc w:val="center"/>
              <w:rPr>
                <w:rFonts w:ascii="Times New Roman" w:hAnsi="Times New Roman" w:cs="Times New Roman"/>
                <w:sz w:val="24"/>
                <w:szCs w:val="24"/>
              </w:rPr>
            </w:pPr>
          </w:p>
        </w:tc>
        <w:tc>
          <w:tcPr>
            <w:tcW w:w="1016" w:type="dxa"/>
          </w:tcPr>
          <w:p w:rsidR="003E1FE1" w:rsidRPr="00013940" w:rsidRDefault="00441074"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A</w:t>
            </w:r>
            <w:r w:rsidR="003E1FE1" w:rsidRPr="00013940">
              <w:rPr>
                <w:rFonts w:ascii="Times New Roman" w:hAnsi="Times New Roman" w:cs="Times New Roman"/>
                <w:sz w:val="24"/>
                <w:szCs w:val="24"/>
              </w:rPr>
              <w:t>.2.2</w:t>
            </w:r>
          </w:p>
        </w:tc>
        <w:tc>
          <w:tcPr>
            <w:tcW w:w="4881" w:type="dxa"/>
          </w:tcPr>
          <w:p w:rsidR="003E1FE1" w:rsidRPr="00013940" w:rsidRDefault="003E1FE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Berapa bulan lalu, hutan tempat tinggal Karro di bakar untuk pembukaan lahan sawit. Banyak orang utan yang mati,” pria itu mulai bercerita. “Bahkan, hutan yang Nona injak sekarang ini, sepuluh tahun lalu juga mengalami nasib yang sama saat dibumihanguskan untuk pembukaan lahan sawit. Saat pemusnahan hutan itu, maksud saya, hutan yang menjadi habitat Karro, semua orang utan yang selamat dibawa kemari. Namun, mereka menempati lokasi terpisah. Yang sakit dan terluka dikarantina khusus, </w:t>
            </w:r>
            <w:r w:rsidRPr="00013940">
              <w:rPr>
                <w:rFonts w:ascii="Times New Roman" w:hAnsi="Times New Roman" w:cs="Times New Roman"/>
                <w:sz w:val="24"/>
                <w:szCs w:val="24"/>
              </w:rPr>
              <w:lastRenderedPageBreak/>
              <w:t xml:space="preserve">begitu juga yang depresi. Mungkin saja, dalam peristiwa itu Karro terpisah dari keluarganya. Atau bahkan, ada anggota keluarganya yang mati saat pemusnahan itu, Nona.”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iawani Elyta.","given":"&amp; Shabrina W.S.","non-dropping-particle":"","parse-names":false,"suffix":""}],"id":"ITEM-1","issued":{"date-parts":[["2012"]]},"publisher":"Bentang Belia","publisher-place":"Yogyakarta","title":"Ping! A Message from Borneo","type":"book"},"locator":"60","uris":["http://www.mendeley.com/documents/?uuid=3a930606-1a25-4491-9755-fa6e1e90d7f4"]}],"mendeley":{"formattedCitation":"(Riawani Elyta., 2012, p. 60)","plainTextFormattedCitation":"(Riawani Elyta., 2012, p. 60)","previouslyFormattedCitation":"(Riawani Elyta., 2012, p. 60)"},"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iawani Elyta., 2012, p. 60)</w:t>
            </w:r>
            <w:r w:rsidRPr="00013940">
              <w:rPr>
                <w:rFonts w:ascii="Times New Roman" w:hAnsi="Times New Roman" w:cs="Times New Roman"/>
                <w:sz w:val="24"/>
                <w:szCs w:val="24"/>
              </w:rPr>
              <w:fldChar w:fldCharType="end"/>
            </w:r>
          </w:p>
        </w:tc>
        <w:tc>
          <w:tcPr>
            <w:tcW w:w="5182" w:type="dxa"/>
          </w:tcPr>
          <w:p w:rsidR="003E1FE1" w:rsidRPr="00013940" w:rsidRDefault="003E1FE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lastRenderedPageBreak/>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A</w:t>
            </w:r>
            <w:r w:rsidRPr="00013940">
              <w:rPr>
                <w:rFonts w:ascii="Times New Roman" w:hAnsi="Times New Roman" w:cs="Times New Roman"/>
                <w:sz w:val="24"/>
                <w:szCs w:val="24"/>
              </w:rPr>
              <w:t xml:space="preserve">.2.2) menunjukkan bahwa eksploitasi sumber daya alam hutan yang dibumihanguskan untuk kepentingan pembukaan lahan sawit. Kutipan di atas mencerita bagaimana habitat orang utan yaitu tokoh Karro yang menjadi korban pembakaran hutan diselamatkan dan dibawa ke pusat konservasi orang utan. Selain itu, orang utan lain pun ada yang depresi sehingga saat berada di konservasi harus dipisahkan. Dari peristiwa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tokoh Karro harus terpisah dengan keluargannya bahkan ada </w:t>
            </w:r>
            <w:r w:rsidR="0056140E" w:rsidRPr="00013940">
              <w:rPr>
                <w:rFonts w:ascii="Times New Roman" w:hAnsi="Times New Roman" w:cs="Times New Roman"/>
                <w:sz w:val="24"/>
                <w:szCs w:val="24"/>
              </w:rPr>
              <w:t>Sebagian</w:t>
            </w:r>
            <w:r w:rsidRPr="00013940">
              <w:rPr>
                <w:rFonts w:ascii="Times New Roman" w:hAnsi="Times New Roman" w:cs="Times New Roman"/>
                <w:sz w:val="24"/>
                <w:szCs w:val="24"/>
              </w:rPr>
              <w:t xml:space="preserve"> orang utan </w:t>
            </w:r>
            <w:r w:rsidRPr="00013940">
              <w:rPr>
                <w:rFonts w:ascii="Times New Roman" w:hAnsi="Times New Roman" w:cs="Times New Roman"/>
                <w:sz w:val="24"/>
                <w:szCs w:val="24"/>
              </w:rPr>
              <w:lastRenderedPageBreak/>
              <w:t xml:space="preserve">yang mati akibat </w:t>
            </w:r>
            <w:r w:rsidR="00872F41" w:rsidRPr="00013940">
              <w:rPr>
                <w:rFonts w:ascii="Times New Roman" w:hAnsi="Times New Roman" w:cs="Times New Roman"/>
                <w:sz w:val="24"/>
                <w:szCs w:val="24"/>
              </w:rPr>
              <w:t>kebakaran</w:t>
            </w:r>
            <w:r w:rsidRPr="00013940">
              <w:rPr>
                <w:rFonts w:ascii="Times New Roman" w:hAnsi="Times New Roman" w:cs="Times New Roman"/>
                <w:sz w:val="24"/>
                <w:szCs w:val="24"/>
              </w:rPr>
              <w:t xml:space="preserve"> hutan. Sikap antroposentrisme membuat hutan dan segala isinya harus musnah demi kepentingan manusia.</w:t>
            </w:r>
          </w:p>
        </w:tc>
      </w:tr>
      <w:tr w:rsidR="00FB6E1A" w:rsidRPr="00013940" w:rsidTr="004B7E16">
        <w:tc>
          <w:tcPr>
            <w:tcW w:w="570" w:type="dxa"/>
            <w:vMerge/>
          </w:tcPr>
          <w:p w:rsidR="00FB6E1A" w:rsidRPr="00013940" w:rsidRDefault="00FB6E1A" w:rsidP="00F14AA8">
            <w:pPr>
              <w:spacing w:after="0" w:line="240" w:lineRule="auto"/>
              <w:ind w:left="360" w:firstLine="0"/>
              <w:jc w:val="center"/>
              <w:rPr>
                <w:rFonts w:ascii="Times New Roman" w:hAnsi="Times New Roman" w:cs="Times New Roman"/>
                <w:sz w:val="24"/>
                <w:szCs w:val="24"/>
              </w:rPr>
            </w:pPr>
          </w:p>
        </w:tc>
        <w:tc>
          <w:tcPr>
            <w:tcW w:w="2397" w:type="dxa"/>
            <w:vMerge/>
          </w:tcPr>
          <w:p w:rsidR="00FB6E1A" w:rsidRPr="00013940" w:rsidRDefault="00FB6E1A" w:rsidP="00F14AA8">
            <w:pPr>
              <w:spacing w:after="0" w:line="240" w:lineRule="auto"/>
              <w:ind w:firstLine="0"/>
              <w:rPr>
                <w:rFonts w:ascii="Times New Roman" w:hAnsi="Times New Roman" w:cs="Times New Roman"/>
                <w:sz w:val="24"/>
                <w:szCs w:val="24"/>
              </w:rPr>
            </w:pPr>
          </w:p>
        </w:tc>
        <w:tc>
          <w:tcPr>
            <w:tcW w:w="1973" w:type="dxa"/>
            <w:vMerge/>
          </w:tcPr>
          <w:p w:rsidR="00FB6E1A" w:rsidRPr="00013940" w:rsidRDefault="00FB6E1A" w:rsidP="00F14AA8">
            <w:pPr>
              <w:spacing w:after="0" w:line="240" w:lineRule="auto"/>
              <w:ind w:firstLine="0"/>
              <w:jc w:val="center"/>
              <w:rPr>
                <w:rFonts w:ascii="Times New Roman" w:hAnsi="Times New Roman" w:cs="Times New Roman"/>
                <w:sz w:val="24"/>
                <w:szCs w:val="24"/>
              </w:rPr>
            </w:pPr>
          </w:p>
        </w:tc>
        <w:tc>
          <w:tcPr>
            <w:tcW w:w="1016" w:type="dxa"/>
          </w:tcPr>
          <w:p w:rsidR="00FB6E1A" w:rsidRPr="00013940" w:rsidRDefault="00441074"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A</w:t>
            </w:r>
            <w:r w:rsidR="00FB6E1A" w:rsidRPr="00013940">
              <w:rPr>
                <w:rFonts w:ascii="Times New Roman" w:hAnsi="Times New Roman" w:cs="Times New Roman"/>
                <w:sz w:val="24"/>
                <w:szCs w:val="24"/>
              </w:rPr>
              <w:t>.2.3</w:t>
            </w:r>
          </w:p>
        </w:tc>
        <w:tc>
          <w:tcPr>
            <w:tcW w:w="4881" w:type="dxa"/>
          </w:tcPr>
          <w:p w:rsidR="00FB6E1A" w:rsidRPr="00013940" w:rsidRDefault="00FB6E1A"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Memang sulit untuk membuat orang lain bisa mengerti tentang ini, Archie. Apalagi, </w:t>
            </w:r>
            <w:r w:rsidR="005E48C3" w:rsidRPr="00013940">
              <w:rPr>
                <w:rFonts w:ascii="Times New Roman" w:hAnsi="Times New Roman" w:cs="Times New Roman"/>
                <w:sz w:val="24"/>
                <w:szCs w:val="24"/>
              </w:rPr>
              <w:t>sebagai</w:t>
            </w:r>
            <w:r w:rsidRPr="00013940">
              <w:rPr>
                <w:rFonts w:ascii="Times New Roman" w:hAnsi="Times New Roman" w:cs="Times New Roman"/>
                <w:sz w:val="24"/>
                <w:szCs w:val="24"/>
              </w:rPr>
              <w:t xml:space="preserve"> calon penerus usaha sawit terbesar di kotamu, kamu tentu enggak akan peduli pada berapa banyak habitat hewan yang harus kalian musnahkan agar bisa membuka lahan sawit!”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iawani Elyta.","given":"&amp; Shabrina W.S.","non-dropping-particle":"","parse-names":false,"suffix":""}],"id":"ITEM-1","issued":{"date-parts":[["2012"]]},"publisher":"Bentang Belia","publisher-place":"Yogyakarta","title":"Ping! A Message from Borneo","type":"book"},"locator":"80","uris":["http://www.mendeley.com/documents/?uuid=3a930606-1a25-4491-9755-fa6e1e90d7f4"]}],"mendeley":{"formattedCitation":"(Riawani Elyta., 2012, p. 80)","plainTextFormattedCitation":"(Riawani Elyta., 2012, p. 80)","previouslyFormattedCitation":"(Riawani Elyta., 2012, p. 80)"},"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iawani Elyta., 2012, p. 80)</w:t>
            </w:r>
            <w:r w:rsidRPr="00013940">
              <w:rPr>
                <w:rFonts w:ascii="Times New Roman" w:hAnsi="Times New Roman" w:cs="Times New Roman"/>
                <w:sz w:val="24"/>
                <w:szCs w:val="24"/>
              </w:rPr>
              <w:fldChar w:fldCharType="end"/>
            </w:r>
          </w:p>
        </w:tc>
        <w:tc>
          <w:tcPr>
            <w:tcW w:w="5182" w:type="dxa"/>
          </w:tcPr>
          <w:p w:rsidR="00FB6E1A" w:rsidRPr="00013940" w:rsidRDefault="00FB6E1A"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A</w:t>
            </w:r>
            <w:r w:rsidRPr="00013940">
              <w:rPr>
                <w:rFonts w:ascii="Times New Roman" w:hAnsi="Times New Roman" w:cs="Times New Roman"/>
                <w:sz w:val="24"/>
                <w:szCs w:val="24"/>
              </w:rPr>
              <w:t>.2.3) menunjukkan bahwa bagaimana perusahaan orang tua Archie yang ikut andil dalam pemusnahan orang utan di Borneo sehingga populasi orang utan terus menyusut. Pemusnahan ini dilakukan secara sengaja agar</w:t>
            </w:r>
            <w:r w:rsidR="00246EE8" w:rsidRPr="00013940">
              <w:rPr>
                <w:rFonts w:ascii="Times New Roman" w:hAnsi="Times New Roman" w:cs="Times New Roman"/>
                <w:sz w:val="24"/>
                <w:szCs w:val="24"/>
              </w:rPr>
              <w:t xml:space="preserve"> perkebunan </w:t>
            </w:r>
            <w:r w:rsidRPr="00013940">
              <w:rPr>
                <w:rFonts w:ascii="Times New Roman" w:hAnsi="Times New Roman" w:cs="Times New Roman"/>
                <w:sz w:val="24"/>
                <w:szCs w:val="24"/>
              </w:rPr>
              <w:t>kelapa sawit tidak diganggu oleh orang utan yang membuat rugi perusahaan. Rusaknya hutan akibat pembukaan lahan baru untuk membangun</w:t>
            </w:r>
            <w:r w:rsidR="00246EE8" w:rsidRPr="00013940">
              <w:rPr>
                <w:rFonts w:ascii="Times New Roman" w:hAnsi="Times New Roman" w:cs="Times New Roman"/>
                <w:sz w:val="24"/>
                <w:szCs w:val="24"/>
              </w:rPr>
              <w:t xml:space="preserve"> perkebunan </w:t>
            </w:r>
            <w:r w:rsidRPr="00013940">
              <w:rPr>
                <w:rFonts w:ascii="Times New Roman" w:hAnsi="Times New Roman" w:cs="Times New Roman"/>
                <w:sz w:val="24"/>
                <w:szCs w:val="24"/>
              </w:rPr>
              <w:t xml:space="preserve">kelapa sawit membuat habitat orang utan maupun hewan lainnya teracam. Data di atas juga menunjukkan Archie </w:t>
            </w:r>
            <w:r w:rsidR="005E48C3" w:rsidRPr="00013940">
              <w:rPr>
                <w:rFonts w:ascii="Times New Roman" w:hAnsi="Times New Roman" w:cs="Times New Roman"/>
                <w:sz w:val="24"/>
                <w:szCs w:val="24"/>
              </w:rPr>
              <w:t>sebagai</w:t>
            </w:r>
            <w:r w:rsidRPr="00013940">
              <w:rPr>
                <w:rFonts w:ascii="Times New Roman" w:hAnsi="Times New Roman" w:cs="Times New Roman"/>
                <w:sz w:val="24"/>
                <w:szCs w:val="24"/>
              </w:rPr>
              <w:t xml:space="preserve"> penerus perusahaan kelapa sawit milik ayahnya merasa tidak peduli nasib hewan di hutan yang terpenting bisa membuka lahan kelapa sawit yang baru.</w:t>
            </w:r>
          </w:p>
        </w:tc>
      </w:tr>
      <w:tr w:rsidR="003E1FE1" w:rsidRPr="00013940" w:rsidTr="004B7E16">
        <w:tc>
          <w:tcPr>
            <w:tcW w:w="570" w:type="dxa"/>
            <w:vMerge/>
          </w:tcPr>
          <w:p w:rsidR="003E1FE1" w:rsidRPr="00013940" w:rsidRDefault="003E1FE1" w:rsidP="00F14AA8">
            <w:pPr>
              <w:spacing w:after="0" w:line="240" w:lineRule="auto"/>
              <w:ind w:left="360" w:firstLine="0"/>
              <w:jc w:val="center"/>
              <w:rPr>
                <w:rFonts w:ascii="Times New Roman" w:hAnsi="Times New Roman" w:cs="Times New Roman"/>
                <w:sz w:val="24"/>
                <w:szCs w:val="24"/>
              </w:rPr>
            </w:pPr>
          </w:p>
        </w:tc>
        <w:tc>
          <w:tcPr>
            <w:tcW w:w="2397" w:type="dxa"/>
            <w:vMerge/>
          </w:tcPr>
          <w:p w:rsidR="003E1FE1" w:rsidRPr="00013940" w:rsidRDefault="003E1FE1" w:rsidP="00F14AA8">
            <w:pPr>
              <w:spacing w:after="0" w:line="240" w:lineRule="auto"/>
              <w:ind w:firstLine="0"/>
              <w:rPr>
                <w:rFonts w:ascii="Times New Roman" w:hAnsi="Times New Roman" w:cs="Times New Roman"/>
                <w:sz w:val="24"/>
                <w:szCs w:val="24"/>
              </w:rPr>
            </w:pPr>
          </w:p>
        </w:tc>
        <w:tc>
          <w:tcPr>
            <w:tcW w:w="1973" w:type="dxa"/>
            <w:vMerge/>
          </w:tcPr>
          <w:p w:rsidR="003E1FE1" w:rsidRPr="00013940" w:rsidRDefault="003E1FE1" w:rsidP="00F14AA8">
            <w:pPr>
              <w:spacing w:after="0" w:line="240" w:lineRule="auto"/>
              <w:ind w:firstLine="0"/>
              <w:jc w:val="center"/>
              <w:rPr>
                <w:rFonts w:ascii="Times New Roman" w:hAnsi="Times New Roman" w:cs="Times New Roman"/>
                <w:sz w:val="24"/>
                <w:szCs w:val="24"/>
              </w:rPr>
            </w:pPr>
          </w:p>
        </w:tc>
        <w:tc>
          <w:tcPr>
            <w:tcW w:w="1016" w:type="dxa"/>
          </w:tcPr>
          <w:p w:rsidR="003E1FE1" w:rsidRPr="00013940" w:rsidRDefault="00441074"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A</w:t>
            </w:r>
            <w:r w:rsidR="00FB6E1A" w:rsidRPr="00013940">
              <w:rPr>
                <w:rFonts w:ascii="Times New Roman" w:hAnsi="Times New Roman" w:cs="Times New Roman"/>
                <w:sz w:val="24"/>
                <w:szCs w:val="24"/>
              </w:rPr>
              <w:t>.2.4</w:t>
            </w:r>
          </w:p>
        </w:tc>
        <w:tc>
          <w:tcPr>
            <w:tcW w:w="4881" w:type="dxa"/>
          </w:tcPr>
          <w:p w:rsidR="003E1FE1" w:rsidRPr="00013940" w:rsidRDefault="003E1FE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Pembakaran hutan untuk lahan sawit, lalu orang utan yang selamat dibawa ke konservasi. Itu kronologis</w:t>
            </w:r>
            <w:r w:rsidR="00EF5DE4" w:rsidRPr="00013940">
              <w:rPr>
                <w:rFonts w:ascii="Times New Roman" w:hAnsi="Times New Roman" w:cs="Times New Roman"/>
                <w:sz w:val="24"/>
                <w:szCs w:val="24"/>
              </w:rPr>
              <w:t xml:space="preserve"> yang kita sudah sama-sama tahu.</w:t>
            </w:r>
            <w:r w:rsidRPr="00013940">
              <w:rPr>
                <w:rFonts w:ascii="Times New Roman" w:hAnsi="Times New Roman" w:cs="Times New Roman"/>
                <w:sz w:val="24"/>
                <w:szCs w:val="24"/>
              </w:rPr>
              <w:t xml:space="preserve">...”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iawani Elyta.","given":"&amp; Shabrina W.S.","non-dropping-particle":"","parse-names":false,"suffix":""}],"id":"ITEM-1","issued":{"date-parts":[["2012"]]},"publisher":"Bentang Belia","publisher-place":"Yogyakarta","title":"Ping! A Message from Borneo","type":"book"},"locator":"81","uris":["http://www.mendeley.com/documents/?uuid=3a930606-1a25-4491-9755-fa6e1e90d7f4"]}],"mendeley":{"formattedCitation":"(Riawani Elyta., 2012, p. 81)","plainTextFormattedCitation":"(Riawani Elyta., 2012, p. 81)","previouslyFormattedCitation":"(Riawani Elyta., 2012, p. 81)"},"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iawani Elyta., 2012, p. 81)</w:t>
            </w:r>
            <w:r w:rsidRPr="00013940">
              <w:rPr>
                <w:rFonts w:ascii="Times New Roman" w:hAnsi="Times New Roman" w:cs="Times New Roman"/>
                <w:sz w:val="24"/>
                <w:szCs w:val="24"/>
              </w:rPr>
              <w:fldChar w:fldCharType="end"/>
            </w:r>
          </w:p>
          <w:p w:rsidR="003E1FE1" w:rsidRPr="00013940" w:rsidRDefault="003E1FE1" w:rsidP="00F14AA8">
            <w:pPr>
              <w:spacing w:after="0" w:line="240" w:lineRule="auto"/>
              <w:ind w:firstLine="0"/>
              <w:jc w:val="both"/>
              <w:rPr>
                <w:rFonts w:ascii="Times New Roman" w:hAnsi="Times New Roman" w:cs="Times New Roman"/>
                <w:sz w:val="24"/>
                <w:szCs w:val="24"/>
              </w:rPr>
            </w:pPr>
          </w:p>
        </w:tc>
        <w:tc>
          <w:tcPr>
            <w:tcW w:w="5182" w:type="dxa"/>
          </w:tcPr>
          <w:p w:rsidR="003E1FE1" w:rsidRPr="00013940" w:rsidRDefault="003E1FE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A</w:t>
            </w:r>
            <w:r w:rsidRPr="00013940">
              <w:rPr>
                <w:rFonts w:ascii="Times New Roman" w:hAnsi="Times New Roman" w:cs="Times New Roman"/>
                <w:sz w:val="24"/>
                <w:szCs w:val="24"/>
              </w:rPr>
              <w:t>.2.</w:t>
            </w:r>
            <w:r w:rsidR="00FB6E1A" w:rsidRPr="00013940">
              <w:rPr>
                <w:rFonts w:ascii="Times New Roman" w:hAnsi="Times New Roman" w:cs="Times New Roman"/>
                <w:sz w:val="24"/>
                <w:szCs w:val="24"/>
              </w:rPr>
              <w:t>4</w:t>
            </w:r>
            <w:r w:rsidRPr="00013940">
              <w:rPr>
                <w:rFonts w:ascii="Times New Roman" w:hAnsi="Times New Roman" w:cs="Times New Roman"/>
                <w:sz w:val="24"/>
                <w:szCs w:val="24"/>
              </w:rPr>
              <w:t xml:space="preserve">) menunjukkan bahwa akibat dari pembakaran hutan untuk lahan sawit baru banyak orang utan yang menjadi korban. Selain menjadi korban, orang utan yang selamat akan dibawa ke konservasi untuk dirawat dan dilatih </w:t>
            </w:r>
            <w:r w:rsidR="006A673B" w:rsidRPr="00013940">
              <w:rPr>
                <w:rFonts w:ascii="Times New Roman" w:hAnsi="Times New Roman" w:cs="Times New Roman"/>
                <w:sz w:val="24"/>
                <w:szCs w:val="24"/>
              </w:rPr>
              <w:t>Sebelum</w:t>
            </w:r>
            <w:r w:rsidRPr="00013940">
              <w:rPr>
                <w:rFonts w:ascii="Times New Roman" w:hAnsi="Times New Roman" w:cs="Times New Roman"/>
                <w:sz w:val="24"/>
                <w:szCs w:val="24"/>
              </w:rPr>
              <w:t xml:space="preserve"> dikembalikan ke habitat aslinya. Selain korban pembakaran hutan, orang utan juga sengaja dibunuh atau tangkap kemudian dijual baik dangingnya maupun dijual yang masih hidup. Hal ini karena orang utan dianggap </w:t>
            </w:r>
            <w:r w:rsidR="005E48C3" w:rsidRPr="00013940">
              <w:rPr>
                <w:rFonts w:ascii="Times New Roman" w:hAnsi="Times New Roman" w:cs="Times New Roman"/>
                <w:sz w:val="24"/>
                <w:szCs w:val="24"/>
              </w:rPr>
              <w:t>sebagai</w:t>
            </w:r>
            <w:r w:rsidRPr="00013940">
              <w:rPr>
                <w:rFonts w:ascii="Times New Roman" w:hAnsi="Times New Roman" w:cs="Times New Roman"/>
                <w:sz w:val="24"/>
                <w:szCs w:val="24"/>
              </w:rPr>
              <w:t xml:space="preserve"> hama dan </w:t>
            </w:r>
            <w:r w:rsidRPr="00013940">
              <w:rPr>
                <w:rFonts w:ascii="Times New Roman" w:hAnsi="Times New Roman" w:cs="Times New Roman"/>
                <w:sz w:val="24"/>
                <w:szCs w:val="24"/>
              </w:rPr>
              <w:lastRenderedPageBreak/>
              <w:t xml:space="preserve">mereka juga bisa dijual untuk menghasilkan uang sehingga ini menjadi sumber penghasilan tambahan bagi masyarakat yang tinggal sekitar hutan Borneo. Oleh karena itu, apa yang dilakukan manusia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mengancam populasi orang utan yang ada di Kalimantan.</w:t>
            </w:r>
          </w:p>
        </w:tc>
      </w:tr>
      <w:tr w:rsidR="00296033" w:rsidRPr="00013940" w:rsidTr="004B7E16">
        <w:tc>
          <w:tcPr>
            <w:tcW w:w="570" w:type="dxa"/>
            <w:vMerge/>
          </w:tcPr>
          <w:p w:rsidR="00296033" w:rsidRPr="00013940" w:rsidRDefault="00296033" w:rsidP="00F14AA8">
            <w:pPr>
              <w:spacing w:after="0" w:line="240" w:lineRule="auto"/>
              <w:ind w:left="360" w:firstLine="0"/>
              <w:jc w:val="center"/>
              <w:rPr>
                <w:rFonts w:ascii="Times New Roman" w:hAnsi="Times New Roman" w:cs="Times New Roman"/>
                <w:sz w:val="24"/>
                <w:szCs w:val="24"/>
              </w:rPr>
            </w:pPr>
          </w:p>
        </w:tc>
        <w:tc>
          <w:tcPr>
            <w:tcW w:w="2397" w:type="dxa"/>
            <w:vMerge/>
          </w:tcPr>
          <w:p w:rsidR="00296033" w:rsidRPr="00013940" w:rsidRDefault="00296033" w:rsidP="00F14AA8">
            <w:pPr>
              <w:spacing w:after="0" w:line="240" w:lineRule="auto"/>
              <w:ind w:firstLine="0"/>
              <w:rPr>
                <w:rFonts w:ascii="Times New Roman" w:hAnsi="Times New Roman" w:cs="Times New Roman"/>
                <w:sz w:val="24"/>
                <w:szCs w:val="24"/>
              </w:rPr>
            </w:pPr>
          </w:p>
        </w:tc>
        <w:tc>
          <w:tcPr>
            <w:tcW w:w="1973" w:type="dxa"/>
          </w:tcPr>
          <w:p w:rsidR="00296033" w:rsidRPr="00013940" w:rsidRDefault="00296033"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 xml:space="preserve">Merusak </w:t>
            </w:r>
            <w:r w:rsidR="001C7A88" w:rsidRPr="00013940">
              <w:rPr>
                <w:rFonts w:ascii="Times New Roman" w:hAnsi="Times New Roman" w:cs="Times New Roman"/>
                <w:sz w:val="24"/>
                <w:szCs w:val="24"/>
              </w:rPr>
              <w:t>Lingkungan</w:t>
            </w:r>
          </w:p>
        </w:tc>
        <w:tc>
          <w:tcPr>
            <w:tcW w:w="1016" w:type="dxa"/>
          </w:tcPr>
          <w:p w:rsidR="00296033" w:rsidRPr="00013940" w:rsidRDefault="00441074"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A</w:t>
            </w:r>
            <w:r w:rsidR="00296033" w:rsidRPr="00013940">
              <w:rPr>
                <w:rFonts w:ascii="Times New Roman" w:hAnsi="Times New Roman" w:cs="Times New Roman"/>
                <w:sz w:val="24"/>
                <w:szCs w:val="24"/>
              </w:rPr>
              <w:t>.2.1</w:t>
            </w:r>
          </w:p>
        </w:tc>
        <w:tc>
          <w:tcPr>
            <w:tcW w:w="4881" w:type="dxa"/>
          </w:tcPr>
          <w:p w:rsidR="00296033" w:rsidRPr="00013940" w:rsidRDefault="00296033"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Betapa ingin kukatakan pada Archie bahwa perusahaan yang dikelola keluarganya itu punya "andil" penting dalam mengurangi stok paru-paru bumi, merenggut habitat banyak hewan dan tumbuhan, termasuk </w:t>
            </w:r>
            <w:r w:rsidR="00DC6A1C" w:rsidRPr="00013940">
              <w:rPr>
                <w:rFonts w:ascii="Times New Roman" w:hAnsi="Times New Roman" w:cs="Times New Roman"/>
                <w:sz w:val="24"/>
                <w:szCs w:val="24"/>
              </w:rPr>
              <w:t>menyebabkan</w:t>
            </w:r>
            <w:r w:rsidRPr="00013940">
              <w:rPr>
                <w:rFonts w:ascii="Times New Roman" w:hAnsi="Times New Roman" w:cs="Times New Roman"/>
                <w:sz w:val="24"/>
                <w:szCs w:val="24"/>
              </w:rPr>
              <w:t xml:space="preserve">kan jumlah orang utan menjadi kian langka.”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iawani Elyta.","given":"&amp; Shabrina W.S.","non-dropping-particle":"","parse-names":false,"suffix":""}],"id":"ITEM-1","issued":{"date-parts":[["2012"]]},"publisher":"Bentang Belia","publisher-place":"Yogyakarta","title":"Ping! A Message from Borneo","type":"book"},"locator":"116","uris":["http://www.mendeley.com/documents/?uuid=3a930606-1a25-4491-9755-fa6e1e90d7f4"]}],"mendeley":{"formattedCitation":"(Riawani Elyta., 2012, p. 116)","plainTextFormattedCitation":"(Riawani Elyta., 2012, p. 116)","previouslyFormattedCitation":"(Riawani Elyta., 2012, p. 116)"},"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iawani Elyta., 2012, p. 116)</w:t>
            </w:r>
            <w:r w:rsidRPr="00013940">
              <w:rPr>
                <w:rFonts w:ascii="Times New Roman" w:hAnsi="Times New Roman" w:cs="Times New Roman"/>
                <w:sz w:val="24"/>
                <w:szCs w:val="24"/>
              </w:rPr>
              <w:fldChar w:fldCharType="end"/>
            </w:r>
          </w:p>
        </w:tc>
        <w:tc>
          <w:tcPr>
            <w:tcW w:w="5182" w:type="dxa"/>
          </w:tcPr>
          <w:p w:rsidR="00296033" w:rsidRPr="00013940" w:rsidRDefault="00296033"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A</w:t>
            </w:r>
            <w:r w:rsidRPr="00013940">
              <w:rPr>
                <w:rFonts w:ascii="Times New Roman" w:hAnsi="Times New Roman" w:cs="Times New Roman"/>
                <w:sz w:val="24"/>
                <w:szCs w:val="24"/>
              </w:rPr>
              <w:t xml:space="preserve">.2.1) menunjukkan bahwa perusahaan milik orang tua Archie ikut “andil” dalam merusak lingkungan alam. Banyak hutan yang telah </w:t>
            </w:r>
            <w:r w:rsidR="0056140E" w:rsidRPr="00013940">
              <w:rPr>
                <w:rFonts w:ascii="Times New Roman" w:hAnsi="Times New Roman" w:cs="Times New Roman"/>
                <w:sz w:val="24"/>
                <w:szCs w:val="24"/>
              </w:rPr>
              <w:t>ditebang</w:t>
            </w:r>
            <w:r w:rsidRPr="00013940">
              <w:rPr>
                <w:rFonts w:ascii="Times New Roman" w:hAnsi="Times New Roman" w:cs="Times New Roman"/>
                <w:sz w:val="24"/>
                <w:szCs w:val="24"/>
              </w:rPr>
              <w:t xml:space="preserve"> demi membuka lahan kelapa sawit yang baru sehingga bumi semakin panas. Selain itu banyak hewan dan tumbuhan juga yang ikut musnah sehingga semakin punah. Oleh karena itu, sikap perusahaan ayah Archie merepresentasikan ketamakan manusia pada lingkungan alam membuat semuannya hancur hanya karena kepentingan membuka lahan sawit. Banyak tumbuh-tumbuhan maupun hewan yang menjadi korban dari sikap manusia sehingga hutan dan segala isinya hancur dan punah.</w:t>
            </w:r>
          </w:p>
        </w:tc>
      </w:tr>
      <w:tr w:rsidR="00643A38" w:rsidRPr="00013940" w:rsidTr="004B7E16">
        <w:tc>
          <w:tcPr>
            <w:tcW w:w="570" w:type="dxa"/>
            <w:vMerge w:val="restart"/>
          </w:tcPr>
          <w:p w:rsidR="00643A38" w:rsidRPr="00013940" w:rsidRDefault="00643A38" w:rsidP="00F14AA8">
            <w:pPr>
              <w:pStyle w:val="ListParagraph"/>
              <w:numPr>
                <w:ilvl w:val="0"/>
                <w:numId w:val="1"/>
              </w:numPr>
              <w:spacing w:after="0" w:line="240" w:lineRule="auto"/>
              <w:ind w:left="33" w:firstLine="0"/>
              <w:jc w:val="center"/>
              <w:rPr>
                <w:rFonts w:ascii="Times New Roman" w:hAnsi="Times New Roman" w:cs="Times New Roman"/>
                <w:sz w:val="24"/>
                <w:szCs w:val="24"/>
              </w:rPr>
            </w:pPr>
          </w:p>
        </w:tc>
        <w:tc>
          <w:tcPr>
            <w:tcW w:w="2397" w:type="dxa"/>
            <w:vMerge w:val="restart"/>
          </w:tcPr>
          <w:p w:rsidR="00643A38" w:rsidRPr="00013940" w:rsidRDefault="00643A38" w:rsidP="00F14AA8">
            <w:pPr>
              <w:spacing w:after="0" w:line="240" w:lineRule="auto"/>
              <w:ind w:firstLine="0"/>
              <w:rPr>
                <w:rFonts w:ascii="Times New Roman" w:hAnsi="Times New Roman" w:cs="Times New Roman"/>
                <w:sz w:val="24"/>
                <w:szCs w:val="24"/>
              </w:rPr>
            </w:pPr>
            <w:r w:rsidRPr="00013940">
              <w:rPr>
                <w:rFonts w:ascii="Times New Roman" w:hAnsi="Times New Roman" w:cs="Times New Roman"/>
                <w:sz w:val="24"/>
                <w:szCs w:val="24"/>
              </w:rPr>
              <w:t xml:space="preserve">Biosentrisme dalam Novel </w:t>
            </w:r>
            <w:r w:rsidRPr="00013940">
              <w:rPr>
                <w:rFonts w:ascii="Times New Roman" w:hAnsi="Times New Roman" w:cs="Times New Roman"/>
                <w:i/>
                <w:sz w:val="24"/>
                <w:szCs w:val="24"/>
              </w:rPr>
              <w:t>Pertarungan</w:t>
            </w:r>
            <w:r w:rsidRPr="00013940">
              <w:rPr>
                <w:rFonts w:ascii="Times New Roman" w:hAnsi="Times New Roman" w:cs="Times New Roman"/>
                <w:sz w:val="24"/>
                <w:szCs w:val="24"/>
              </w:rPr>
              <w:t xml:space="preserve"> karya Hanna Rambe</w:t>
            </w:r>
          </w:p>
        </w:tc>
        <w:tc>
          <w:tcPr>
            <w:tcW w:w="1973" w:type="dxa"/>
            <w:vMerge w:val="restart"/>
          </w:tcPr>
          <w:p w:rsidR="00643A38" w:rsidRPr="00013940" w:rsidRDefault="00643A38"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Sikap Kasih Sayang dan Kepedulian</w:t>
            </w:r>
          </w:p>
        </w:tc>
        <w:tc>
          <w:tcPr>
            <w:tcW w:w="1016" w:type="dxa"/>
          </w:tcPr>
          <w:p w:rsidR="00643A38" w:rsidRPr="00013940" w:rsidRDefault="00441074"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B</w:t>
            </w:r>
            <w:r w:rsidR="00643A38" w:rsidRPr="00013940">
              <w:rPr>
                <w:rFonts w:ascii="Times New Roman" w:hAnsi="Times New Roman" w:cs="Times New Roman"/>
                <w:sz w:val="24"/>
                <w:szCs w:val="24"/>
              </w:rPr>
              <w:t>.1.1</w:t>
            </w:r>
          </w:p>
        </w:tc>
        <w:tc>
          <w:tcPr>
            <w:tcW w:w="4881" w:type="dxa"/>
          </w:tcPr>
          <w:p w:rsidR="00643A38" w:rsidRPr="00013940" w:rsidRDefault="00643A38" w:rsidP="00F14AA8">
            <w:pPr>
              <w:spacing w:after="0" w:line="240" w:lineRule="auto"/>
              <w:ind w:left="178" w:right="173" w:hanging="178"/>
              <w:jc w:val="both"/>
              <w:rPr>
                <w:rFonts w:ascii="Times New Roman" w:hAnsi="Times New Roman" w:cs="Times New Roman"/>
                <w:sz w:val="24"/>
                <w:szCs w:val="24"/>
              </w:rPr>
            </w:pPr>
            <w:r w:rsidRPr="00013940">
              <w:rPr>
                <w:rFonts w:ascii="Times New Roman" w:hAnsi="Times New Roman" w:cs="Times New Roman"/>
                <w:sz w:val="24"/>
                <w:szCs w:val="24"/>
              </w:rPr>
              <w:t xml:space="preserve">“...Kami  mau  belajar  tentang  gajah,  supaya  bisa  menjaga  gajah  jangan  sampai  semua  mati.  Bapak  ini  ahli  gajah,  dari  Afrika.”  </w:t>
            </w:r>
            <w:r w:rsidRPr="00013940">
              <w:rPr>
                <w:rFonts w:ascii="Times New Roman" w:hAnsi="Times New Roman" w:cs="Times New Roman"/>
                <w:sz w:val="24"/>
                <w:szCs w:val="24"/>
              </w:rPr>
              <w:fldChar w:fldCharType="begin" w:fldLock="1"/>
            </w:r>
            <w:r w:rsidR="008033FA"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212","uris":["http://www.mendeley.com/documents/?uuid=1471c398-3334-4d3e-a72f-454ee67861ce"]}],"mendeley":{"formattedCitation":"(Rambe, 2002, p. 212)","plainTextFormattedCitation":"(Rambe, 2002, p. 212)","previouslyFormattedCitation":"(Rambe, 2002, p. 212)"},"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212)</w:t>
            </w:r>
            <w:r w:rsidRPr="00013940">
              <w:rPr>
                <w:rFonts w:ascii="Times New Roman" w:hAnsi="Times New Roman" w:cs="Times New Roman"/>
                <w:sz w:val="24"/>
                <w:szCs w:val="24"/>
              </w:rPr>
              <w:fldChar w:fldCharType="end"/>
            </w:r>
          </w:p>
          <w:p w:rsidR="00643A38" w:rsidRPr="00013940" w:rsidRDefault="00643A38" w:rsidP="00F14AA8">
            <w:pPr>
              <w:spacing w:after="0" w:line="240" w:lineRule="auto"/>
              <w:ind w:firstLine="0"/>
              <w:jc w:val="both"/>
              <w:rPr>
                <w:rFonts w:ascii="Times New Roman" w:hAnsi="Times New Roman" w:cs="Times New Roman"/>
                <w:sz w:val="24"/>
                <w:szCs w:val="24"/>
              </w:rPr>
            </w:pPr>
          </w:p>
        </w:tc>
        <w:tc>
          <w:tcPr>
            <w:tcW w:w="5182" w:type="dxa"/>
          </w:tcPr>
          <w:p w:rsidR="00643A38" w:rsidRPr="00013940" w:rsidRDefault="00643A38"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B</w:t>
            </w:r>
            <w:r w:rsidRPr="00013940">
              <w:rPr>
                <w:rFonts w:ascii="Times New Roman" w:hAnsi="Times New Roman" w:cs="Times New Roman"/>
                <w:sz w:val="24"/>
                <w:szCs w:val="24"/>
              </w:rPr>
              <w:t xml:space="preserve">.1.1)  menunjukkan  bahwa  Profesor  Fontanella  seorang  </w:t>
            </w:r>
            <w:r w:rsidRPr="00013940">
              <w:rPr>
                <w:rFonts w:ascii="Times New Roman" w:hAnsi="Times New Roman" w:cs="Times New Roman"/>
                <w:i/>
                <w:sz w:val="24"/>
                <w:szCs w:val="24"/>
              </w:rPr>
              <w:t>zoologist</w:t>
            </w:r>
            <w:r w:rsidRPr="00013940">
              <w:rPr>
                <w:rFonts w:ascii="Times New Roman" w:hAnsi="Times New Roman" w:cs="Times New Roman"/>
                <w:sz w:val="24"/>
                <w:szCs w:val="24"/>
              </w:rPr>
              <w:t xml:space="preserve">  mencoba  mengunjungi  di  Pulau  Sente  yang  terkenal  </w:t>
            </w:r>
            <w:r w:rsidR="005E48C3" w:rsidRPr="00013940">
              <w:rPr>
                <w:rFonts w:ascii="Times New Roman" w:hAnsi="Times New Roman" w:cs="Times New Roman"/>
                <w:sz w:val="24"/>
                <w:szCs w:val="24"/>
              </w:rPr>
              <w:t>sebagai</w:t>
            </w:r>
            <w:r w:rsidRPr="00013940">
              <w:rPr>
                <w:rFonts w:ascii="Times New Roman" w:hAnsi="Times New Roman" w:cs="Times New Roman"/>
                <w:sz w:val="24"/>
                <w:szCs w:val="24"/>
              </w:rPr>
              <w:t xml:space="preserve">  habitatnya  gajah.  Dalam  kunjungannya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ia  sekaligus  ingin  meneliti  tentang  gajah  supaya  bisa  menjaga  gajah  agar  populasinya  tidak  punah.  Sikap  kepedulian  terhadap  hewan  oleh  Profesor  Fontanella  menjadi  contoh  yang  baik  agar  orang  lainpun  </w:t>
            </w:r>
            <w:r w:rsidRPr="00013940">
              <w:rPr>
                <w:rFonts w:ascii="Times New Roman" w:hAnsi="Times New Roman" w:cs="Times New Roman"/>
                <w:sz w:val="24"/>
                <w:szCs w:val="24"/>
              </w:rPr>
              <w:lastRenderedPageBreak/>
              <w:t xml:space="preserve">turut  andil  dalam  menjaga  hewan, tumbuhan,  maupun  lingkungan  sekitar.  Kepedulian  muncul  dari  kenyataan  bahwa  semua  makhluk  hidup  mempunyai  hak  untuk  dilindungi,  dipelihara,  tidak  disakiti,  dan  dirawat.  Menjaga  gajah  berarti  sama  halnya  menyelamatkan  gajah  agar  populasinya  terus  berkembang biak.  </w:t>
            </w:r>
          </w:p>
        </w:tc>
      </w:tr>
      <w:tr w:rsidR="00643A38" w:rsidRPr="00013940" w:rsidTr="004B7E16">
        <w:tc>
          <w:tcPr>
            <w:tcW w:w="570" w:type="dxa"/>
            <w:vMerge/>
          </w:tcPr>
          <w:p w:rsidR="00643A38" w:rsidRPr="00013940" w:rsidRDefault="00643A38" w:rsidP="00F14AA8">
            <w:pPr>
              <w:spacing w:after="0" w:line="240" w:lineRule="auto"/>
              <w:ind w:left="360" w:firstLine="0"/>
              <w:jc w:val="center"/>
              <w:rPr>
                <w:rFonts w:ascii="Times New Roman" w:hAnsi="Times New Roman" w:cs="Times New Roman"/>
                <w:sz w:val="24"/>
                <w:szCs w:val="24"/>
              </w:rPr>
            </w:pPr>
          </w:p>
        </w:tc>
        <w:tc>
          <w:tcPr>
            <w:tcW w:w="2397" w:type="dxa"/>
            <w:vMerge/>
          </w:tcPr>
          <w:p w:rsidR="00643A38" w:rsidRPr="00013940" w:rsidRDefault="00643A38" w:rsidP="00F14AA8">
            <w:pPr>
              <w:spacing w:after="0" w:line="240" w:lineRule="auto"/>
              <w:ind w:firstLine="0"/>
              <w:rPr>
                <w:rFonts w:ascii="Times New Roman" w:hAnsi="Times New Roman" w:cs="Times New Roman"/>
                <w:sz w:val="24"/>
                <w:szCs w:val="24"/>
              </w:rPr>
            </w:pPr>
          </w:p>
        </w:tc>
        <w:tc>
          <w:tcPr>
            <w:tcW w:w="1973" w:type="dxa"/>
            <w:vMerge/>
          </w:tcPr>
          <w:p w:rsidR="00643A38" w:rsidRPr="00013940" w:rsidRDefault="00643A38" w:rsidP="00F14AA8">
            <w:pPr>
              <w:spacing w:after="0" w:line="240" w:lineRule="auto"/>
              <w:ind w:firstLine="0"/>
              <w:jc w:val="center"/>
              <w:rPr>
                <w:rFonts w:ascii="Times New Roman" w:hAnsi="Times New Roman" w:cs="Times New Roman"/>
                <w:sz w:val="24"/>
                <w:szCs w:val="24"/>
              </w:rPr>
            </w:pPr>
          </w:p>
        </w:tc>
        <w:tc>
          <w:tcPr>
            <w:tcW w:w="1016" w:type="dxa"/>
          </w:tcPr>
          <w:p w:rsidR="00643A38" w:rsidRPr="00013940" w:rsidRDefault="00441074"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B</w:t>
            </w:r>
            <w:r w:rsidR="00643A38" w:rsidRPr="00013940">
              <w:rPr>
                <w:rFonts w:ascii="Times New Roman" w:hAnsi="Times New Roman" w:cs="Times New Roman"/>
                <w:sz w:val="24"/>
                <w:szCs w:val="24"/>
              </w:rPr>
              <w:t>.1.2</w:t>
            </w:r>
          </w:p>
        </w:tc>
        <w:tc>
          <w:tcPr>
            <w:tcW w:w="4881" w:type="dxa"/>
          </w:tcPr>
          <w:p w:rsidR="00643A38" w:rsidRPr="00013940" w:rsidRDefault="00643A38"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Gajahnya  kemari  mau  menyambut  saya  dan  Pak  Fontanella,  ahli  gajah.  Dia  'kan  mau  menyelamatkan  gajah,  supaya  tempat  tinggalnya  tetap  luas,  supaya  gajah  bisa  punya  anak  terus,  makanannya  cukup.”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213","uris":["http://www.mendeley.com/documents/?uuid=1471c398-3334-4d3e-a72f-454ee67861ce"]}],"mendeley":{"formattedCitation":"(Rambe, 2002, p. 213)","manualFormatting":"(Rambe,  2002,  p.  213)","plainTextFormattedCitation":"(Rambe, 2002, p. 213)","previouslyFormattedCitation":"(Rambe, 2002, p. 213)"},"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213)</w:t>
            </w:r>
            <w:r w:rsidRPr="00013940">
              <w:rPr>
                <w:rFonts w:ascii="Times New Roman" w:hAnsi="Times New Roman" w:cs="Times New Roman"/>
                <w:sz w:val="24"/>
                <w:szCs w:val="24"/>
              </w:rPr>
              <w:fldChar w:fldCharType="end"/>
            </w:r>
          </w:p>
        </w:tc>
        <w:tc>
          <w:tcPr>
            <w:tcW w:w="5182" w:type="dxa"/>
          </w:tcPr>
          <w:p w:rsidR="00643A38" w:rsidRPr="00013940" w:rsidRDefault="00643A38"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B</w:t>
            </w:r>
            <w:r w:rsidRPr="00013940">
              <w:rPr>
                <w:rFonts w:ascii="Times New Roman" w:hAnsi="Times New Roman" w:cs="Times New Roman"/>
                <w:sz w:val="24"/>
                <w:szCs w:val="24"/>
              </w:rPr>
              <w:t xml:space="preserve">.1.2)  menunjukkan  bahwa  semakin  banyak  hutan  yang  </w:t>
            </w:r>
            <w:r w:rsidR="0056140E" w:rsidRPr="00013940">
              <w:rPr>
                <w:rFonts w:ascii="Times New Roman" w:hAnsi="Times New Roman" w:cs="Times New Roman"/>
                <w:sz w:val="24"/>
                <w:szCs w:val="24"/>
              </w:rPr>
              <w:t>ditebang</w:t>
            </w:r>
            <w:r w:rsidRPr="00013940">
              <w:rPr>
                <w:rFonts w:ascii="Times New Roman" w:hAnsi="Times New Roman" w:cs="Times New Roman"/>
                <w:sz w:val="24"/>
                <w:szCs w:val="24"/>
              </w:rPr>
              <w:t xml:space="preserve">  maka  akan  mengancam  kehidupan  hewan  salah  satunya  gajah.  Kunjungan  Profesor  Fontanella  ke  Pulau  Sente  ingin  melihat  </w:t>
            </w:r>
            <w:r w:rsidR="004E0AD7" w:rsidRPr="00013940">
              <w:rPr>
                <w:rFonts w:ascii="Times New Roman" w:hAnsi="Times New Roman" w:cs="Times New Roman"/>
                <w:sz w:val="24"/>
                <w:szCs w:val="24"/>
              </w:rPr>
              <w:t>keadaan</w:t>
            </w:r>
            <w:r w:rsidRPr="00013940">
              <w:rPr>
                <w:rFonts w:ascii="Times New Roman" w:hAnsi="Times New Roman" w:cs="Times New Roman"/>
                <w:sz w:val="24"/>
                <w:szCs w:val="24"/>
              </w:rPr>
              <w:t xml:space="preserve">  gajah  sekaligus  ingin  meneliti  gajah  yang  ada  di  hutan  Sente.  Selain  itu,  dia  ingin  menyelamatkan  gajah  agar  tetap  bisa  berkembang  biak  sehingga  populasi  gajah  tidak  punah  akibat  habitatnya  rusak  maupun  diburu secara diam-diam.  Apa  yang  ingin  dilakukan  Profesor  Fontanella  merupakan  sikap  kasih  sayang  dan  kepeduliannya  terhadap  hewan  dan  ini  bisa  menjadi  contoh  bagi  orang-orang  agar  sadar  betapa  pentingnya  melindung  hewan maupun tumbuhan.  Selain itu, dia juga ingin mengajak orang-orang agar tidak merusak habitat gajah, dengan begitu tempat gajah mencari makan akan tetap terjaga dan gajah-gajah tak lagi kelaparan bahkan tak lagi terancam mati.</w:t>
            </w:r>
          </w:p>
        </w:tc>
      </w:tr>
      <w:tr w:rsidR="00643A38" w:rsidRPr="00013940" w:rsidTr="004B7E16">
        <w:tc>
          <w:tcPr>
            <w:tcW w:w="570" w:type="dxa"/>
            <w:vMerge/>
          </w:tcPr>
          <w:p w:rsidR="00643A38" w:rsidRPr="00013940" w:rsidRDefault="00643A38" w:rsidP="00F14AA8">
            <w:pPr>
              <w:spacing w:after="0" w:line="240" w:lineRule="auto"/>
              <w:ind w:left="360" w:firstLine="0"/>
              <w:jc w:val="center"/>
              <w:rPr>
                <w:rFonts w:ascii="Times New Roman" w:hAnsi="Times New Roman" w:cs="Times New Roman"/>
                <w:sz w:val="24"/>
                <w:szCs w:val="24"/>
              </w:rPr>
            </w:pPr>
          </w:p>
        </w:tc>
        <w:tc>
          <w:tcPr>
            <w:tcW w:w="2397" w:type="dxa"/>
            <w:vMerge/>
          </w:tcPr>
          <w:p w:rsidR="00643A38" w:rsidRPr="00013940" w:rsidRDefault="00643A38" w:rsidP="00F14AA8">
            <w:pPr>
              <w:spacing w:after="0" w:line="240" w:lineRule="auto"/>
              <w:ind w:firstLine="0"/>
              <w:rPr>
                <w:rFonts w:ascii="Times New Roman" w:hAnsi="Times New Roman" w:cs="Times New Roman"/>
                <w:sz w:val="24"/>
                <w:szCs w:val="24"/>
              </w:rPr>
            </w:pPr>
          </w:p>
        </w:tc>
        <w:tc>
          <w:tcPr>
            <w:tcW w:w="1973" w:type="dxa"/>
            <w:vMerge w:val="restart"/>
          </w:tcPr>
          <w:p w:rsidR="00643A38" w:rsidRPr="00013940" w:rsidRDefault="00643A38"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Sikap Tanggung Jawab</w:t>
            </w:r>
          </w:p>
        </w:tc>
        <w:tc>
          <w:tcPr>
            <w:tcW w:w="1016" w:type="dxa"/>
          </w:tcPr>
          <w:p w:rsidR="00643A38" w:rsidRPr="00013940" w:rsidRDefault="00441074"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B</w:t>
            </w:r>
            <w:r w:rsidR="00643A38" w:rsidRPr="00013940">
              <w:rPr>
                <w:rFonts w:ascii="Times New Roman" w:hAnsi="Times New Roman" w:cs="Times New Roman"/>
                <w:sz w:val="24"/>
                <w:szCs w:val="24"/>
              </w:rPr>
              <w:t>.1.1</w:t>
            </w:r>
          </w:p>
        </w:tc>
        <w:tc>
          <w:tcPr>
            <w:tcW w:w="4881" w:type="dxa"/>
          </w:tcPr>
          <w:p w:rsidR="00643A38" w:rsidRPr="00013940" w:rsidRDefault="00643A38"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Anda orang pers. Anda punya senjata yang amat baik, pena anda. Mudah-mudahan belum terlambat dipakai </w:t>
            </w:r>
            <w:r w:rsidR="005E48C3" w:rsidRPr="00013940">
              <w:rPr>
                <w:rFonts w:ascii="Times New Roman" w:hAnsi="Times New Roman" w:cs="Times New Roman"/>
                <w:sz w:val="24"/>
                <w:szCs w:val="24"/>
              </w:rPr>
              <w:t>sebagai</w:t>
            </w:r>
            <w:r w:rsidRPr="00013940">
              <w:rPr>
                <w:rFonts w:ascii="Times New Roman" w:hAnsi="Times New Roman" w:cs="Times New Roman"/>
                <w:sz w:val="24"/>
                <w:szCs w:val="24"/>
              </w:rPr>
              <w:t xml:space="preserve"> rem memperlambat </w:t>
            </w:r>
            <w:r w:rsidRPr="00013940">
              <w:rPr>
                <w:rFonts w:ascii="Times New Roman" w:hAnsi="Times New Roman" w:cs="Times New Roman"/>
                <w:sz w:val="24"/>
                <w:szCs w:val="24"/>
              </w:rPr>
              <w:lastRenderedPageBreak/>
              <w:t xml:space="preserve">kerusakan bumi. Kerusakan yang kita alami bukan hanya di hutan, tetapi juga di dalam perut bumi, di laut, di kedua kutub, di angkasa. Jumlah tanah tidak bertambah, jumlah tanah yang produktif terus menyusut sesuai dengan pertambahan manusia.”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191","uris":["http://www.mendeley.com/documents/?uuid=1471c398-3334-4d3e-a72f-454ee67861ce"]}],"mendeley":{"formattedCitation":"(Rambe, 2002, p. 191)","plainTextFormattedCitation":"(Rambe, 2002, p. 191)","previouslyFormattedCitation":"(Rambe, 2002, p. 191)"},"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191)</w:t>
            </w:r>
            <w:r w:rsidRPr="00013940">
              <w:rPr>
                <w:rFonts w:ascii="Times New Roman" w:hAnsi="Times New Roman" w:cs="Times New Roman"/>
                <w:sz w:val="24"/>
                <w:szCs w:val="24"/>
              </w:rPr>
              <w:fldChar w:fldCharType="end"/>
            </w:r>
          </w:p>
        </w:tc>
        <w:tc>
          <w:tcPr>
            <w:tcW w:w="5182" w:type="dxa"/>
          </w:tcPr>
          <w:p w:rsidR="00643A38" w:rsidRPr="00013940" w:rsidRDefault="00643A38"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lastRenderedPageBreak/>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 xml:space="preserve">(A.1.1) menunjukkan bahwa Abi </w:t>
            </w:r>
            <w:r w:rsidR="005E48C3" w:rsidRPr="00013940">
              <w:rPr>
                <w:rFonts w:ascii="Times New Roman" w:hAnsi="Times New Roman" w:cs="Times New Roman"/>
                <w:sz w:val="24"/>
                <w:szCs w:val="24"/>
              </w:rPr>
              <w:t>sebagai</w:t>
            </w:r>
            <w:r w:rsidRPr="00013940">
              <w:rPr>
                <w:rFonts w:ascii="Times New Roman" w:hAnsi="Times New Roman" w:cs="Times New Roman"/>
                <w:sz w:val="24"/>
                <w:szCs w:val="24"/>
              </w:rPr>
              <w:t xml:space="preserve"> seorang Jurnalis bisa mendorong manusia lainnya agar menjaga dan melestarikan lingkungan melalui </w:t>
            </w:r>
            <w:r w:rsidRPr="00013940">
              <w:rPr>
                <w:rFonts w:ascii="Times New Roman" w:hAnsi="Times New Roman" w:cs="Times New Roman"/>
                <w:sz w:val="24"/>
                <w:szCs w:val="24"/>
              </w:rPr>
              <w:lastRenderedPageBreak/>
              <w:t xml:space="preserve">berita yang ia tulisan. Selama perjalannya menuju Pulau Sente bersama Profesor Fontanella serta rombongan lainnya, Abi dapat menulis berita tentang fakta kerusakan lingkungan serta pentingnnya menjaga lingkungan. Kontribusinya </w:t>
            </w:r>
            <w:r w:rsidR="005E48C3" w:rsidRPr="00013940">
              <w:rPr>
                <w:rFonts w:ascii="Times New Roman" w:hAnsi="Times New Roman" w:cs="Times New Roman"/>
                <w:sz w:val="24"/>
                <w:szCs w:val="24"/>
              </w:rPr>
              <w:t>sebagai</w:t>
            </w:r>
            <w:r w:rsidRPr="00013940">
              <w:rPr>
                <w:rFonts w:ascii="Times New Roman" w:hAnsi="Times New Roman" w:cs="Times New Roman"/>
                <w:sz w:val="24"/>
                <w:szCs w:val="24"/>
              </w:rPr>
              <w:t xml:space="preserve"> jurnalis dapat mengurangi sikap manusia dalam mengeksploitas sumber daya alam baik di darat maupun di laut. Hal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menjadi sikap tanggung jawab Abi </w:t>
            </w:r>
            <w:r w:rsidR="005E48C3" w:rsidRPr="00013940">
              <w:rPr>
                <w:rFonts w:ascii="Times New Roman" w:hAnsi="Times New Roman" w:cs="Times New Roman"/>
                <w:sz w:val="24"/>
                <w:szCs w:val="24"/>
              </w:rPr>
              <w:t>sebagai</w:t>
            </w:r>
            <w:r w:rsidRPr="00013940">
              <w:rPr>
                <w:rFonts w:ascii="Times New Roman" w:hAnsi="Times New Roman" w:cs="Times New Roman"/>
                <w:sz w:val="24"/>
                <w:szCs w:val="24"/>
              </w:rPr>
              <w:t xml:space="preserve"> seorang jurnalis yang mampu mendorong manusia untuk pro-lingkungan atau melawan tindakan merusak alam. Dengan menjaga dan melestarikan lingkungan alam maka alam sekitar akan terjaga baik hewan maupun tumbuhan. Oleh karena itu, Profesor Fontanella mengajak Abi agar mengampanyekan penyelamatan lingkungan melalui tulisan beritanya.</w:t>
            </w:r>
          </w:p>
        </w:tc>
      </w:tr>
      <w:tr w:rsidR="00643A38" w:rsidRPr="00013940" w:rsidTr="004B7E16">
        <w:tc>
          <w:tcPr>
            <w:tcW w:w="570" w:type="dxa"/>
            <w:vMerge/>
          </w:tcPr>
          <w:p w:rsidR="00643A38" w:rsidRPr="00013940" w:rsidRDefault="00643A38" w:rsidP="00F14AA8">
            <w:pPr>
              <w:spacing w:after="0" w:line="240" w:lineRule="auto"/>
              <w:ind w:left="360" w:firstLine="0"/>
              <w:jc w:val="center"/>
              <w:rPr>
                <w:rFonts w:ascii="Times New Roman" w:hAnsi="Times New Roman" w:cs="Times New Roman"/>
                <w:sz w:val="24"/>
                <w:szCs w:val="24"/>
              </w:rPr>
            </w:pPr>
          </w:p>
        </w:tc>
        <w:tc>
          <w:tcPr>
            <w:tcW w:w="2397" w:type="dxa"/>
            <w:vMerge/>
          </w:tcPr>
          <w:p w:rsidR="00643A38" w:rsidRPr="00013940" w:rsidRDefault="00643A38" w:rsidP="00F14AA8">
            <w:pPr>
              <w:spacing w:after="0" w:line="240" w:lineRule="auto"/>
              <w:ind w:firstLine="0"/>
              <w:rPr>
                <w:rFonts w:ascii="Times New Roman" w:hAnsi="Times New Roman" w:cs="Times New Roman"/>
                <w:sz w:val="24"/>
                <w:szCs w:val="24"/>
              </w:rPr>
            </w:pPr>
          </w:p>
        </w:tc>
        <w:tc>
          <w:tcPr>
            <w:tcW w:w="1973" w:type="dxa"/>
            <w:vMerge/>
          </w:tcPr>
          <w:p w:rsidR="00643A38" w:rsidRPr="00013940" w:rsidRDefault="00643A38" w:rsidP="00F14AA8">
            <w:pPr>
              <w:spacing w:after="0" w:line="240" w:lineRule="auto"/>
              <w:ind w:firstLine="0"/>
              <w:jc w:val="center"/>
              <w:rPr>
                <w:rFonts w:ascii="Times New Roman" w:hAnsi="Times New Roman" w:cs="Times New Roman"/>
                <w:sz w:val="24"/>
                <w:szCs w:val="24"/>
              </w:rPr>
            </w:pPr>
          </w:p>
        </w:tc>
        <w:tc>
          <w:tcPr>
            <w:tcW w:w="1016" w:type="dxa"/>
          </w:tcPr>
          <w:p w:rsidR="00643A38" w:rsidRPr="00013940" w:rsidRDefault="00441074"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B</w:t>
            </w:r>
            <w:r w:rsidR="00643A38" w:rsidRPr="00013940">
              <w:rPr>
                <w:rFonts w:ascii="Times New Roman" w:hAnsi="Times New Roman" w:cs="Times New Roman"/>
                <w:sz w:val="24"/>
                <w:szCs w:val="24"/>
              </w:rPr>
              <w:t>.1.2</w:t>
            </w:r>
          </w:p>
        </w:tc>
        <w:tc>
          <w:tcPr>
            <w:tcW w:w="4881" w:type="dxa"/>
          </w:tcPr>
          <w:p w:rsidR="00643A38" w:rsidRPr="00013940" w:rsidRDefault="00643A38"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Satu negara industri membuat produk, misalnya pembangkit listrik tenaga nuklir. Siapa pembelinya? Dengan mulut manis, negara miskin mau dibujuk membelinya. Ke mana limbahnya harus dibuang? Negara miskin diberi uang suap, supaya mau menerima limbah itu diam-diam di negerinya. Karena ketidaktahuan atau sikap masa bodoh, pembuangan limbah menyalahi prosedur. Bencana yang </w:t>
            </w:r>
            <w:r w:rsidR="004C6D4B" w:rsidRPr="00013940">
              <w:rPr>
                <w:rFonts w:ascii="Times New Roman" w:hAnsi="Times New Roman" w:cs="Times New Roman"/>
                <w:sz w:val="24"/>
                <w:szCs w:val="24"/>
              </w:rPr>
              <w:t>menyebar</w:t>
            </w:r>
            <w:r w:rsidRPr="00013940">
              <w:rPr>
                <w:rFonts w:ascii="Times New Roman" w:hAnsi="Times New Roman" w:cs="Times New Roman"/>
                <w:sz w:val="24"/>
                <w:szCs w:val="24"/>
              </w:rPr>
              <w:t xml:space="preserve"> bukan hanya di negara miskin itu, tetapi ke mana-mana, ke negeri lain. Ini hanya contoh kecil. Jadi, selamat berkampanye penyelamatan alam!”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191","uris":["http://www.mendeley.com/documents/?uuid=1471c398-3334-4d3e-a72f-454ee67861ce"]}],"mendeley":{"formattedCitation":"(Rambe, 2002, p. 191)","plainTextFormattedCitation":"(Rambe, 2002, p. 191)","previouslyFormattedCitation":"(Rambe, 2002, p. 191)"},"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191)</w:t>
            </w:r>
            <w:r w:rsidRPr="00013940">
              <w:rPr>
                <w:rFonts w:ascii="Times New Roman" w:hAnsi="Times New Roman" w:cs="Times New Roman"/>
                <w:sz w:val="24"/>
                <w:szCs w:val="24"/>
              </w:rPr>
              <w:fldChar w:fldCharType="end"/>
            </w:r>
          </w:p>
        </w:tc>
        <w:tc>
          <w:tcPr>
            <w:tcW w:w="5182" w:type="dxa"/>
          </w:tcPr>
          <w:p w:rsidR="00643A38" w:rsidRPr="00013940" w:rsidRDefault="00643A38"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 (</w:t>
            </w:r>
            <w:r w:rsidR="00441074" w:rsidRPr="00013940">
              <w:rPr>
                <w:rFonts w:ascii="Times New Roman" w:hAnsi="Times New Roman" w:cs="Times New Roman"/>
                <w:sz w:val="24"/>
                <w:szCs w:val="24"/>
              </w:rPr>
              <w:t>B</w:t>
            </w:r>
            <w:r w:rsidRPr="00013940">
              <w:rPr>
                <w:rFonts w:ascii="Times New Roman" w:hAnsi="Times New Roman" w:cs="Times New Roman"/>
                <w:sz w:val="24"/>
                <w:szCs w:val="24"/>
              </w:rPr>
              <w:t xml:space="preserve">.1.2) menunjukkan bahwa banyak terjadi bencana alam salah satunya akibat dari pembuangan limbah industri. Karena ketidaktahuan, negara miskin diberi uang suap agar menerima limbah. Akibatnya bencana </w:t>
            </w:r>
            <w:r w:rsidR="004C6D4B" w:rsidRPr="00013940">
              <w:rPr>
                <w:rFonts w:ascii="Times New Roman" w:hAnsi="Times New Roman" w:cs="Times New Roman"/>
                <w:sz w:val="24"/>
                <w:szCs w:val="24"/>
              </w:rPr>
              <w:t>menyebar</w:t>
            </w:r>
            <w:r w:rsidRPr="00013940">
              <w:rPr>
                <w:rFonts w:ascii="Times New Roman" w:hAnsi="Times New Roman" w:cs="Times New Roman"/>
                <w:sz w:val="24"/>
                <w:szCs w:val="24"/>
              </w:rPr>
              <w:t xml:space="preserve"> bukan hanya di negara miskin, tetapi juga </w:t>
            </w:r>
            <w:r w:rsidR="004C6D4B" w:rsidRPr="00013940">
              <w:rPr>
                <w:rFonts w:ascii="Times New Roman" w:hAnsi="Times New Roman" w:cs="Times New Roman"/>
                <w:sz w:val="24"/>
                <w:szCs w:val="24"/>
              </w:rPr>
              <w:t>menyebar</w:t>
            </w:r>
            <w:r w:rsidRPr="00013940">
              <w:rPr>
                <w:rFonts w:ascii="Times New Roman" w:hAnsi="Times New Roman" w:cs="Times New Roman"/>
                <w:sz w:val="24"/>
                <w:szCs w:val="24"/>
              </w:rPr>
              <w:t xml:space="preserve"> ke negara-negara lain. Dari hal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Profesor Fontanella memberikan contoh pencemaran lingkungan akibat limbah industri yang bisa menjadi topik tulisan gerakan upaya penyelamatan lingkungan kepada Abi seorang jurnalis. Upaya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w:t>
            </w:r>
            <w:r w:rsidR="005E48C3" w:rsidRPr="00013940">
              <w:rPr>
                <w:rFonts w:ascii="Times New Roman" w:hAnsi="Times New Roman" w:cs="Times New Roman"/>
                <w:sz w:val="24"/>
                <w:szCs w:val="24"/>
              </w:rPr>
              <w:t>sebagai</w:t>
            </w:r>
            <w:r w:rsidRPr="00013940">
              <w:rPr>
                <w:rFonts w:ascii="Times New Roman" w:hAnsi="Times New Roman" w:cs="Times New Roman"/>
                <w:sz w:val="24"/>
                <w:szCs w:val="24"/>
              </w:rPr>
              <w:t xml:space="preserve"> sikap tanggung jawab kita </w:t>
            </w:r>
            <w:r w:rsidR="005E48C3" w:rsidRPr="00013940">
              <w:rPr>
                <w:rFonts w:ascii="Times New Roman" w:hAnsi="Times New Roman" w:cs="Times New Roman"/>
                <w:sz w:val="24"/>
                <w:szCs w:val="24"/>
              </w:rPr>
              <w:t>sebagai</w:t>
            </w:r>
            <w:r w:rsidRPr="00013940">
              <w:rPr>
                <w:rFonts w:ascii="Times New Roman" w:hAnsi="Times New Roman" w:cs="Times New Roman"/>
                <w:sz w:val="24"/>
                <w:szCs w:val="24"/>
              </w:rPr>
              <w:t xml:space="preserve"> manusia dalam menjaga </w:t>
            </w:r>
            <w:r w:rsidRPr="00013940">
              <w:rPr>
                <w:rFonts w:ascii="Times New Roman" w:hAnsi="Times New Roman" w:cs="Times New Roman"/>
                <w:sz w:val="24"/>
                <w:szCs w:val="24"/>
              </w:rPr>
              <w:lastRenderedPageBreak/>
              <w:t>lingkungan agar terhindar dari bencana yang merugikan manusia itu sendiri.</w:t>
            </w:r>
          </w:p>
        </w:tc>
      </w:tr>
      <w:tr w:rsidR="00643A38" w:rsidRPr="00013940" w:rsidTr="004B7E16">
        <w:tc>
          <w:tcPr>
            <w:tcW w:w="570" w:type="dxa"/>
            <w:vMerge/>
          </w:tcPr>
          <w:p w:rsidR="00643A38" w:rsidRPr="00013940" w:rsidRDefault="00643A38" w:rsidP="00F14AA8">
            <w:pPr>
              <w:spacing w:after="0" w:line="240" w:lineRule="auto"/>
              <w:ind w:left="360" w:firstLine="0"/>
              <w:jc w:val="center"/>
              <w:rPr>
                <w:rFonts w:ascii="Times New Roman" w:hAnsi="Times New Roman" w:cs="Times New Roman"/>
                <w:sz w:val="24"/>
                <w:szCs w:val="24"/>
              </w:rPr>
            </w:pPr>
          </w:p>
        </w:tc>
        <w:tc>
          <w:tcPr>
            <w:tcW w:w="2397" w:type="dxa"/>
            <w:vMerge/>
          </w:tcPr>
          <w:p w:rsidR="00643A38" w:rsidRPr="00013940" w:rsidRDefault="00643A38" w:rsidP="00F14AA8">
            <w:pPr>
              <w:spacing w:after="0" w:line="240" w:lineRule="auto"/>
              <w:ind w:firstLine="0"/>
              <w:rPr>
                <w:rFonts w:ascii="Times New Roman" w:hAnsi="Times New Roman" w:cs="Times New Roman"/>
                <w:sz w:val="24"/>
                <w:szCs w:val="24"/>
              </w:rPr>
            </w:pPr>
          </w:p>
        </w:tc>
        <w:tc>
          <w:tcPr>
            <w:tcW w:w="1973" w:type="dxa"/>
            <w:vMerge/>
          </w:tcPr>
          <w:p w:rsidR="00643A38" w:rsidRPr="00013940" w:rsidRDefault="00643A38" w:rsidP="00F14AA8">
            <w:pPr>
              <w:spacing w:after="0" w:line="240" w:lineRule="auto"/>
              <w:ind w:firstLine="0"/>
              <w:jc w:val="center"/>
              <w:rPr>
                <w:rFonts w:ascii="Times New Roman" w:hAnsi="Times New Roman" w:cs="Times New Roman"/>
                <w:sz w:val="24"/>
                <w:szCs w:val="24"/>
              </w:rPr>
            </w:pPr>
          </w:p>
        </w:tc>
        <w:tc>
          <w:tcPr>
            <w:tcW w:w="1016" w:type="dxa"/>
          </w:tcPr>
          <w:p w:rsidR="00643A38" w:rsidRPr="00013940" w:rsidRDefault="00441074"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B</w:t>
            </w:r>
            <w:r w:rsidR="00643A38" w:rsidRPr="00013940">
              <w:rPr>
                <w:rFonts w:ascii="Times New Roman" w:hAnsi="Times New Roman" w:cs="Times New Roman"/>
                <w:sz w:val="24"/>
                <w:szCs w:val="24"/>
              </w:rPr>
              <w:t>.1.3</w:t>
            </w:r>
          </w:p>
        </w:tc>
        <w:tc>
          <w:tcPr>
            <w:tcW w:w="4881" w:type="dxa"/>
          </w:tcPr>
          <w:p w:rsidR="00643A38" w:rsidRPr="00013940" w:rsidRDefault="00643A38"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Seperti umumnya orang-orang yang memasuki rimba di Pulau Sente selama musim kering itu, sedapat mungkin mereka menghindari adanya api yang besar. Semua mendapat peringatan, jangan sampai ada api yang tak terkendali. Jika hutan terbakar, sulit melarikan diri.”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196","uris":["http://www.mendeley.com/documents/?uuid=1471c398-3334-4d3e-a72f-454ee67861ce"]}],"mendeley":{"formattedCitation":"(Rambe, 2002, p. 196)","plainTextFormattedCitation":"(Rambe, 2002, p. 196)","previouslyFormattedCitation":"(Rambe, 2002, p. 196)"},"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196)</w:t>
            </w:r>
            <w:r w:rsidRPr="00013940">
              <w:rPr>
                <w:rFonts w:ascii="Times New Roman" w:hAnsi="Times New Roman" w:cs="Times New Roman"/>
                <w:sz w:val="24"/>
                <w:szCs w:val="24"/>
              </w:rPr>
              <w:fldChar w:fldCharType="end"/>
            </w:r>
          </w:p>
        </w:tc>
        <w:tc>
          <w:tcPr>
            <w:tcW w:w="5182" w:type="dxa"/>
          </w:tcPr>
          <w:p w:rsidR="00643A38" w:rsidRPr="00013940" w:rsidRDefault="00643A38"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B</w:t>
            </w:r>
            <w:r w:rsidRPr="00013940">
              <w:rPr>
                <w:rFonts w:ascii="Times New Roman" w:hAnsi="Times New Roman" w:cs="Times New Roman"/>
                <w:sz w:val="24"/>
                <w:szCs w:val="24"/>
              </w:rPr>
              <w:t xml:space="preserve">.1.3)  menunjukkan  bahwa  kita </w:t>
            </w:r>
            <w:r w:rsidR="005E48C3" w:rsidRPr="00013940">
              <w:rPr>
                <w:rFonts w:ascii="Times New Roman" w:hAnsi="Times New Roman" w:cs="Times New Roman"/>
                <w:sz w:val="24"/>
                <w:szCs w:val="24"/>
              </w:rPr>
              <w:t>sebagai</w:t>
            </w:r>
            <w:r w:rsidRPr="00013940">
              <w:rPr>
                <w:rFonts w:ascii="Times New Roman" w:hAnsi="Times New Roman" w:cs="Times New Roman"/>
                <w:sz w:val="24"/>
                <w:szCs w:val="24"/>
              </w:rPr>
              <w:t xml:space="preserve">  manusia  harus  memiliki  sikap  tanggung  jawab  di  manapun  kita  berada.  Sikap  tanggung  jawab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salah  satunya  dengan  menghindari  adanya  api  yang  besar  ketika  berada  di  hutan.  Perlunya memperingatkan orang-orang yang hendak masuk hutan agar mereka tetap mengingat bahwa jangan sampai ketika melakukan aktivitas yang berkaitan dengan api ada yang tak terkendali. Hal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bisa  mengakibatkan  adanya  </w:t>
            </w:r>
            <w:r w:rsidR="00872F41" w:rsidRPr="00013940">
              <w:rPr>
                <w:rFonts w:ascii="Times New Roman" w:hAnsi="Times New Roman" w:cs="Times New Roman"/>
                <w:sz w:val="24"/>
                <w:szCs w:val="24"/>
              </w:rPr>
              <w:t>kebakaran</w:t>
            </w:r>
            <w:r w:rsidRPr="00013940">
              <w:rPr>
                <w:rFonts w:ascii="Times New Roman" w:hAnsi="Times New Roman" w:cs="Times New Roman"/>
                <w:sz w:val="24"/>
                <w:szCs w:val="24"/>
              </w:rPr>
              <w:t xml:space="preserve">  hutan  dan  semua  makhluk  hidup  yang  ada  di  dalam  hutan  bisa  terancam  mati.  Selain  itu,  jika  terjadi  </w:t>
            </w:r>
            <w:r w:rsidR="00872F41" w:rsidRPr="00013940">
              <w:rPr>
                <w:rFonts w:ascii="Times New Roman" w:hAnsi="Times New Roman" w:cs="Times New Roman"/>
                <w:sz w:val="24"/>
                <w:szCs w:val="24"/>
              </w:rPr>
              <w:t>kebakaran</w:t>
            </w:r>
            <w:r w:rsidRPr="00013940">
              <w:rPr>
                <w:rFonts w:ascii="Times New Roman" w:hAnsi="Times New Roman" w:cs="Times New Roman"/>
                <w:sz w:val="24"/>
                <w:szCs w:val="24"/>
              </w:rPr>
              <w:t xml:space="preserve">  hutan  maka  orang-orang  akan  sulit  melarikan  diri.  Oleh  karena  itu,  sikap  tanggung  jawab  perlu  ada  pada  diri  pribadi  seseorang  dan  perlu  diingatkan  kepada  orang-orang  ketika  ingin  memasuki  hutan.</w:t>
            </w:r>
          </w:p>
        </w:tc>
      </w:tr>
      <w:tr w:rsidR="00643A38" w:rsidRPr="00013940" w:rsidTr="004B7E16">
        <w:tc>
          <w:tcPr>
            <w:tcW w:w="570" w:type="dxa"/>
            <w:vMerge/>
          </w:tcPr>
          <w:p w:rsidR="00643A38" w:rsidRPr="00013940" w:rsidRDefault="00643A38" w:rsidP="00F14AA8">
            <w:pPr>
              <w:spacing w:after="0" w:line="240" w:lineRule="auto"/>
              <w:ind w:left="360" w:firstLine="0"/>
              <w:jc w:val="center"/>
              <w:rPr>
                <w:rFonts w:ascii="Times New Roman" w:hAnsi="Times New Roman" w:cs="Times New Roman"/>
                <w:sz w:val="24"/>
                <w:szCs w:val="24"/>
              </w:rPr>
            </w:pPr>
          </w:p>
        </w:tc>
        <w:tc>
          <w:tcPr>
            <w:tcW w:w="2397" w:type="dxa"/>
            <w:vMerge/>
          </w:tcPr>
          <w:p w:rsidR="00643A38" w:rsidRPr="00013940" w:rsidRDefault="00643A38" w:rsidP="00F14AA8">
            <w:pPr>
              <w:spacing w:after="0" w:line="240" w:lineRule="auto"/>
              <w:ind w:firstLine="0"/>
              <w:rPr>
                <w:rFonts w:ascii="Times New Roman" w:hAnsi="Times New Roman" w:cs="Times New Roman"/>
                <w:sz w:val="24"/>
                <w:szCs w:val="24"/>
              </w:rPr>
            </w:pPr>
          </w:p>
        </w:tc>
        <w:tc>
          <w:tcPr>
            <w:tcW w:w="1973" w:type="dxa"/>
            <w:vMerge/>
          </w:tcPr>
          <w:p w:rsidR="00643A38" w:rsidRPr="00013940" w:rsidRDefault="00643A38" w:rsidP="00F14AA8">
            <w:pPr>
              <w:spacing w:after="0" w:line="240" w:lineRule="auto"/>
              <w:ind w:firstLine="0"/>
              <w:jc w:val="center"/>
              <w:rPr>
                <w:rFonts w:ascii="Times New Roman" w:hAnsi="Times New Roman" w:cs="Times New Roman"/>
                <w:sz w:val="24"/>
                <w:szCs w:val="24"/>
              </w:rPr>
            </w:pPr>
          </w:p>
        </w:tc>
        <w:tc>
          <w:tcPr>
            <w:tcW w:w="1016" w:type="dxa"/>
          </w:tcPr>
          <w:p w:rsidR="00643A38" w:rsidRPr="00013940" w:rsidRDefault="00441074"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B</w:t>
            </w:r>
            <w:r w:rsidR="00643A38" w:rsidRPr="00013940">
              <w:rPr>
                <w:rFonts w:ascii="Times New Roman" w:hAnsi="Times New Roman" w:cs="Times New Roman"/>
                <w:sz w:val="24"/>
                <w:szCs w:val="24"/>
              </w:rPr>
              <w:t>.1.4</w:t>
            </w:r>
          </w:p>
        </w:tc>
        <w:tc>
          <w:tcPr>
            <w:tcW w:w="4881" w:type="dxa"/>
          </w:tcPr>
          <w:p w:rsidR="00643A38" w:rsidRPr="00013940" w:rsidRDefault="00643A38"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Ini  bukan  mau  menang  atau  mau  kalah.  Ini  untuk  keselamatan  Pulau  Sente.  Tuhan  menciptakan  manusia,  setelah  </w:t>
            </w:r>
            <w:r w:rsidR="005E48C3" w:rsidRPr="00013940">
              <w:rPr>
                <w:rFonts w:ascii="Times New Roman" w:hAnsi="Times New Roman" w:cs="Times New Roman"/>
                <w:sz w:val="24"/>
                <w:szCs w:val="24"/>
              </w:rPr>
              <w:t xml:space="preserve">terlebih </w:t>
            </w:r>
            <w:r w:rsidRPr="00013940">
              <w:rPr>
                <w:rFonts w:ascii="Times New Roman" w:hAnsi="Times New Roman" w:cs="Times New Roman"/>
                <w:sz w:val="24"/>
                <w:szCs w:val="24"/>
              </w:rPr>
              <w:t xml:space="preserve"> dulu  memisahkan  air  di  darat  dan  di  laut.  Lalu  menciptakan  semua  tumbuh-tumbuhan,  lalu  hewan.  Setelah  itu  baru  manusia.  Jadi  makanan  dan  kediaman  manusia  sudah  disiapkan  </w:t>
            </w:r>
            <w:r w:rsidR="004C6D4B" w:rsidRPr="00013940">
              <w:rPr>
                <w:rFonts w:ascii="Times New Roman" w:hAnsi="Times New Roman" w:cs="Times New Roman"/>
                <w:sz w:val="24"/>
                <w:szCs w:val="24"/>
              </w:rPr>
              <w:t>lebih</w:t>
            </w:r>
            <w:r w:rsidRPr="00013940">
              <w:rPr>
                <w:rFonts w:ascii="Times New Roman" w:hAnsi="Times New Roman" w:cs="Times New Roman"/>
                <w:sz w:val="24"/>
                <w:szCs w:val="24"/>
              </w:rPr>
              <w:t xml:space="preserve">  dulu.  Kalau  kita  tidak  memelihara  itu,  lalu  kita  nanti  tinggal  di  </w:t>
            </w:r>
            <w:r w:rsidRPr="00013940">
              <w:rPr>
                <w:rFonts w:ascii="Times New Roman" w:hAnsi="Times New Roman" w:cs="Times New Roman"/>
                <w:sz w:val="24"/>
                <w:szCs w:val="24"/>
              </w:rPr>
              <w:lastRenderedPageBreak/>
              <w:t xml:space="preserve">mana?  Makan  apa?”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214","uris":["http://www.mendeley.com/documents/?uuid=1471c398-3334-4d3e-a72f-454ee67861ce"]}],"mendeley":{"formattedCitation":"(Rambe, 2002, p. 214)","manualFormatting":"(Rambe,  2002,  p.  214)","plainTextFormattedCitation":"(Rambe, 2002, p. 214)","previouslyFormattedCitation":"(Rambe, 2002, p. 214)"},"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214)</w:t>
            </w:r>
            <w:r w:rsidRPr="00013940">
              <w:rPr>
                <w:rFonts w:ascii="Times New Roman" w:hAnsi="Times New Roman" w:cs="Times New Roman"/>
                <w:sz w:val="24"/>
                <w:szCs w:val="24"/>
              </w:rPr>
              <w:fldChar w:fldCharType="end"/>
            </w:r>
          </w:p>
          <w:p w:rsidR="00643A38" w:rsidRPr="00013940" w:rsidRDefault="00643A38" w:rsidP="00F14AA8">
            <w:pPr>
              <w:spacing w:after="0" w:line="240" w:lineRule="auto"/>
              <w:ind w:firstLine="0"/>
              <w:jc w:val="both"/>
              <w:rPr>
                <w:rFonts w:ascii="Times New Roman" w:hAnsi="Times New Roman" w:cs="Times New Roman"/>
                <w:sz w:val="24"/>
                <w:szCs w:val="24"/>
              </w:rPr>
            </w:pPr>
          </w:p>
        </w:tc>
        <w:tc>
          <w:tcPr>
            <w:tcW w:w="5182" w:type="dxa"/>
          </w:tcPr>
          <w:p w:rsidR="00643A38" w:rsidRPr="00013940" w:rsidRDefault="00643A38"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lastRenderedPageBreak/>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B</w:t>
            </w:r>
            <w:r w:rsidRPr="00013940">
              <w:rPr>
                <w:rFonts w:ascii="Times New Roman" w:hAnsi="Times New Roman" w:cs="Times New Roman"/>
                <w:sz w:val="24"/>
                <w:szCs w:val="24"/>
              </w:rPr>
              <w:t xml:space="preserve">.1.4)  menunjukkan  bahwa  rombongan  Pak  Ted  dan  rombongan  Profesor  Fontanella  memiliki  tujuan  yang  berlawanan.  Yang  satu  mau  menembak  gajah,  yang  satu  lagi  ingin  mengurus  gajah  supaya  tidak  punah.  Demi  keselamatan  hewan  dan  tumbuhan  di  Pulau  Sente,  dilakukan  upaya  penyelamatan  dengan  cara  menjaga  habitatnya  baik  yang  ada  di  darat  maupun  di  laut.  Sikap </w:t>
            </w:r>
            <w:r w:rsidR="00F27934">
              <w:rPr>
                <w:rFonts w:ascii="Times New Roman" w:hAnsi="Times New Roman" w:cs="Times New Roman"/>
                <w:sz w:val="24"/>
                <w:szCs w:val="24"/>
              </w:rPr>
              <w:t xml:space="preserve">tanggung jawab </w:t>
            </w:r>
            <w:r w:rsidRPr="00013940">
              <w:rPr>
                <w:rFonts w:ascii="Times New Roman" w:hAnsi="Times New Roman" w:cs="Times New Roman"/>
                <w:sz w:val="24"/>
                <w:szCs w:val="24"/>
              </w:rPr>
              <w:lastRenderedPageBreak/>
              <w:t xml:space="preserve">kepedulian yang ditunjukkan oleh Abi agar  manusia  juga  dapat  memanfaatkan  hasil  alam  secukupnya  dengan  cara  hidup  sederhana  tanpa  sifat  serakah  yang  membuat  alam  menjadi  rusak.  Dalam  artian  manusia  tidak  boleh  memanfaatkan  alam  untuk  kepentingannya,  melainkan  ada  batasnya  sekadar  untuk  hidup  secara  layak  </w:t>
            </w:r>
            <w:r w:rsidR="005E48C3" w:rsidRPr="00013940">
              <w:rPr>
                <w:rFonts w:ascii="Times New Roman" w:hAnsi="Times New Roman" w:cs="Times New Roman"/>
                <w:sz w:val="24"/>
                <w:szCs w:val="24"/>
              </w:rPr>
              <w:t>sebagai</w:t>
            </w:r>
            <w:r w:rsidRPr="00013940">
              <w:rPr>
                <w:rFonts w:ascii="Times New Roman" w:hAnsi="Times New Roman" w:cs="Times New Roman"/>
                <w:sz w:val="24"/>
                <w:szCs w:val="24"/>
              </w:rPr>
              <w:t xml:space="preserve">  manusia. Hal  ini  dilakukan   agar  hewan  dan  tumbuhan  tetap  dapat  berkembang  biak  dan  tumbuh  dengan  baik  tidak  punah  akibat  ulah  manusia.  </w:t>
            </w:r>
          </w:p>
        </w:tc>
      </w:tr>
      <w:tr w:rsidR="00643A38" w:rsidRPr="00013940" w:rsidTr="004B7E16">
        <w:tc>
          <w:tcPr>
            <w:tcW w:w="570" w:type="dxa"/>
            <w:vMerge/>
          </w:tcPr>
          <w:p w:rsidR="00643A38" w:rsidRPr="00013940" w:rsidRDefault="00643A38" w:rsidP="00F14AA8">
            <w:pPr>
              <w:spacing w:after="0" w:line="240" w:lineRule="auto"/>
              <w:ind w:left="360" w:firstLine="0"/>
              <w:jc w:val="center"/>
              <w:rPr>
                <w:rFonts w:ascii="Times New Roman" w:hAnsi="Times New Roman" w:cs="Times New Roman"/>
                <w:sz w:val="24"/>
                <w:szCs w:val="24"/>
              </w:rPr>
            </w:pPr>
          </w:p>
        </w:tc>
        <w:tc>
          <w:tcPr>
            <w:tcW w:w="2397" w:type="dxa"/>
            <w:vMerge/>
          </w:tcPr>
          <w:p w:rsidR="00643A38" w:rsidRPr="00013940" w:rsidRDefault="00643A38" w:rsidP="00F14AA8">
            <w:pPr>
              <w:spacing w:after="0" w:line="240" w:lineRule="auto"/>
              <w:ind w:firstLine="0"/>
              <w:rPr>
                <w:rFonts w:ascii="Times New Roman" w:hAnsi="Times New Roman" w:cs="Times New Roman"/>
                <w:sz w:val="24"/>
                <w:szCs w:val="24"/>
              </w:rPr>
            </w:pPr>
          </w:p>
        </w:tc>
        <w:tc>
          <w:tcPr>
            <w:tcW w:w="1973" w:type="dxa"/>
            <w:vMerge w:val="restart"/>
          </w:tcPr>
          <w:p w:rsidR="00643A38" w:rsidRPr="00013940" w:rsidRDefault="00643A38"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Sikap Hormat Terhadap Alam</w:t>
            </w:r>
          </w:p>
        </w:tc>
        <w:tc>
          <w:tcPr>
            <w:tcW w:w="1016" w:type="dxa"/>
          </w:tcPr>
          <w:p w:rsidR="00643A38" w:rsidRPr="00013940" w:rsidRDefault="00441074"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B</w:t>
            </w:r>
            <w:r w:rsidR="00643A38" w:rsidRPr="00013940">
              <w:rPr>
                <w:rFonts w:ascii="Times New Roman" w:hAnsi="Times New Roman" w:cs="Times New Roman"/>
                <w:sz w:val="24"/>
                <w:szCs w:val="24"/>
              </w:rPr>
              <w:t>.1.1</w:t>
            </w:r>
          </w:p>
        </w:tc>
        <w:tc>
          <w:tcPr>
            <w:tcW w:w="4881" w:type="dxa"/>
          </w:tcPr>
          <w:p w:rsidR="00643A38" w:rsidRPr="00013940" w:rsidRDefault="00643A38"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Ya Bang. Saya tetap minta agar Bang Agus jangan sampai memburu gajah. Bahayanya besar. Cari uang tambahan ambil hasil hutan sajalah.”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85","uris":["http://www.mendeley.com/documents/?uuid=1471c398-3334-4d3e-a72f-454ee67861ce"]}],"mendeley":{"formattedCitation":"(Rambe, 2002, p. 85)","plainTextFormattedCitation":"(Rambe, 2002, p. 85)","previouslyFormattedCitation":"(Rambe, 2002, p. 85)"},"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85)</w:t>
            </w:r>
            <w:r w:rsidRPr="00013940">
              <w:rPr>
                <w:rFonts w:ascii="Times New Roman" w:hAnsi="Times New Roman" w:cs="Times New Roman"/>
                <w:sz w:val="24"/>
                <w:szCs w:val="24"/>
              </w:rPr>
              <w:fldChar w:fldCharType="end"/>
            </w:r>
          </w:p>
        </w:tc>
        <w:tc>
          <w:tcPr>
            <w:tcW w:w="5182" w:type="dxa"/>
          </w:tcPr>
          <w:p w:rsidR="00643A38" w:rsidRPr="00013940" w:rsidRDefault="00643A38" w:rsidP="00E2470F">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B</w:t>
            </w:r>
            <w:r w:rsidRPr="00013940">
              <w:rPr>
                <w:rFonts w:ascii="Times New Roman" w:hAnsi="Times New Roman" w:cs="Times New Roman"/>
                <w:sz w:val="24"/>
                <w:szCs w:val="24"/>
              </w:rPr>
              <w:t xml:space="preserve">.1.1) menunjukkan bahwa sikap kepedulian Abas terhadap gajah yaitu melarang Agus agar tidak jadi pergi berburu gajah. Agus terpaksa berburu gajah agar ia bisa mendapat gading karena harganya sangatlah mahal. Hasil penjualan gading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bisa ia gunakan untuk membayar utang ke Bah Cong. Sikap Abas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demi menjaga populasi gajah agar tidak punah dari perburuan dan pemusnahan manusia. Karena gading harganya sagat mahal, maka banyak manusia yang melakukan perburuan dan apa yang mereka dilakukan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semata-mata hanya untuk pentingan pribadi. Dari hal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lah, munculnya sikap</w:t>
            </w:r>
            <w:r w:rsidR="00E2470F" w:rsidRPr="00013940">
              <w:rPr>
                <w:rFonts w:ascii="Times New Roman" w:hAnsi="Times New Roman" w:cs="Times New Roman"/>
                <w:sz w:val="24"/>
                <w:szCs w:val="24"/>
              </w:rPr>
              <w:t xml:space="preserve"> hormat terhadap alam</w:t>
            </w:r>
            <w:r w:rsidRPr="00013940">
              <w:rPr>
                <w:rFonts w:ascii="Times New Roman" w:hAnsi="Times New Roman" w:cs="Times New Roman"/>
                <w:sz w:val="24"/>
                <w:szCs w:val="24"/>
              </w:rPr>
              <w:t xml:space="preserve"> Abas terhadap gajah dan hewan lainnya.</w:t>
            </w:r>
          </w:p>
        </w:tc>
      </w:tr>
      <w:tr w:rsidR="00643A38" w:rsidRPr="00013940" w:rsidTr="004B7E16">
        <w:tc>
          <w:tcPr>
            <w:tcW w:w="570" w:type="dxa"/>
            <w:vMerge/>
          </w:tcPr>
          <w:p w:rsidR="00643A38" w:rsidRPr="00013940" w:rsidRDefault="00643A38" w:rsidP="00F14AA8">
            <w:pPr>
              <w:spacing w:after="0" w:line="240" w:lineRule="auto"/>
              <w:ind w:left="360" w:firstLine="0"/>
              <w:jc w:val="center"/>
              <w:rPr>
                <w:rFonts w:ascii="Times New Roman" w:hAnsi="Times New Roman" w:cs="Times New Roman"/>
                <w:sz w:val="24"/>
                <w:szCs w:val="24"/>
              </w:rPr>
            </w:pPr>
          </w:p>
        </w:tc>
        <w:tc>
          <w:tcPr>
            <w:tcW w:w="2397" w:type="dxa"/>
            <w:vMerge/>
          </w:tcPr>
          <w:p w:rsidR="00643A38" w:rsidRPr="00013940" w:rsidRDefault="00643A38" w:rsidP="00F14AA8">
            <w:pPr>
              <w:spacing w:after="0" w:line="240" w:lineRule="auto"/>
              <w:ind w:firstLine="0"/>
              <w:rPr>
                <w:rFonts w:ascii="Times New Roman" w:hAnsi="Times New Roman" w:cs="Times New Roman"/>
                <w:sz w:val="24"/>
                <w:szCs w:val="24"/>
              </w:rPr>
            </w:pPr>
          </w:p>
        </w:tc>
        <w:tc>
          <w:tcPr>
            <w:tcW w:w="1973" w:type="dxa"/>
            <w:vMerge/>
          </w:tcPr>
          <w:p w:rsidR="00643A38" w:rsidRPr="00013940" w:rsidRDefault="00643A38" w:rsidP="00F14AA8">
            <w:pPr>
              <w:spacing w:after="0" w:line="240" w:lineRule="auto"/>
              <w:ind w:firstLine="0"/>
              <w:jc w:val="center"/>
              <w:rPr>
                <w:rFonts w:ascii="Times New Roman" w:hAnsi="Times New Roman" w:cs="Times New Roman"/>
                <w:sz w:val="24"/>
                <w:szCs w:val="24"/>
              </w:rPr>
            </w:pPr>
          </w:p>
        </w:tc>
        <w:tc>
          <w:tcPr>
            <w:tcW w:w="1016" w:type="dxa"/>
          </w:tcPr>
          <w:p w:rsidR="00643A38" w:rsidRPr="00013940" w:rsidRDefault="00441074"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B</w:t>
            </w:r>
            <w:r w:rsidR="00643A38" w:rsidRPr="00013940">
              <w:rPr>
                <w:rFonts w:ascii="Times New Roman" w:hAnsi="Times New Roman" w:cs="Times New Roman"/>
                <w:sz w:val="24"/>
                <w:szCs w:val="24"/>
              </w:rPr>
              <w:t>.1.2</w:t>
            </w:r>
          </w:p>
        </w:tc>
        <w:tc>
          <w:tcPr>
            <w:tcW w:w="4881" w:type="dxa"/>
          </w:tcPr>
          <w:p w:rsidR="00643A38" w:rsidRPr="00013940" w:rsidRDefault="00643A38"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Nih, profesor ahli gajah sedang ada di Singapura, waktu gajah mengamuk di Selindong. Beritanya h</w:t>
            </w:r>
            <w:r w:rsidR="002365F0" w:rsidRPr="00013940">
              <w:rPr>
                <w:rFonts w:ascii="Times New Roman" w:hAnsi="Times New Roman" w:cs="Times New Roman"/>
                <w:sz w:val="24"/>
                <w:szCs w:val="24"/>
              </w:rPr>
              <w:t>e</w:t>
            </w:r>
            <w:r w:rsidR="006E22F6" w:rsidRPr="00013940">
              <w:rPr>
                <w:rFonts w:ascii="Times New Roman" w:hAnsi="Times New Roman" w:cs="Times New Roman"/>
                <w:sz w:val="24"/>
                <w:szCs w:val="24"/>
              </w:rPr>
              <w:t>b</w:t>
            </w:r>
            <w:r w:rsidRPr="00013940">
              <w:rPr>
                <w:rFonts w:ascii="Times New Roman" w:hAnsi="Times New Roman" w:cs="Times New Roman"/>
                <w:sz w:val="24"/>
                <w:szCs w:val="24"/>
              </w:rPr>
              <w:t xml:space="preserve">at di luar negeri. </w:t>
            </w:r>
            <w:r w:rsidRPr="00013940">
              <w:rPr>
                <w:rFonts w:ascii="Times New Roman" w:hAnsi="Times New Roman" w:cs="Times New Roman"/>
                <w:sz w:val="24"/>
                <w:szCs w:val="24"/>
              </w:rPr>
              <w:lastRenderedPageBreak/>
              <w:t xml:space="preserve">Sampai dia sendiri ingin ke Selindong. Jadi misi kami ini bukan misi piknik, Pak Abas. Kami bukan misi menembak gajah untuk gagah-gagahan seperti penyewa perahu Bah Cong itu”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149","uris":["http://www.mendeley.com/documents/?uuid=1471c398-3334-4d3e-a72f-454ee67861ce"]}],"mendeley":{"formattedCitation":"(Rambe, 2002, p. 149)","plainTextFormattedCitation":"(Rambe, 2002, p. 149)","previouslyFormattedCitation":"(Rambe, 2002, p. 149)"},"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149)</w:t>
            </w:r>
            <w:r w:rsidRPr="00013940">
              <w:rPr>
                <w:rFonts w:ascii="Times New Roman" w:hAnsi="Times New Roman" w:cs="Times New Roman"/>
                <w:sz w:val="24"/>
                <w:szCs w:val="24"/>
              </w:rPr>
              <w:fldChar w:fldCharType="end"/>
            </w:r>
          </w:p>
          <w:p w:rsidR="00643A38" w:rsidRPr="00013940" w:rsidRDefault="00643A38" w:rsidP="00F14AA8">
            <w:pPr>
              <w:spacing w:after="0" w:line="240" w:lineRule="auto"/>
              <w:ind w:firstLine="0"/>
              <w:jc w:val="both"/>
              <w:rPr>
                <w:rFonts w:ascii="Times New Roman" w:hAnsi="Times New Roman" w:cs="Times New Roman"/>
                <w:sz w:val="24"/>
                <w:szCs w:val="24"/>
              </w:rPr>
            </w:pPr>
          </w:p>
        </w:tc>
        <w:tc>
          <w:tcPr>
            <w:tcW w:w="5182" w:type="dxa"/>
          </w:tcPr>
          <w:p w:rsidR="00643A38" w:rsidRPr="00013940" w:rsidRDefault="00643A38"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lastRenderedPageBreak/>
              <w:t>Data (</w:t>
            </w:r>
            <w:r w:rsidR="00441074" w:rsidRPr="00013940">
              <w:rPr>
                <w:rFonts w:ascii="Times New Roman" w:hAnsi="Times New Roman" w:cs="Times New Roman"/>
                <w:sz w:val="24"/>
                <w:szCs w:val="24"/>
              </w:rPr>
              <w:t>B</w:t>
            </w:r>
            <w:r w:rsidRPr="00013940">
              <w:rPr>
                <w:rFonts w:ascii="Times New Roman" w:hAnsi="Times New Roman" w:cs="Times New Roman"/>
                <w:sz w:val="24"/>
                <w:szCs w:val="24"/>
              </w:rPr>
              <w:t xml:space="preserve">.1.2) menunjukkan bahwa </w:t>
            </w:r>
            <w:r w:rsidR="005E48C3" w:rsidRPr="00013940">
              <w:rPr>
                <w:rFonts w:ascii="Times New Roman" w:hAnsi="Times New Roman" w:cs="Times New Roman"/>
                <w:sz w:val="24"/>
                <w:szCs w:val="24"/>
              </w:rPr>
              <w:t>sebagai</w:t>
            </w:r>
            <w:r w:rsidRPr="00013940">
              <w:rPr>
                <w:rFonts w:ascii="Times New Roman" w:hAnsi="Times New Roman" w:cs="Times New Roman"/>
                <w:sz w:val="24"/>
                <w:szCs w:val="24"/>
              </w:rPr>
              <w:t xml:space="preserve"> ahli gajah profesor Fontanella langsung mengunjungi daerah tempat hidupnya gajah di Selindong </w:t>
            </w:r>
            <w:r w:rsidRPr="00013940">
              <w:rPr>
                <w:rFonts w:ascii="Times New Roman" w:hAnsi="Times New Roman" w:cs="Times New Roman"/>
                <w:sz w:val="24"/>
                <w:szCs w:val="24"/>
              </w:rPr>
              <w:lastRenderedPageBreak/>
              <w:t xml:space="preserve">tepatnya di Pulau Sente. Akibat gajah yang mengamuk dia ingin melihat langsung habitat dan kehidupan gajah untuk dijadikan </w:t>
            </w:r>
            <w:r w:rsidR="005E48C3" w:rsidRPr="00013940">
              <w:rPr>
                <w:rFonts w:ascii="Times New Roman" w:hAnsi="Times New Roman" w:cs="Times New Roman"/>
                <w:sz w:val="24"/>
                <w:szCs w:val="24"/>
              </w:rPr>
              <w:t>sebagai</w:t>
            </w:r>
            <w:r w:rsidRPr="00013940">
              <w:rPr>
                <w:rFonts w:ascii="Times New Roman" w:hAnsi="Times New Roman" w:cs="Times New Roman"/>
                <w:sz w:val="24"/>
                <w:szCs w:val="24"/>
              </w:rPr>
              <w:t xml:space="preserve"> bahan penelitian. Dengan ini dia bisa berkontribusi untuk melakukan berbagai upaya kampanye dalam penyelamatan gajah melalui hasil tulisan penelitiannya. Sikap kepedulian profesor Fontanella tidak seperti rombongan Ted atau Agus yang sengaja memburu gajah serta hewan lainnya yang membuat banyak hewan di Pulau Sente semakin berkurang.  Berbagai kepentingan manusia dalam.</w:t>
            </w:r>
          </w:p>
        </w:tc>
      </w:tr>
      <w:tr w:rsidR="00643A38" w:rsidRPr="00013940" w:rsidTr="004B7E16">
        <w:tc>
          <w:tcPr>
            <w:tcW w:w="570" w:type="dxa"/>
            <w:vMerge/>
          </w:tcPr>
          <w:p w:rsidR="00643A38" w:rsidRPr="00013940" w:rsidRDefault="00643A38" w:rsidP="00F14AA8">
            <w:pPr>
              <w:spacing w:after="0" w:line="240" w:lineRule="auto"/>
              <w:ind w:left="360" w:firstLine="0"/>
              <w:jc w:val="center"/>
              <w:rPr>
                <w:rFonts w:ascii="Times New Roman" w:hAnsi="Times New Roman" w:cs="Times New Roman"/>
                <w:sz w:val="24"/>
                <w:szCs w:val="24"/>
              </w:rPr>
            </w:pPr>
          </w:p>
        </w:tc>
        <w:tc>
          <w:tcPr>
            <w:tcW w:w="2397" w:type="dxa"/>
            <w:vMerge/>
          </w:tcPr>
          <w:p w:rsidR="00643A38" w:rsidRPr="00013940" w:rsidRDefault="00643A38" w:rsidP="00F14AA8">
            <w:pPr>
              <w:spacing w:after="0" w:line="240" w:lineRule="auto"/>
              <w:ind w:firstLine="0"/>
              <w:rPr>
                <w:rFonts w:ascii="Times New Roman" w:hAnsi="Times New Roman" w:cs="Times New Roman"/>
                <w:sz w:val="24"/>
                <w:szCs w:val="24"/>
              </w:rPr>
            </w:pPr>
          </w:p>
        </w:tc>
        <w:tc>
          <w:tcPr>
            <w:tcW w:w="1973" w:type="dxa"/>
            <w:vMerge/>
          </w:tcPr>
          <w:p w:rsidR="00643A38" w:rsidRPr="00013940" w:rsidRDefault="00643A38" w:rsidP="00F14AA8">
            <w:pPr>
              <w:spacing w:after="0" w:line="240" w:lineRule="auto"/>
              <w:ind w:firstLine="0"/>
              <w:jc w:val="center"/>
              <w:rPr>
                <w:rFonts w:ascii="Times New Roman" w:hAnsi="Times New Roman" w:cs="Times New Roman"/>
                <w:sz w:val="24"/>
                <w:szCs w:val="24"/>
              </w:rPr>
            </w:pPr>
          </w:p>
        </w:tc>
        <w:tc>
          <w:tcPr>
            <w:tcW w:w="1016" w:type="dxa"/>
          </w:tcPr>
          <w:p w:rsidR="00643A38" w:rsidRPr="00013940" w:rsidRDefault="00441074"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B</w:t>
            </w:r>
            <w:r w:rsidR="00643A38" w:rsidRPr="00013940">
              <w:rPr>
                <w:rFonts w:ascii="Times New Roman" w:hAnsi="Times New Roman" w:cs="Times New Roman"/>
                <w:sz w:val="24"/>
                <w:szCs w:val="24"/>
              </w:rPr>
              <w:t>.1.3</w:t>
            </w:r>
          </w:p>
        </w:tc>
        <w:tc>
          <w:tcPr>
            <w:tcW w:w="4881" w:type="dxa"/>
          </w:tcPr>
          <w:p w:rsidR="00643A38" w:rsidRPr="00013940" w:rsidRDefault="00643A38"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Tidakkah akan </w:t>
            </w:r>
            <w:r w:rsidR="004C6D4B" w:rsidRPr="00013940">
              <w:rPr>
                <w:rFonts w:ascii="Times New Roman" w:hAnsi="Times New Roman" w:cs="Times New Roman"/>
                <w:sz w:val="24"/>
                <w:szCs w:val="24"/>
              </w:rPr>
              <w:t>lebih</w:t>
            </w:r>
            <w:r w:rsidRPr="00013940">
              <w:rPr>
                <w:rFonts w:ascii="Times New Roman" w:hAnsi="Times New Roman" w:cs="Times New Roman"/>
                <w:sz w:val="24"/>
                <w:szCs w:val="24"/>
              </w:rPr>
              <w:t xml:space="preserve"> bijaksana, kalau bagian dunia yang belum telanjur membuat kesalahan seperti yang saya s</w:t>
            </w:r>
            <w:r w:rsidR="00AD12CA" w:rsidRPr="00013940">
              <w:rPr>
                <w:rFonts w:ascii="Times New Roman" w:hAnsi="Times New Roman" w:cs="Times New Roman"/>
                <w:sz w:val="24"/>
                <w:szCs w:val="24"/>
              </w:rPr>
              <w:t>eb</w:t>
            </w:r>
            <w:r w:rsidRPr="00013940">
              <w:rPr>
                <w:rFonts w:ascii="Times New Roman" w:hAnsi="Times New Roman" w:cs="Times New Roman"/>
                <w:sz w:val="24"/>
                <w:szCs w:val="24"/>
              </w:rPr>
              <w:t xml:space="preserve">ut tadi, menghemat hutannya? Atau mencari ilmu sedemikian tinggi, hingga bisa menghasilkan uang dari hutan tanpa harus </w:t>
            </w:r>
            <w:r w:rsidR="002365F0" w:rsidRPr="00013940">
              <w:rPr>
                <w:rFonts w:ascii="Times New Roman" w:hAnsi="Times New Roman" w:cs="Times New Roman"/>
                <w:sz w:val="24"/>
                <w:szCs w:val="24"/>
              </w:rPr>
              <w:t>menebangi</w:t>
            </w:r>
            <w:r w:rsidRPr="00013940">
              <w:rPr>
                <w:rFonts w:ascii="Times New Roman" w:hAnsi="Times New Roman" w:cs="Times New Roman"/>
                <w:sz w:val="24"/>
                <w:szCs w:val="24"/>
              </w:rPr>
              <w:t xml:space="preserve"> pohon, membunuhi hewannya?”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189","uris":["http://www.mendeley.com/documents/?uuid=1471c398-3334-4d3e-a72f-454ee67861ce"]}],"mendeley":{"formattedCitation":"(Rambe, 2002, p. 189)","plainTextFormattedCitation":"(Rambe, 2002, p. 189)","previouslyFormattedCitation":"(Rambe, 2002, p. 189)"},"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189)</w:t>
            </w:r>
            <w:r w:rsidRPr="00013940">
              <w:rPr>
                <w:rFonts w:ascii="Times New Roman" w:hAnsi="Times New Roman" w:cs="Times New Roman"/>
                <w:sz w:val="24"/>
                <w:szCs w:val="24"/>
              </w:rPr>
              <w:fldChar w:fldCharType="end"/>
            </w:r>
          </w:p>
          <w:p w:rsidR="00643A38" w:rsidRPr="00013940" w:rsidRDefault="00643A38" w:rsidP="00F14AA8">
            <w:pPr>
              <w:spacing w:after="0" w:line="240" w:lineRule="auto"/>
              <w:ind w:firstLine="0"/>
              <w:jc w:val="both"/>
              <w:rPr>
                <w:rFonts w:ascii="Times New Roman" w:hAnsi="Times New Roman" w:cs="Times New Roman"/>
                <w:sz w:val="24"/>
                <w:szCs w:val="24"/>
              </w:rPr>
            </w:pPr>
          </w:p>
        </w:tc>
        <w:tc>
          <w:tcPr>
            <w:tcW w:w="5182" w:type="dxa"/>
          </w:tcPr>
          <w:p w:rsidR="00643A38" w:rsidRPr="00013940" w:rsidRDefault="00643A38" w:rsidP="001D2AE4">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B</w:t>
            </w:r>
            <w:r w:rsidRPr="00013940">
              <w:rPr>
                <w:rFonts w:ascii="Times New Roman" w:hAnsi="Times New Roman" w:cs="Times New Roman"/>
                <w:sz w:val="24"/>
                <w:szCs w:val="24"/>
              </w:rPr>
              <w:t xml:space="preserve">.1.3) menunjukkan bahwa manusia harusnya bijaksana dalam melakukan sesuatu tanpa harus mengorbankan makhluk hidup lainnya. </w:t>
            </w:r>
            <w:r w:rsidR="005E48C3" w:rsidRPr="00013940">
              <w:rPr>
                <w:rFonts w:ascii="Times New Roman" w:hAnsi="Times New Roman" w:cs="Times New Roman"/>
                <w:sz w:val="24"/>
                <w:szCs w:val="24"/>
              </w:rPr>
              <w:t>Sebagai</w:t>
            </w:r>
            <w:r w:rsidRPr="00013940">
              <w:rPr>
                <w:rFonts w:ascii="Times New Roman" w:hAnsi="Times New Roman" w:cs="Times New Roman"/>
                <w:sz w:val="24"/>
                <w:szCs w:val="24"/>
              </w:rPr>
              <w:t xml:space="preserve"> profesor yang sedang meneliti kehidupan dan populasi gajah di Pulau Sente, Profesor Fontanella mengajak agar manusia mencari uang tanpa harus men</w:t>
            </w:r>
            <w:r w:rsidR="001D2AE4" w:rsidRPr="00013940">
              <w:rPr>
                <w:rFonts w:ascii="Times New Roman" w:hAnsi="Times New Roman" w:cs="Times New Roman"/>
                <w:sz w:val="24"/>
                <w:szCs w:val="24"/>
              </w:rPr>
              <w:t>eb</w:t>
            </w:r>
            <w:r w:rsidRPr="00013940">
              <w:rPr>
                <w:rFonts w:ascii="Times New Roman" w:hAnsi="Times New Roman" w:cs="Times New Roman"/>
                <w:sz w:val="24"/>
                <w:szCs w:val="24"/>
              </w:rPr>
              <w:t xml:space="preserve">ang pohon dan membunuh hewan karena bisa mengancam punahnya populasi hewan dan hutan menjadi gundul. Apa yang dikatakan profesor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merupakan sikap moral </w:t>
            </w:r>
            <w:r w:rsidR="00F22C55">
              <w:rPr>
                <w:rFonts w:ascii="Times New Roman" w:hAnsi="Times New Roman" w:cs="Times New Roman"/>
                <w:sz w:val="24"/>
                <w:szCs w:val="24"/>
              </w:rPr>
              <w:t xml:space="preserve">hormat terhadap alam </w:t>
            </w:r>
            <w:r w:rsidRPr="00013940">
              <w:rPr>
                <w:rFonts w:ascii="Times New Roman" w:hAnsi="Times New Roman" w:cs="Times New Roman"/>
                <w:sz w:val="24"/>
                <w:szCs w:val="24"/>
              </w:rPr>
              <w:t xml:space="preserve">agar tidak merugikan atau mengancam </w:t>
            </w:r>
            <w:r w:rsidR="00225EC2" w:rsidRPr="00013940">
              <w:rPr>
                <w:rFonts w:ascii="Times New Roman" w:hAnsi="Times New Roman" w:cs="Times New Roman"/>
                <w:sz w:val="24"/>
                <w:szCs w:val="24"/>
              </w:rPr>
              <w:t>keberadaan</w:t>
            </w:r>
            <w:r w:rsidRPr="00013940">
              <w:rPr>
                <w:rFonts w:ascii="Times New Roman" w:hAnsi="Times New Roman" w:cs="Times New Roman"/>
                <w:sz w:val="24"/>
                <w:szCs w:val="24"/>
              </w:rPr>
              <w:t xml:space="preserve"> makhluk lainnya.</w:t>
            </w:r>
          </w:p>
        </w:tc>
      </w:tr>
      <w:tr w:rsidR="00643A38" w:rsidRPr="00013940" w:rsidTr="004B7E16">
        <w:tc>
          <w:tcPr>
            <w:tcW w:w="570" w:type="dxa"/>
            <w:vMerge/>
          </w:tcPr>
          <w:p w:rsidR="00643A38" w:rsidRPr="00013940" w:rsidRDefault="00643A38" w:rsidP="00F14AA8">
            <w:pPr>
              <w:spacing w:after="0" w:line="240" w:lineRule="auto"/>
              <w:ind w:left="360" w:firstLine="0"/>
              <w:jc w:val="center"/>
              <w:rPr>
                <w:rFonts w:ascii="Times New Roman" w:hAnsi="Times New Roman" w:cs="Times New Roman"/>
                <w:sz w:val="24"/>
                <w:szCs w:val="24"/>
              </w:rPr>
            </w:pPr>
          </w:p>
        </w:tc>
        <w:tc>
          <w:tcPr>
            <w:tcW w:w="2397" w:type="dxa"/>
            <w:vMerge/>
          </w:tcPr>
          <w:p w:rsidR="00643A38" w:rsidRPr="00013940" w:rsidRDefault="00643A38" w:rsidP="00F14AA8">
            <w:pPr>
              <w:spacing w:after="0" w:line="240" w:lineRule="auto"/>
              <w:ind w:firstLine="0"/>
              <w:rPr>
                <w:rFonts w:ascii="Times New Roman" w:hAnsi="Times New Roman" w:cs="Times New Roman"/>
                <w:sz w:val="24"/>
                <w:szCs w:val="24"/>
              </w:rPr>
            </w:pPr>
          </w:p>
        </w:tc>
        <w:tc>
          <w:tcPr>
            <w:tcW w:w="1973" w:type="dxa"/>
            <w:vMerge/>
          </w:tcPr>
          <w:p w:rsidR="00643A38" w:rsidRPr="00013940" w:rsidRDefault="00643A38" w:rsidP="00F14AA8">
            <w:pPr>
              <w:spacing w:after="0" w:line="240" w:lineRule="auto"/>
              <w:ind w:firstLine="0"/>
              <w:jc w:val="center"/>
              <w:rPr>
                <w:rFonts w:ascii="Times New Roman" w:hAnsi="Times New Roman" w:cs="Times New Roman"/>
                <w:sz w:val="24"/>
                <w:szCs w:val="24"/>
              </w:rPr>
            </w:pPr>
          </w:p>
        </w:tc>
        <w:tc>
          <w:tcPr>
            <w:tcW w:w="1016" w:type="dxa"/>
          </w:tcPr>
          <w:p w:rsidR="00643A38" w:rsidRPr="00013940" w:rsidRDefault="00441074"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B</w:t>
            </w:r>
            <w:r w:rsidR="00643A38" w:rsidRPr="00013940">
              <w:rPr>
                <w:rFonts w:ascii="Times New Roman" w:hAnsi="Times New Roman" w:cs="Times New Roman"/>
                <w:sz w:val="24"/>
                <w:szCs w:val="24"/>
              </w:rPr>
              <w:t>.1.4</w:t>
            </w:r>
          </w:p>
        </w:tc>
        <w:tc>
          <w:tcPr>
            <w:tcW w:w="4881" w:type="dxa"/>
          </w:tcPr>
          <w:p w:rsidR="00643A38" w:rsidRPr="00013940" w:rsidRDefault="00643A38"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Tapi  mereka  tahu  tak  boleh  membuat  api  besar  di  musim  kering  ini!  Kalau  berburu  hewan,  larilah  semua  hewan  ketakutan!”  jawab  Pangulo.  </w:t>
            </w:r>
            <w:r w:rsidRPr="00013940">
              <w:rPr>
                <w:rFonts w:ascii="Times New Roman" w:hAnsi="Times New Roman" w:cs="Times New Roman"/>
                <w:sz w:val="24"/>
                <w:szCs w:val="24"/>
              </w:rPr>
              <w:fldChar w:fldCharType="begin" w:fldLock="1"/>
            </w:r>
            <w:r w:rsidR="008033FA"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199","uris":["http://www.mendeley.com/documents/?uuid=1471c398-3334-4d3e-a72f-454ee67861ce"]}],"mendeley":{"formattedCitation":"(Rambe, 2002, p. 199)","plainTextFormattedCitation":"(Rambe, 2002, p. 199)","previouslyFormattedCitation":"(Rambe, 2002, p. 199)"},"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199)</w:t>
            </w:r>
            <w:r w:rsidRPr="00013940">
              <w:rPr>
                <w:rFonts w:ascii="Times New Roman" w:hAnsi="Times New Roman" w:cs="Times New Roman"/>
                <w:sz w:val="24"/>
                <w:szCs w:val="24"/>
              </w:rPr>
              <w:fldChar w:fldCharType="end"/>
            </w:r>
          </w:p>
        </w:tc>
        <w:tc>
          <w:tcPr>
            <w:tcW w:w="5182" w:type="dxa"/>
          </w:tcPr>
          <w:p w:rsidR="00643A38" w:rsidRPr="00013940" w:rsidRDefault="00643A38"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B</w:t>
            </w:r>
            <w:r w:rsidRPr="00013940">
              <w:rPr>
                <w:rFonts w:ascii="Times New Roman" w:hAnsi="Times New Roman" w:cs="Times New Roman"/>
                <w:sz w:val="24"/>
                <w:szCs w:val="24"/>
              </w:rPr>
              <w:t xml:space="preserve">.1.4)  menunjukkan  bahwa  bagaimana  sikap  kepedulian  tokoh  Pangulo  terhadap  lingkungan  alam  di  Pulau  Sente.  Kepedulian  itu  ditunjukkan  agar  selalu  bijaksana  dalam  melakukan  suatu  tindakan  seperti  tidak  </w:t>
            </w:r>
            <w:r w:rsidRPr="00013940">
              <w:rPr>
                <w:rFonts w:ascii="Times New Roman" w:hAnsi="Times New Roman" w:cs="Times New Roman"/>
                <w:sz w:val="24"/>
                <w:szCs w:val="24"/>
              </w:rPr>
              <w:lastRenderedPageBreak/>
              <w:t xml:space="preserve">sembarang  menyalakan  api  di  tengah  hutan.  Karena di Pulau Sente tempat hidupnya berbagai spesies hewan dan tumbuhan, maka perlu diwanti-wanti kepada orang yang hendak masuk ke hutan agar tidak sembarang menyalakan api. Hal  itu  bisa  </w:t>
            </w:r>
            <w:r w:rsidR="00DC6A1C" w:rsidRPr="00013940">
              <w:rPr>
                <w:rFonts w:ascii="Times New Roman" w:hAnsi="Times New Roman" w:cs="Times New Roman"/>
                <w:sz w:val="24"/>
                <w:szCs w:val="24"/>
              </w:rPr>
              <w:t>menyebabkan</w:t>
            </w:r>
            <w:r w:rsidRPr="00013940">
              <w:rPr>
                <w:rFonts w:ascii="Times New Roman" w:hAnsi="Times New Roman" w:cs="Times New Roman"/>
                <w:sz w:val="24"/>
                <w:szCs w:val="24"/>
              </w:rPr>
              <w:t xml:space="preserve">kan  rawannya  </w:t>
            </w:r>
            <w:r w:rsidR="00872F41" w:rsidRPr="00013940">
              <w:rPr>
                <w:rFonts w:ascii="Times New Roman" w:hAnsi="Times New Roman" w:cs="Times New Roman"/>
                <w:sz w:val="24"/>
                <w:szCs w:val="24"/>
              </w:rPr>
              <w:t>kebakaran</w:t>
            </w:r>
            <w:r w:rsidRPr="00013940">
              <w:rPr>
                <w:rFonts w:ascii="Times New Roman" w:hAnsi="Times New Roman" w:cs="Times New Roman"/>
                <w:sz w:val="24"/>
                <w:szCs w:val="24"/>
              </w:rPr>
              <w:t xml:space="preserve">  hutan  yang  bisa  membuat  hewan-hewan  ketakutan  dan tumbuhan akan terancam mati.</w:t>
            </w:r>
          </w:p>
        </w:tc>
      </w:tr>
      <w:tr w:rsidR="00137919" w:rsidRPr="00013940" w:rsidTr="004B7E16">
        <w:tc>
          <w:tcPr>
            <w:tcW w:w="570" w:type="dxa"/>
            <w:vMerge/>
          </w:tcPr>
          <w:p w:rsidR="00137919" w:rsidRPr="00013940" w:rsidRDefault="00137919" w:rsidP="00F14AA8">
            <w:pPr>
              <w:spacing w:after="0" w:line="240" w:lineRule="auto"/>
              <w:ind w:left="360" w:firstLine="0"/>
              <w:jc w:val="center"/>
              <w:rPr>
                <w:rFonts w:ascii="Times New Roman" w:hAnsi="Times New Roman" w:cs="Times New Roman"/>
                <w:sz w:val="24"/>
                <w:szCs w:val="24"/>
              </w:rPr>
            </w:pPr>
          </w:p>
        </w:tc>
        <w:tc>
          <w:tcPr>
            <w:tcW w:w="2397" w:type="dxa"/>
            <w:vMerge/>
          </w:tcPr>
          <w:p w:rsidR="00137919" w:rsidRPr="00013940" w:rsidRDefault="00137919" w:rsidP="00F14AA8">
            <w:pPr>
              <w:spacing w:after="0" w:line="240" w:lineRule="auto"/>
              <w:ind w:firstLine="0"/>
              <w:rPr>
                <w:rFonts w:ascii="Times New Roman" w:hAnsi="Times New Roman" w:cs="Times New Roman"/>
                <w:sz w:val="24"/>
                <w:szCs w:val="24"/>
              </w:rPr>
            </w:pPr>
          </w:p>
        </w:tc>
        <w:tc>
          <w:tcPr>
            <w:tcW w:w="1973" w:type="dxa"/>
            <w:vMerge w:val="restart"/>
          </w:tcPr>
          <w:p w:rsidR="00137919" w:rsidRPr="00013940" w:rsidRDefault="00137919"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Sikap Solidaritas Kosmis</w:t>
            </w:r>
          </w:p>
        </w:tc>
        <w:tc>
          <w:tcPr>
            <w:tcW w:w="1016" w:type="dxa"/>
          </w:tcPr>
          <w:p w:rsidR="00137919" w:rsidRPr="00013940" w:rsidRDefault="00441074"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B</w:t>
            </w:r>
            <w:r w:rsidR="00137919" w:rsidRPr="00013940">
              <w:rPr>
                <w:rFonts w:ascii="Times New Roman" w:hAnsi="Times New Roman" w:cs="Times New Roman"/>
                <w:sz w:val="24"/>
                <w:szCs w:val="24"/>
              </w:rPr>
              <w:t>.1.1</w:t>
            </w:r>
          </w:p>
        </w:tc>
        <w:tc>
          <w:tcPr>
            <w:tcW w:w="4881" w:type="dxa"/>
          </w:tcPr>
          <w:p w:rsidR="00137919" w:rsidRPr="00013940" w:rsidRDefault="00137919"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Tiba-tiba perasaan haru yang</w:t>
            </w:r>
            <w:r w:rsidR="002365F0" w:rsidRPr="00013940">
              <w:rPr>
                <w:rFonts w:ascii="Times New Roman" w:hAnsi="Times New Roman" w:cs="Times New Roman"/>
                <w:sz w:val="24"/>
                <w:szCs w:val="24"/>
              </w:rPr>
              <w:t xml:space="preserve"> dalam menyelinap ke hatinya. Be</w:t>
            </w:r>
            <w:r w:rsidRPr="00013940">
              <w:rPr>
                <w:rFonts w:ascii="Times New Roman" w:hAnsi="Times New Roman" w:cs="Times New Roman"/>
                <w:sz w:val="24"/>
                <w:szCs w:val="24"/>
              </w:rPr>
              <w:t xml:space="preserve">berapa detik ia seperti ingin menangis,” menangisi pembinasaan gajah, harimau, badak, aneka burung, aneka ikan, tumbuhan,...dan hiasan bumi lainnya.”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147","uris":["http://www.mendeley.com/documents/?uuid=1471c398-3334-4d3e-a72f-454ee67861ce"]}],"mendeley":{"formattedCitation":"(Rambe, 2002, p. 147)","plainTextFormattedCitation":"(Rambe, 2002, p. 147)","previouslyFormattedCitation":"(Rambe, 2002, p. 147)"},"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147)</w:t>
            </w:r>
            <w:r w:rsidRPr="00013940">
              <w:rPr>
                <w:rFonts w:ascii="Times New Roman" w:hAnsi="Times New Roman" w:cs="Times New Roman"/>
                <w:sz w:val="24"/>
                <w:szCs w:val="24"/>
              </w:rPr>
              <w:fldChar w:fldCharType="end"/>
            </w:r>
          </w:p>
        </w:tc>
        <w:tc>
          <w:tcPr>
            <w:tcW w:w="5182" w:type="dxa"/>
          </w:tcPr>
          <w:p w:rsidR="00137919" w:rsidRPr="00013940" w:rsidRDefault="00137919"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B</w:t>
            </w:r>
            <w:r w:rsidRPr="00013940">
              <w:rPr>
                <w:rFonts w:ascii="Times New Roman" w:hAnsi="Times New Roman" w:cs="Times New Roman"/>
                <w:sz w:val="24"/>
                <w:szCs w:val="24"/>
              </w:rPr>
              <w:t xml:space="preserve">.1.1) menunjukkan bahwa banyak hewan lainnya selain gajah yang diburu demi mendapatkan gadingnya. Harimau maupun badak yang semakin berkurang drastis di alam liar karena maraknya perburuan hanya untuk mengambil kulit harimau dan cula badak yang harganya sangat mahal seperti gading gajah. Begitupun hewan lainnya seperti burung, ikan, maupun tumbuhan yang diburu dan dicari akan dijadikan </w:t>
            </w:r>
            <w:r w:rsidR="005E48C3" w:rsidRPr="00013940">
              <w:rPr>
                <w:rFonts w:ascii="Times New Roman" w:hAnsi="Times New Roman" w:cs="Times New Roman"/>
                <w:sz w:val="24"/>
                <w:szCs w:val="24"/>
              </w:rPr>
              <w:t>sebagai</w:t>
            </w:r>
            <w:r w:rsidRPr="00013940">
              <w:rPr>
                <w:rFonts w:ascii="Times New Roman" w:hAnsi="Times New Roman" w:cs="Times New Roman"/>
                <w:sz w:val="24"/>
                <w:szCs w:val="24"/>
              </w:rPr>
              <w:t xml:space="preserve"> peliharaan, bahan obat, maupun tanaman hias. Hal inilah membuat Abi merasa haru karena banyak hewan dan tumbuhan yang populasinya semakin berkurang drastis. </w:t>
            </w:r>
            <w:r w:rsidR="001D4482" w:rsidRPr="00013940">
              <w:rPr>
                <w:rFonts w:ascii="Times New Roman" w:hAnsi="Times New Roman" w:cs="Times New Roman"/>
                <w:sz w:val="24"/>
                <w:szCs w:val="24"/>
              </w:rPr>
              <w:t xml:space="preserve">Sikap solidaritas kosmis terhadap alam perlu ada pada diri manusia karena hewan, tumbuhan, dan seluruh komunitas ekologi lainnya memiliki hak yang sama untuk hidup, bertahan, dan berkembang biak. Alam berhak dihormati bukan hanya karena kehidupan manusia bergantung pada hewan dan tumbuhan tetapi manusia juga bagian dari alam itu sendiri. Lebih dari itu, manusia mempunyai kedudukan sederajat </w:t>
            </w:r>
            <w:r w:rsidR="001D4482" w:rsidRPr="00013940">
              <w:rPr>
                <w:rFonts w:ascii="Times New Roman" w:hAnsi="Times New Roman" w:cs="Times New Roman"/>
                <w:sz w:val="24"/>
                <w:szCs w:val="24"/>
              </w:rPr>
              <w:lastRenderedPageBreak/>
              <w:t>dan setara dengan alam dan semua makhluk hidup lain di alam ini.</w:t>
            </w:r>
          </w:p>
        </w:tc>
      </w:tr>
      <w:tr w:rsidR="00643A38" w:rsidRPr="00013940" w:rsidTr="004B7E16">
        <w:tc>
          <w:tcPr>
            <w:tcW w:w="570" w:type="dxa"/>
            <w:vMerge/>
          </w:tcPr>
          <w:p w:rsidR="00643A38" w:rsidRPr="00013940" w:rsidRDefault="00643A38" w:rsidP="00F14AA8">
            <w:pPr>
              <w:spacing w:after="0" w:line="240" w:lineRule="auto"/>
              <w:ind w:left="360" w:firstLine="0"/>
              <w:jc w:val="center"/>
              <w:rPr>
                <w:rFonts w:ascii="Times New Roman" w:hAnsi="Times New Roman" w:cs="Times New Roman"/>
                <w:sz w:val="24"/>
                <w:szCs w:val="24"/>
              </w:rPr>
            </w:pPr>
          </w:p>
        </w:tc>
        <w:tc>
          <w:tcPr>
            <w:tcW w:w="2397" w:type="dxa"/>
            <w:vMerge/>
          </w:tcPr>
          <w:p w:rsidR="00643A38" w:rsidRPr="00013940" w:rsidRDefault="00643A38" w:rsidP="00F14AA8">
            <w:pPr>
              <w:spacing w:after="0" w:line="240" w:lineRule="auto"/>
              <w:ind w:firstLine="0"/>
              <w:rPr>
                <w:rFonts w:ascii="Times New Roman" w:hAnsi="Times New Roman" w:cs="Times New Roman"/>
                <w:sz w:val="24"/>
                <w:szCs w:val="24"/>
              </w:rPr>
            </w:pPr>
          </w:p>
        </w:tc>
        <w:tc>
          <w:tcPr>
            <w:tcW w:w="1973" w:type="dxa"/>
            <w:vMerge/>
          </w:tcPr>
          <w:p w:rsidR="00643A38" w:rsidRPr="00013940" w:rsidRDefault="00643A38" w:rsidP="00F14AA8">
            <w:pPr>
              <w:spacing w:after="0" w:line="240" w:lineRule="auto"/>
              <w:ind w:firstLine="0"/>
              <w:jc w:val="center"/>
              <w:rPr>
                <w:rFonts w:ascii="Times New Roman" w:hAnsi="Times New Roman" w:cs="Times New Roman"/>
                <w:sz w:val="24"/>
                <w:szCs w:val="24"/>
              </w:rPr>
            </w:pPr>
          </w:p>
        </w:tc>
        <w:tc>
          <w:tcPr>
            <w:tcW w:w="1016" w:type="dxa"/>
          </w:tcPr>
          <w:p w:rsidR="00643A38" w:rsidRPr="00013940" w:rsidRDefault="00612BC4" w:rsidP="00612BC4">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B.1.2</w:t>
            </w:r>
          </w:p>
        </w:tc>
        <w:tc>
          <w:tcPr>
            <w:tcW w:w="4881" w:type="dxa"/>
          </w:tcPr>
          <w:p w:rsidR="00643A38" w:rsidRPr="00013940" w:rsidRDefault="00612BC4" w:rsidP="005E04CF">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Siapa yang merusaknya? Kalau bencana alam tak diratapinya, karena itu di luar kekuasaan manusia. Manusia lebih unggul dari hewan mana pun, karena dibekali akal dan pikiran. Tahu membedakan baik dan buruk. Ketamakanlah yang telah membuat semua kerusakan yang mereka saksikan.“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148","uris":["http://www.mendeley.com/documents/?uuid=1471c398-3334-4d3e-a72f-454ee67861ce"]}],"mendeley":{"formattedCitation":"(Rambe, 2002, p. 148)","plainTextFormattedCitation":"(Rambe, 2002, p. 148)"},"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sz w:val="24"/>
                <w:szCs w:val="24"/>
              </w:rPr>
              <w:t>(Rambe, 2002, p. 148)</w:t>
            </w:r>
            <w:r w:rsidRPr="00013940">
              <w:rPr>
                <w:rFonts w:ascii="Times New Roman" w:hAnsi="Times New Roman" w:cs="Times New Roman"/>
                <w:sz w:val="24"/>
                <w:szCs w:val="24"/>
              </w:rPr>
              <w:fldChar w:fldCharType="end"/>
            </w:r>
          </w:p>
        </w:tc>
        <w:tc>
          <w:tcPr>
            <w:tcW w:w="5182" w:type="dxa"/>
          </w:tcPr>
          <w:p w:rsidR="00643A38" w:rsidRPr="00013940" w:rsidRDefault="00F222D6" w:rsidP="00F222D6">
            <w:pPr>
              <w:spacing w:after="0" w:line="240" w:lineRule="auto"/>
              <w:ind w:firstLine="0"/>
              <w:jc w:val="both"/>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 xml:space="preserve">(B.1.2) menunjukkan bahwa bagaimana lingkungan alam telah rusak akibat ulah manusia yang tanpa melihat dampak yang ditimbulkan. Kekuasaan manusia membuat hutan bahkan hewan menjadi rusak dan semakin terancam punah. Dengan adanya bentuk kerusakan tersebut membangkitkan manusia agar harus memiliki perasaan solider,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perasaan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penanggungan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dengan alam dan dengan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sesama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makhluk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hidup lainnya. Karena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hanya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manusialah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yang bisa merasa sedih dan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sakit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ketika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berhadapan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dengan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kenyataan yang memilukan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berupa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rusak dan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punahnya mahkluk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hidup tertentu. Sehingga sikap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tersebut mendorong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manusia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untuk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mengambil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kebijakan yang pro-alam,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pro-lingkungan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hidup atau menetang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tindakan yang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merusak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alam. Selan itu,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sikap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solidaritas kosmis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ini mendorong manusia untuk menyelamatkan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lingkungan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dan semua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kehidupan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di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bumi. Karena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alam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dan semua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kehidupan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di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dalamnya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mempunyai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nilai yang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sama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dengan kehidupan </w:t>
            </w:r>
            <w:r w:rsidRPr="00013940">
              <w:rPr>
                <w:rFonts w:ascii="Times New Roman" w:hAnsi="Times New Roman" w:cs="Times New Roman"/>
                <w:color w:val="FFFFFF" w:themeColor="background1"/>
                <w:sz w:val="24"/>
                <w:szCs w:val="24"/>
              </w:rPr>
              <w:t>i</w:t>
            </w:r>
            <w:r w:rsidRPr="00013940">
              <w:rPr>
                <w:rFonts w:ascii="Times New Roman" w:hAnsi="Times New Roman" w:cs="Times New Roman"/>
                <w:sz w:val="24"/>
                <w:szCs w:val="24"/>
              </w:rPr>
              <w:t xml:space="preserve">manusia. </w:t>
            </w:r>
          </w:p>
        </w:tc>
      </w:tr>
      <w:tr w:rsidR="00CD0716" w:rsidRPr="00013940" w:rsidTr="004B7E16">
        <w:tc>
          <w:tcPr>
            <w:tcW w:w="570" w:type="dxa"/>
            <w:vMerge w:val="restart"/>
          </w:tcPr>
          <w:p w:rsidR="00CD0716" w:rsidRPr="00013940" w:rsidRDefault="00CD0716" w:rsidP="00F14AA8">
            <w:pPr>
              <w:spacing w:after="0" w:line="240" w:lineRule="auto"/>
              <w:ind w:left="360" w:firstLine="0"/>
              <w:jc w:val="center"/>
              <w:rPr>
                <w:rFonts w:ascii="Times New Roman" w:hAnsi="Times New Roman" w:cs="Times New Roman"/>
                <w:sz w:val="24"/>
                <w:szCs w:val="24"/>
              </w:rPr>
            </w:pPr>
          </w:p>
        </w:tc>
        <w:tc>
          <w:tcPr>
            <w:tcW w:w="2397" w:type="dxa"/>
            <w:vMerge w:val="restart"/>
          </w:tcPr>
          <w:p w:rsidR="00CD0716" w:rsidRPr="00013940" w:rsidRDefault="00CD0716" w:rsidP="00F14AA8">
            <w:pPr>
              <w:spacing w:after="0" w:line="240" w:lineRule="auto"/>
              <w:ind w:firstLine="0"/>
              <w:rPr>
                <w:rFonts w:ascii="Times New Roman" w:hAnsi="Times New Roman" w:cs="Times New Roman"/>
                <w:sz w:val="24"/>
                <w:szCs w:val="24"/>
              </w:rPr>
            </w:pPr>
            <w:r w:rsidRPr="00013940">
              <w:rPr>
                <w:rFonts w:ascii="Times New Roman" w:hAnsi="Times New Roman" w:cs="Times New Roman"/>
                <w:sz w:val="24"/>
                <w:szCs w:val="24"/>
              </w:rPr>
              <w:t xml:space="preserve">Biosentrisme dalam Novel </w:t>
            </w:r>
            <w:r w:rsidRPr="00013940">
              <w:rPr>
                <w:rFonts w:ascii="Times New Roman" w:hAnsi="Times New Roman" w:cs="Times New Roman"/>
                <w:i/>
                <w:sz w:val="24"/>
                <w:szCs w:val="24"/>
              </w:rPr>
              <w:t>Ping! A Message from Borneo</w:t>
            </w:r>
            <w:r w:rsidRPr="00013940">
              <w:rPr>
                <w:rFonts w:ascii="Times New Roman" w:hAnsi="Times New Roman" w:cs="Times New Roman"/>
                <w:sz w:val="24"/>
                <w:szCs w:val="24"/>
              </w:rPr>
              <w:t xml:space="preserve"> karya Riawani Elyta dan Shabrina W.S</w:t>
            </w:r>
          </w:p>
        </w:tc>
        <w:tc>
          <w:tcPr>
            <w:tcW w:w="1973" w:type="dxa"/>
            <w:vMerge w:val="restart"/>
          </w:tcPr>
          <w:p w:rsidR="00CD0716" w:rsidRPr="00013940" w:rsidRDefault="00CD0716"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Sikap Kasih Sayang dan Kepedulian</w:t>
            </w:r>
          </w:p>
        </w:tc>
        <w:tc>
          <w:tcPr>
            <w:tcW w:w="1016" w:type="dxa"/>
          </w:tcPr>
          <w:p w:rsidR="00CD0716" w:rsidRPr="00013940" w:rsidRDefault="00441074" w:rsidP="00F14AA8">
            <w:pPr>
              <w:spacing w:after="0" w:line="240" w:lineRule="auto"/>
              <w:ind w:firstLine="0"/>
              <w:jc w:val="center"/>
              <w:rPr>
                <w:rFonts w:ascii="Times New Roman" w:eastAsia="Times New Roman" w:hAnsi="Times New Roman" w:cs="Times New Roman"/>
                <w:b/>
                <w:sz w:val="24"/>
                <w:szCs w:val="24"/>
              </w:rPr>
            </w:pPr>
            <w:r w:rsidRPr="00013940">
              <w:rPr>
                <w:rFonts w:ascii="Times New Roman" w:hAnsi="Times New Roman" w:cs="Times New Roman"/>
                <w:sz w:val="24"/>
                <w:szCs w:val="24"/>
              </w:rPr>
              <w:t>B</w:t>
            </w:r>
            <w:r w:rsidR="00CD0716" w:rsidRPr="00013940">
              <w:rPr>
                <w:rFonts w:ascii="Times New Roman" w:hAnsi="Times New Roman" w:cs="Times New Roman"/>
                <w:sz w:val="24"/>
                <w:szCs w:val="24"/>
              </w:rPr>
              <w:t>.2.1</w:t>
            </w:r>
          </w:p>
        </w:tc>
        <w:tc>
          <w:tcPr>
            <w:tcW w:w="4881" w:type="dxa"/>
          </w:tcPr>
          <w:p w:rsidR="00CD0716" w:rsidRPr="00013940" w:rsidRDefault="00CD0716"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sz w:val="24"/>
                <w:szCs w:val="24"/>
              </w:rPr>
              <w:t>“</w:t>
            </w:r>
            <w:r w:rsidR="002365F0" w:rsidRPr="00013940">
              <w:rPr>
                <w:rFonts w:ascii="Times New Roman" w:hAnsi="Times New Roman" w:cs="Times New Roman"/>
                <w:sz w:val="24"/>
                <w:szCs w:val="24"/>
              </w:rPr>
              <w:t>Andrea</w:t>
            </w:r>
            <w:r w:rsidRPr="00013940">
              <w:rPr>
                <w:rFonts w:ascii="Times New Roman" w:hAnsi="Times New Roman" w:cs="Times New Roman"/>
                <w:sz w:val="24"/>
                <w:szCs w:val="24"/>
              </w:rPr>
              <w:t xml:space="preserve">  juga  ikut  denganku.  Katanya,  dia  mau  mengadopsi  orang  utan,  sudah  lama  dia  menginginkan  jadi  orang  tua  asuh  orang  utan,  hehe.”  </w:t>
            </w:r>
            <w:r w:rsidRPr="00013940">
              <w:rPr>
                <w:rFonts w:ascii="Times New Roman" w:hAnsi="Times New Roman" w:cs="Times New Roman"/>
                <w:sz w:val="24"/>
                <w:szCs w:val="24"/>
              </w:rPr>
              <w:fldChar w:fldCharType="begin" w:fldLock="1"/>
            </w:r>
            <w:r w:rsidR="008033FA" w:rsidRPr="00013940">
              <w:rPr>
                <w:rFonts w:ascii="Times New Roman" w:hAnsi="Times New Roman" w:cs="Times New Roman"/>
                <w:sz w:val="24"/>
                <w:szCs w:val="24"/>
              </w:rPr>
              <w:instrText>ADDIN CSL_CITATION {"citationItems":[{"id":"ITEM-1","itemData":{"author":[{"dropping-particle":"","family":"Riawani Elyta.","given":"&amp; Shabrina W.S.","non-dropping-particle":"","parse-names":false,"suffix":""}],"id":"ITEM-1","issued":{"date-parts":[["2012"]]},"publisher":"Bentang Belia","publisher-place":"Yogyakarta","title":"Ping! A Message from Borneo","type":"book"},"locator":"7","uris":["http://www.mendeley.com/documents/?uuid=3a930606-1a25-4491-9755-fa6e1e90d7f4"]}],"mendeley":{"formattedCitation":"(Riawani Elyta., 2012, p. 7)","plainTextFormattedCitation":"(Riawani Elyta., 2012, p. 7)","previouslyFormattedCitation":"(Riawani Elyta., 2012, p. 7)"},"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iawani Elyta., 2012, p. 7)</w:t>
            </w:r>
            <w:r w:rsidRPr="00013940">
              <w:rPr>
                <w:rFonts w:ascii="Times New Roman" w:hAnsi="Times New Roman" w:cs="Times New Roman"/>
                <w:sz w:val="24"/>
                <w:szCs w:val="24"/>
              </w:rPr>
              <w:fldChar w:fldCharType="end"/>
            </w:r>
          </w:p>
        </w:tc>
        <w:tc>
          <w:tcPr>
            <w:tcW w:w="5182" w:type="dxa"/>
          </w:tcPr>
          <w:p w:rsidR="00CD0716" w:rsidRPr="00013940" w:rsidRDefault="00CD0716" w:rsidP="00F14AA8">
            <w:pPr>
              <w:spacing w:after="0" w:line="240" w:lineRule="auto"/>
              <w:ind w:firstLine="0"/>
              <w:jc w:val="both"/>
              <w:rPr>
                <w:rFonts w:ascii="Times New Roman" w:eastAsia="Times New Roman" w:hAnsi="Times New Roman" w:cs="Times New Roman"/>
                <w:b/>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B</w:t>
            </w:r>
            <w:r w:rsidRPr="00013940">
              <w:rPr>
                <w:rFonts w:ascii="Times New Roman" w:hAnsi="Times New Roman" w:cs="Times New Roman"/>
                <w:sz w:val="24"/>
                <w:szCs w:val="24"/>
              </w:rPr>
              <w:t xml:space="preserve">.2.1)  menunjukkan  bahwa  </w:t>
            </w:r>
            <w:r w:rsidR="002365F0" w:rsidRPr="00013940">
              <w:rPr>
                <w:rFonts w:ascii="Times New Roman" w:hAnsi="Times New Roman" w:cs="Times New Roman"/>
                <w:sz w:val="24"/>
                <w:szCs w:val="24"/>
              </w:rPr>
              <w:t>Andrea</w:t>
            </w:r>
            <w:r w:rsidRPr="00013940">
              <w:rPr>
                <w:rFonts w:ascii="Times New Roman" w:hAnsi="Times New Roman" w:cs="Times New Roman"/>
                <w:sz w:val="24"/>
                <w:szCs w:val="24"/>
              </w:rPr>
              <w:t xml:space="preserve">  bersama  rombongannya  yaitu  Nickholas,  Molly,  Archie  hendak  ke  tempat  konservasi  orang  utan  yang  ada  di  Kutai  Kartanegara  dalam  rangka  ingin  melakukan  riset  pada  satwa  langka.  Selain  ingin  ikut  kegiatan  riset,  </w:t>
            </w:r>
            <w:r w:rsidR="002365F0" w:rsidRPr="00013940">
              <w:rPr>
                <w:rFonts w:ascii="Times New Roman" w:hAnsi="Times New Roman" w:cs="Times New Roman"/>
                <w:sz w:val="24"/>
                <w:szCs w:val="24"/>
              </w:rPr>
              <w:t>Andrea</w:t>
            </w:r>
            <w:r w:rsidRPr="00013940">
              <w:rPr>
                <w:rFonts w:ascii="Times New Roman" w:hAnsi="Times New Roman" w:cs="Times New Roman"/>
                <w:sz w:val="24"/>
                <w:szCs w:val="24"/>
              </w:rPr>
              <w:t xml:space="preserve">  pun  </w:t>
            </w:r>
            <w:r w:rsidRPr="00013940">
              <w:rPr>
                <w:rFonts w:ascii="Times New Roman" w:hAnsi="Times New Roman" w:cs="Times New Roman"/>
                <w:sz w:val="24"/>
                <w:szCs w:val="24"/>
              </w:rPr>
              <w:lastRenderedPageBreak/>
              <w:t xml:space="preserve">ingin  mengadopsi  orang  utan  karena  dia  sudah  lama  ingin  menjadi  orang  tua  asuh  orang  utan.  Kegiatan  mereka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merupakan  bentuk  kepedulian  terhadap  orang  utan  yang  semakin  banyak  yang  diburu,  dibunuh,  dan  dijual,  sehingga  populasinya  semakin  punah.  Adanya  konservasi  hewan  seperti  beruang  madu  dan  orang  utan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menjadi  tempat  tinggal  sementara  </w:t>
            </w:r>
            <w:r w:rsidR="00CC755D" w:rsidRPr="00013940">
              <w:rPr>
                <w:rFonts w:ascii="Times New Roman" w:hAnsi="Times New Roman" w:cs="Times New Roman"/>
                <w:sz w:val="24"/>
                <w:szCs w:val="24"/>
              </w:rPr>
              <w:t>s</w:t>
            </w:r>
            <w:r w:rsidR="006A673B" w:rsidRPr="00013940">
              <w:rPr>
                <w:rFonts w:ascii="Times New Roman" w:hAnsi="Times New Roman" w:cs="Times New Roman"/>
                <w:sz w:val="24"/>
                <w:szCs w:val="24"/>
              </w:rPr>
              <w:t>ebelum</w:t>
            </w:r>
            <w:r w:rsidRPr="00013940">
              <w:rPr>
                <w:rFonts w:ascii="Times New Roman" w:hAnsi="Times New Roman" w:cs="Times New Roman"/>
                <w:sz w:val="24"/>
                <w:szCs w:val="24"/>
              </w:rPr>
              <w:t xml:space="preserve">  di  lepas  ke  alam  liar.  </w:t>
            </w:r>
          </w:p>
        </w:tc>
      </w:tr>
      <w:tr w:rsidR="00CD0716" w:rsidRPr="00013940" w:rsidTr="004B7E16">
        <w:tc>
          <w:tcPr>
            <w:tcW w:w="570" w:type="dxa"/>
            <w:vMerge/>
          </w:tcPr>
          <w:p w:rsidR="00CD0716" w:rsidRPr="00013940" w:rsidRDefault="00CD0716" w:rsidP="00F14AA8">
            <w:pPr>
              <w:spacing w:after="0" w:line="240" w:lineRule="auto"/>
              <w:ind w:left="360" w:firstLine="0"/>
              <w:jc w:val="center"/>
              <w:rPr>
                <w:rFonts w:ascii="Times New Roman" w:hAnsi="Times New Roman" w:cs="Times New Roman"/>
                <w:sz w:val="24"/>
                <w:szCs w:val="24"/>
              </w:rPr>
            </w:pPr>
          </w:p>
        </w:tc>
        <w:tc>
          <w:tcPr>
            <w:tcW w:w="2397" w:type="dxa"/>
            <w:vMerge/>
          </w:tcPr>
          <w:p w:rsidR="00CD0716" w:rsidRPr="00013940" w:rsidRDefault="00CD0716" w:rsidP="00F14AA8">
            <w:pPr>
              <w:spacing w:after="0" w:line="240" w:lineRule="auto"/>
              <w:ind w:firstLine="0"/>
              <w:rPr>
                <w:rFonts w:ascii="Times New Roman" w:hAnsi="Times New Roman" w:cs="Times New Roman"/>
                <w:sz w:val="24"/>
                <w:szCs w:val="24"/>
              </w:rPr>
            </w:pPr>
          </w:p>
        </w:tc>
        <w:tc>
          <w:tcPr>
            <w:tcW w:w="1973" w:type="dxa"/>
            <w:vMerge/>
          </w:tcPr>
          <w:p w:rsidR="00CD0716" w:rsidRPr="00013940" w:rsidRDefault="00CD0716" w:rsidP="00F14AA8">
            <w:pPr>
              <w:spacing w:after="0" w:line="240" w:lineRule="auto"/>
              <w:ind w:firstLine="0"/>
              <w:jc w:val="center"/>
              <w:rPr>
                <w:rFonts w:ascii="Times New Roman" w:hAnsi="Times New Roman" w:cs="Times New Roman"/>
                <w:sz w:val="24"/>
                <w:szCs w:val="24"/>
              </w:rPr>
            </w:pPr>
          </w:p>
        </w:tc>
        <w:tc>
          <w:tcPr>
            <w:tcW w:w="1016" w:type="dxa"/>
          </w:tcPr>
          <w:p w:rsidR="00CD0716" w:rsidRPr="00013940" w:rsidRDefault="00441074"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B</w:t>
            </w:r>
            <w:r w:rsidR="00CD0716" w:rsidRPr="00013940">
              <w:rPr>
                <w:rFonts w:ascii="Times New Roman" w:hAnsi="Times New Roman" w:cs="Times New Roman"/>
                <w:sz w:val="24"/>
                <w:szCs w:val="24"/>
              </w:rPr>
              <w:t>.2.2</w:t>
            </w:r>
          </w:p>
        </w:tc>
        <w:tc>
          <w:tcPr>
            <w:tcW w:w="4881" w:type="dxa"/>
          </w:tcPr>
          <w:p w:rsidR="00CD0716" w:rsidRPr="00013940" w:rsidRDefault="00CD0716"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Benar.  Dari  dialah  saya  mendapat  banyak  informasi  tentang  Samboja  dan  BOS.  Dan,  tidak  hanya  saya  yang  jadi  tertarik,  tapi  juga  adik  saya,  </w:t>
            </w:r>
            <w:r w:rsidR="002365F0" w:rsidRPr="00013940">
              <w:rPr>
                <w:rFonts w:ascii="Times New Roman" w:hAnsi="Times New Roman" w:cs="Times New Roman"/>
                <w:sz w:val="24"/>
                <w:szCs w:val="24"/>
              </w:rPr>
              <w:t>Andrea</w:t>
            </w:r>
            <w:r w:rsidRPr="00013940">
              <w:rPr>
                <w:rFonts w:ascii="Times New Roman" w:hAnsi="Times New Roman" w:cs="Times New Roman"/>
                <w:sz w:val="24"/>
                <w:szCs w:val="24"/>
              </w:rPr>
              <w:t xml:space="preserve">,"  jawab  Nick  seraya  menepuk  bahu  Andy.  Jawaban  itu  membuat  kedua  mata  Pak  Karim  kembali  membeliak  diikuti  decak  kagum.  "Benar-benar  keluarga  yang  kompak.  Semuanya  tertarik  pada  satwa  langka.”  </w:t>
            </w:r>
            <w:r w:rsidRPr="00013940">
              <w:rPr>
                <w:rFonts w:ascii="Times New Roman" w:hAnsi="Times New Roman" w:cs="Times New Roman"/>
                <w:sz w:val="24"/>
                <w:szCs w:val="24"/>
              </w:rPr>
              <w:fldChar w:fldCharType="begin" w:fldLock="1"/>
            </w:r>
            <w:r w:rsidR="008033FA" w:rsidRPr="00013940">
              <w:rPr>
                <w:rFonts w:ascii="Times New Roman" w:hAnsi="Times New Roman" w:cs="Times New Roman"/>
                <w:sz w:val="24"/>
                <w:szCs w:val="24"/>
              </w:rPr>
              <w:instrText>ADDIN CSL_CITATION {"citationItems":[{"id":"ITEM-1","itemData":{"author":[{"dropping-particle":"","family":"Riawani Elyta.","given":"&amp; Shabrina W.S.","non-dropping-particle":"","parse-names":false,"suffix":""}],"id":"ITEM-1","issued":{"date-parts":[["2012"]]},"publisher":"Bentang Belia","publisher-place":"Yogyakarta","title":"Ping! A Message from Borneo","type":"book"},"locator":"53","uris":["http://www.mendeley.com/documents/?uuid=3a930606-1a25-4491-9755-fa6e1e90d7f4"]}],"mendeley":{"formattedCitation":"(Riawani Elyta., 2012, p. 53)","plainTextFormattedCitation":"(Riawani Elyta., 2012, p. 53)","previouslyFormattedCitation":"(Riawani Elyta., 2012, p. 53)"},"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iawani Elyta., 2012, p. 53)</w:t>
            </w:r>
            <w:r w:rsidRPr="00013940">
              <w:rPr>
                <w:rFonts w:ascii="Times New Roman" w:hAnsi="Times New Roman" w:cs="Times New Roman"/>
                <w:sz w:val="24"/>
                <w:szCs w:val="24"/>
              </w:rPr>
              <w:fldChar w:fldCharType="end"/>
            </w:r>
          </w:p>
          <w:p w:rsidR="00CD0716" w:rsidRPr="00013940" w:rsidRDefault="00CD0716" w:rsidP="00F14AA8">
            <w:pPr>
              <w:spacing w:after="0" w:line="240" w:lineRule="auto"/>
              <w:ind w:firstLine="0"/>
              <w:jc w:val="both"/>
              <w:rPr>
                <w:rFonts w:ascii="Times New Roman" w:hAnsi="Times New Roman" w:cs="Times New Roman"/>
                <w:sz w:val="24"/>
                <w:szCs w:val="24"/>
              </w:rPr>
            </w:pPr>
          </w:p>
        </w:tc>
        <w:tc>
          <w:tcPr>
            <w:tcW w:w="5182" w:type="dxa"/>
          </w:tcPr>
          <w:p w:rsidR="00CD0716" w:rsidRPr="00013940" w:rsidRDefault="00CD0716"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B</w:t>
            </w:r>
            <w:r w:rsidRPr="00013940">
              <w:rPr>
                <w:rFonts w:ascii="Times New Roman" w:hAnsi="Times New Roman" w:cs="Times New Roman"/>
                <w:sz w:val="24"/>
                <w:szCs w:val="24"/>
              </w:rPr>
              <w:t xml:space="preserve">.2.2)  menunjukkan  bahwa  berkat  mendapat  informasi  dari  Molly,  Nick  dan  </w:t>
            </w:r>
            <w:r w:rsidR="002365F0" w:rsidRPr="00013940">
              <w:rPr>
                <w:rFonts w:ascii="Times New Roman" w:hAnsi="Times New Roman" w:cs="Times New Roman"/>
                <w:sz w:val="24"/>
                <w:szCs w:val="24"/>
              </w:rPr>
              <w:t>Andrea</w:t>
            </w:r>
            <w:r w:rsidRPr="00013940">
              <w:rPr>
                <w:rFonts w:ascii="Times New Roman" w:hAnsi="Times New Roman" w:cs="Times New Roman"/>
                <w:sz w:val="24"/>
                <w:szCs w:val="24"/>
              </w:rPr>
              <w:t xml:space="preserve">  semakin  tahu  tentang  Samboja.  Nick  yang  berencana  melakukan  penelitian  skripsi  terkait  satwa  langka  yang  ada  di  Indonesia  sangat  senang  sekali  karena  ia  mendapat  bantua  informasi  serta  akan  ada  yang  menemaninya  selama  penelitian  orang  utang  di  Samboja.  Hal  ini  juga  membuat  Nick  dan  </w:t>
            </w:r>
            <w:r w:rsidR="002365F0" w:rsidRPr="00013940">
              <w:rPr>
                <w:rFonts w:ascii="Times New Roman" w:hAnsi="Times New Roman" w:cs="Times New Roman"/>
                <w:sz w:val="24"/>
                <w:szCs w:val="24"/>
              </w:rPr>
              <w:t>Andrea</w:t>
            </w:r>
            <w:r w:rsidRPr="00013940">
              <w:rPr>
                <w:rFonts w:ascii="Times New Roman" w:hAnsi="Times New Roman" w:cs="Times New Roman"/>
                <w:sz w:val="24"/>
                <w:szCs w:val="24"/>
              </w:rPr>
              <w:t xml:space="preserve">  semakin  tertarik,  cinta,  dan  peduli  pada  satwa  langka  seperti  orang  utan  yang  menjadi  bahan  penelitiannya.  Kecintaan  dan  kepeduliannya  terhadap  hewan  juga  dari  ayahnya  karena  ayah  mereka  adalah  seorang  ilmuan,  peneliti,  dan  penyelamat  satwa  langka.  Dalam  kunjungannya  ke  hutan  konservasi  Nick,  </w:t>
            </w:r>
            <w:r w:rsidR="002365F0" w:rsidRPr="00013940">
              <w:rPr>
                <w:rFonts w:ascii="Times New Roman" w:hAnsi="Times New Roman" w:cs="Times New Roman"/>
                <w:sz w:val="24"/>
                <w:szCs w:val="24"/>
              </w:rPr>
              <w:t>Andrea</w:t>
            </w:r>
            <w:r w:rsidRPr="00013940">
              <w:rPr>
                <w:rFonts w:ascii="Times New Roman" w:hAnsi="Times New Roman" w:cs="Times New Roman"/>
                <w:sz w:val="24"/>
                <w:szCs w:val="24"/>
              </w:rPr>
              <w:t xml:space="preserve">,  dan  Molly  juga  berkesempatan  berkunjung  ke  sekolah  orang  utan.  </w:t>
            </w:r>
          </w:p>
        </w:tc>
      </w:tr>
      <w:tr w:rsidR="00CD0716" w:rsidRPr="00013940" w:rsidTr="004B7E16">
        <w:tc>
          <w:tcPr>
            <w:tcW w:w="570" w:type="dxa"/>
            <w:vMerge/>
          </w:tcPr>
          <w:p w:rsidR="00CD0716" w:rsidRPr="00013940" w:rsidRDefault="00CD0716" w:rsidP="00F14AA8">
            <w:pPr>
              <w:spacing w:after="0" w:line="240" w:lineRule="auto"/>
              <w:ind w:left="360" w:firstLine="0"/>
              <w:jc w:val="center"/>
              <w:rPr>
                <w:rFonts w:ascii="Times New Roman" w:hAnsi="Times New Roman" w:cs="Times New Roman"/>
                <w:sz w:val="24"/>
                <w:szCs w:val="24"/>
              </w:rPr>
            </w:pPr>
          </w:p>
        </w:tc>
        <w:tc>
          <w:tcPr>
            <w:tcW w:w="2397" w:type="dxa"/>
            <w:vMerge/>
          </w:tcPr>
          <w:p w:rsidR="00CD0716" w:rsidRPr="00013940" w:rsidRDefault="00CD0716" w:rsidP="00F14AA8">
            <w:pPr>
              <w:spacing w:after="0" w:line="240" w:lineRule="auto"/>
              <w:ind w:firstLine="0"/>
              <w:rPr>
                <w:rFonts w:ascii="Times New Roman" w:hAnsi="Times New Roman" w:cs="Times New Roman"/>
                <w:sz w:val="24"/>
                <w:szCs w:val="24"/>
              </w:rPr>
            </w:pPr>
          </w:p>
        </w:tc>
        <w:tc>
          <w:tcPr>
            <w:tcW w:w="1973" w:type="dxa"/>
            <w:vMerge/>
          </w:tcPr>
          <w:p w:rsidR="00CD0716" w:rsidRPr="00013940" w:rsidRDefault="00CD0716" w:rsidP="00F14AA8">
            <w:pPr>
              <w:spacing w:after="0" w:line="240" w:lineRule="auto"/>
              <w:ind w:firstLine="0"/>
              <w:jc w:val="center"/>
              <w:rPr>
                <w:rFonts w:ascii="Times New Roman" w:hAnsi="Times New Roman" w:cs="Times New Roman"/>
                <w:sz w:val="24"/>
                <w:szCs w:val="24"/>
              </w:rPr>
            </w:pPr>
          </w:p>
        </w:tc>
        <w:tc>
          <w:tcPr>
            <w:tcW w:w="1016" w:type="dxa"/>
          </w:tcPr>
          <w:p w:rsidR="00CD0716" w:rsidRPr="00013940" w:rsidRDefault="00441074"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B</w:t>
            </w:r>
            <w:r w:rsidR="00CD0716" w:rsidRPr="00013940">
              <w:rPr>
                <w:rFonts w:ascii="Times New Roman" w:hAnsi="Times New Roman" w:cs="Times New Roman"/>
                <w:sz w:val="24"/>
                <w:szCs w:val="24"/>
              </w:rPr>
              <w:t>.2.3</w:t>
            </w:r>
          </w:p>
        </w:tc>
        <w:tc>
          <w:tcPr>
            <w:tcW w:w="4881" w:type="dxa"/>
          </w:tcPr>
          <w:p w:rsidR="00CD0716" w:rsidRPr="00013940" w:rsidRDefault="00CD0716"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Aku  hanya  ingin  melihat  dan  berjumpa  dengan  para  orang  utan  itu,  bermain  dan  </w:t>
            </w:r>
            <w:r w:rsidRPr="00013940">
              <w:rPr>
                <w:rFonts w:ascii="Times New Roman" w:hAnsi="Times New Roman" w:cs="Times New Roman"/>
                <w:sz w:val="24"/>
                <w:szCs w:val="24"/>
              </w:rPr>
              <w:lastRenderedPageBreak/>
              <w:t xml:space="preserve">berinteraksi  dengan  mereka.  Berharap  aku  layak  menjadi  orang  tua  asuh  salah  satu  dari  mereka  dan  suatu  saat  nanti  bisa  menjadi  relawan  </w:t>
            </w:r>
            <w:r w:rsidRPr="00013940">
              <w:rPr>
                <w:rFonts w:ascii="Times New Roman" w:hAnsi="Times New Roman" w:cs="Times New Roman"/>
                <w:i/>
                <w:sz w:val="24"/>
                <w:szCs w:val="24"/>
              </w:rPr>
              <w:t>save</w:t>
            </w:r>
            <w:r w:rsidRPr="00013940">
              <w:rPr>
                <w:rFonts w:ascii="Times New Roman" w:hAnsi="Times New Roman" w:cs="Times New Roman"/>
                <w:sz w:val="24"/>
                <w:szCs w:val="24"/>
              </w:rPr>
              <w:t xml:space="preserve">  orang  utan  seperti  teman-teman  ayah  kita  dulu.”  </w:t>
            </w:r>
            <w:r w:rsidRPr="00013940">
              <w:rPr>
                <w:rFonts w:ascii="Times New Roman" w:hAnsi="Times New Roman" w:cs="Times New Roman"/>
                <w:sz w:val="24"/>
                <w:szCs w:val="24"/>
              </w:rPr>
              <w:fldChar w:fldCharType="begin" w:fldLock="1"/>
            </w:r>
            <w:r w:rsidR="008033FA" w:rsidRPr="00013940">
              <w:rPr>
                <w:rFonts w:ascii="Times New Roman" w:hAnsi="Times New Roman" w:cs="Times New Roman"/>
                <w:sz w:val="24"/>
                <w:szCs w:val="24"/>
              </w:rPr>
              <w:instrText>ADDIN CSL_CITATION {"citationItems":[{"id":"ITEM-1","itemData":{"author":[{"dropping-particle":"","family":"Riawani Elyta.","given":"&amp; Shabrina W.S.","non-dropping-particle":"","parse-names":false,"suffix":""}],"id":"ITEM-1","issued":{"date-parts":[["2012"]]},"publisher":"Bentang Belia","publisher-place":"Yogyakarta","title":"Ping! A Message from Borneo","type":"book"},"locator":"82","uris":["http://www.mendeley.com/documents/?uuid=3a930606-1a25-4491-9755-fa6e1e90d7f4"]}],"mendeley":{"formattedCitation":"(Riawani Elyta., 2012, p. 82)","plainTextFormattedCitation":"(Riawani Elyta., 2012, p. 82)","previouslyFormattedCitation":"(Riawani Elyta., 2012, p. 82)"},"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iawani Elyta., 2012, p. 82)</w:t>
            </w:r>
            <w:r w:rsidRPr="00013940">
              <w:rPr>
                <w:rFonts w:ascii="Times New Roman" w:hAnsi="Times New Roman" w:cs="Times New Roman"/>
                <w:sz w:val="24"/>
                <w:szCs w:val="24"/>
              </w:rPr>
              <w:fldChar w:fldCharType="end"/>
            </w:r>
          </w:p>
          <w:p w:rsidR="00CD0716" w:rsidRPr="00013940" w:rsidRDefault="00CD0716" w:rsidP="00F14AA8">
            <w:pPr>
              <w:spacing w:after="0" w:line="240" w:lineRule="auto"/>
              <w:ind w:firstLine="0"/>
              <w:jc w:val="both"/>
              <w:rPr>
                <w:rFonts w:ascii="Times New Roman" w:hAnsi="Times New Roman" w:cs="Times New Roman"/>
                <w:sz w:val="24"/>
                <w:szCs w:val="24"/>
              </w:rPr>
            </w:pPr>
          </w:p>
        </w:tc>
        <w:tc>
          <w:tcPr>
            <w:tcW w:w="5182" w:type="dxa"/>
          </w:tcPr>
          <w:p w:rsidR="00CD0716" w:rsidRPr="00013940" w:rsidRDefault="00CD0716"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lastRenderedPageBreak/>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B</w:t>
            </w:r>
            <w:r w:rsidRPr="00013940">
              <w:rPr>
                <w:rFonts w:ascii="Times New Roman" w:hAnsi="Times New Roman" w:cs="Times New Roman"/>
                <w:sz w:val="24"/>
                <w:szCs w:val="24"/>
              </w:rPr>
              <w:t>.2.</w:t>
            </w:r>
            <w:r w:rsidR="0096211D" w:rsidRPr="00013940">
              <w:rPr>
                <w:rFonts w:ascii="Times New Roman" w:hAnsi="Times New Roman" w:cs="Times New Roman"/>
                <w:sz w:val="24"/>
                <w:szCs w:val="24"/>
              </w:rPr>
              <w:t>3</w:t>
            </w:r>
            <w:r w:rsidRPr="00013940">
              <w:rPr>
                <w:rFonts w:ascii="Times New Roman" w:hAnsi="Times New Roman" w:cs="Times New Roman"/>
                <w:sz w:val="24"/>
                <w:szCs w:val="24"/>
              </w:rPr>
              <w:t xml:space="preserve">)  menunjukkan  bahwa  atas  cinta  dan  kepeduliannya  terhadap  orang  utan  yang  </w:t>
            </w:r>
            <w:r w:rsidRPr="00013940">
              <w:rPr>
                <w:rFonts w:ascii="Times New Roman" w:hAnsi="Times New Roman" w:cs="Times New Roman"/>
                <w:sz w:val="24"/>
                <w:szCs w:val="24"/>
              </w:rPr>
              <w:lastRenderedPageBreak/>
              <w:t xml:space="preserve">ada  di  konservasi,  Andy  berniat  ingin  menjadi  orang  tua  asuh  bagi  orang  utan.  Hal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dilakukan  karena  ia  tak  mungkin  memelihara  dan  membawa  orang  utan  ke  London  sehingga  satu-satunya  cara  adalah  dengan  menjadi  orang  tua  asuh.  Bagi  Andy,  menjadi  orang  tua  asuh  orang  utan  akan  </w:t>
            </w:r>
            <w:r w:rsidR="004C6D4B" w:rsidRPr="00013940">
              <w:rPr>
                <w:rFonts w:ascii="Times New Roman" w:hAnsi="Times New Roman" w:cs="Times New Roman"/>
                <w:sz w:val="24"/>
                <w:szCs w:val="24"/>
              </w:rPr>
              <w:t>lebih</w:t>
            </w:r>
            <w:r w:rsidRPr="00013940">
              <w:rPr>
                <w:rFonts w:ascii="Times New Roman" w:hAnsi="Times New Roman" w:cs="Times New Roman"/>
                <w:sz w:val="24"/>
                <w:szCs w:val="24"/>
              </w:rPr>
              <w:t xml:space="preserve">  mengasyikkan  menjadikan  </w:t>
            </w:r>
            <w:r w:rsidR="005E48C3" w:rsidRPr="00013940">
              <w:rPr>
                <w:rFonts w:ascii="Times New Roman" w:hAnsi="Times New Roman" w:cs="Times New Roman"/>
                <w:sz w:val="24"/>
                <w:szCs w:val="24"/>
              </w:rPr>
              <w:t>sebagai</w:t>
            </w:r>
            <w:r w:rsidRPr="00013940">
              <w:rPr>
                <w:rFonts w:ascii="Times New Roman" w:hAnsi="Times New Roman" w:cs="Times New Roman"/>
                <w:sz w:val="24"/>
                <w:szCs w:val="24"/>
              </w:rPr>
              <w:t xml:space="preserve">  </w:t>
            </w:r>
            <w:r w:rsidR="005E48C3" w:rsidRPr="00013940">
              <w:rPr>
                <w:rFonts w:ascii="Times New Roman" w:hAnsi="Times New Roman" w:cs="Times New Roman"/>
                <w:sz w:val="24"/>
                <w:szCs w:val="24"/>
              </w:rPr>
              <w:t>sebuah</w:t>
            </w:r>
            <w:r w:rsidRPr="00013940">
              <w:rPr>
                <w:rFonts w:ascii="Times New Roman" w:hAnsi="Times New Roman" w:cs="Times New Roman"/>
                <w:sz w:val="24"/>
                <w:szCs w:val="24"/>
              </w:rPr>
              <w:t xml:space="preserve">  tanggung  jawab  dengan  mengikuti  setiap  perkembangan  mereka  sampai  besar  dan  tiba  saatnya  untuk  dilepas  kembali  ke  alam  liar.  Andy  juga  ingin  menjadi  relawan  </w:t>
            </w:r>
            <w:r w:rsidRPr="00013940">
              <w:rPr>
                <w:rFonts w:ascii="Times New Roman" w:hAnsi="Times New Roman" w:cs="Times New Roman"/>
                <w:i/>
                <w:sz w:val="24"/>
                <w:szCs w:val="24"/>
              </w:rPr>
              <w:t>save</w:t>
            </w:r>
            <w:r w:rsidRPr="00013940">
              <w:rPr>
                <w:rFonts w:ascii="Times New Roman" w:hAnsi="Times New Roman" w:cs="Times New Roman"/>
                <w:sz w:val="24"/>
                <w:szCs w:val="24"/>
              </w:rPr>
              <w:t xml:space="preserve">  orang  utan  dengan  mengajak  orang-orang  untuk  menjaga  dan  melindungi  orang  utan  karena  populasinya  semakin  punah.  Tidak  hanya  menjadi  orang  tua  asuh  bagi  orang  utan,  memberikan  perhatian  juga  termasuk  salah  satu  sikap</w:t>
            </w:r>
            <w:r w:rsidR="00B109F1" w:rsidRPr="00013940">
              <w:rPr>
                <w:rFonts w:ascii="Times New Roman" w:hAnsi="Times New Roman" w:cs="Times New Roman"/>
                <w:sz w:val="24"/>
                <w:szCs w:val="24"/>
              </w:rPr>
              <w:t xml:space="preserve"> kasih sayang dan </w:t>
            </w:r>
            <w:r w:rsidRPr="00013940">
              <w:rPr>
                <w:rFonts w:ascii="Times New Roman" w:hAnsi="Times New Roman" w:cs="Times New Roman"/>
                <w:sz w:val="24"/>
                <w:szCs w:val="24"/>
              </w:rPr>
              <w:t xml:space="preserve">  kepedulian  terhadap  orang  utan.  </w:t>
            </w:r>
          </w:p>
        </w:tc>
      </w:tr>
      <w:tr w:rsidR="0096211D" w:rsidRPr="00013940" w:rsidTr="004B7E16">
        <w:tc>
          <w:tcPr>
            <w:tcW w:w="570" w:type="dxa"/>
            <w:vMerge/>
          </w:tcPr>
          <w:p w:rsidR="0096211D" w:rsidRPr="00013940" w:rsidRDefault="0096211D" w:rsidP="00F14AA8">
            <w:pPr>
              <w:spacing w:after="0" w:line="240" w:lineRule="auto"/>
              <w:ind w:left="360" w:firstLine="0"/>
              <w:jc w:val="center"/>
              <w:rPr>
                <w:rFonts w:ascii="Times New Roman" w:hAnsi="Times New Roman" w:cs="Times New Roman"/>
                <w:sz w:val="24"/>
                <w:szCs w:val="24"/>
              </w:rPr>
            </w:pPr>
          </w:p>
        </w:tc>
        <w:tc>
          <w:tcPr>
            <w:tcW w:w="2397" w:type="dxa"/>
            <w:vMerge/>
          </w:tcPr>
          <w:p w:rsidR="0096211D" w:rsidRPr="00013940" w:rsidRDefault="0096211D" w:rsidP="00F14AA8">
            <w:pPr>
              <w:spacing w:after="0" w:line="240" w:lineRule="auto"/>
              <w:ind w:firstLine="0"/>
              <w:rPr>
                <w:rFonts w:ascii="Times New Roman" w:hAnsi="Times New Roman" w:cs="Times New Roman"/>
                <w:sz w:val="24"/>
                <w:szCs w:val="24"/>
              </w:rPr>
            </w:pPr>
          </w:p>
        </w:tc>
        <w:tc>
          <w:tcPr>
            <w:tcW w:w="1973" w:type="dxa"/>
            <w:vMerge/>
          </w:tcPr>
          <w:p w:rsidR="0096211D" w:rsidRPr="00013940" w:rsidRDefault="0096211D" w:rsidP="00F14AA8">
            <w:pPr>
              <w:spacing w:after="0" w:line="240" w:lineRule="auto"/>
              <w:ind w:firstLine="0"/>
              <w:jc w:val="center"/>
              <w:rPr>
                <w:rFonts w:ascii="Times New Roman" w:hAnsi="Times New Roman" w:cs="Times New Roman"/>
                <w:sz w:val="24"/>
                <w:szCs w:val="24"/>
              </w:rPr>
            </w:pPr>
          </w:p>
        </w:tc>
        <w:tc>
          <w:tcPr>
            <w:tcW w:w="1016" w:type="dxa"/>
          </w:tcPr>
          <w:p w:rsidR="0096211D" w:rsidRPr="00013940" w:rsidRDefault="00441074"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B</w:t>
            </w:r>
            <w:r w:rsidR="0096211D" w:rsidRPr="00013940">
              <w:rPr>
                <w:rFonts w:ascii="Times New Roman" w:hAnsi="Times New Roman" w:cs="Times New Roman"/>
                <w:sz w:val="24"/>
                <w:szCs w:val="24"/>
              </w:rPr>
              <w:t>.2.4</w:t>
            </w:r>
          </w:p>
        </w:tc>
        <w:tc>
          <w:tcPr>
            <w:tcW w:w="4881" w:type="dxa"/>
          </w:tcPr>
          <w:p w:rsidR="0096211D" w:rsidRPr="00013940" w:rsidRDefault="0096211D"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S</w:t>
            </w:r>
            <w:r w:rsidR="002365F0" w:rsidRPr="00013940">
              <w:rPr>
                <w:rFonts w:ascii="Times New Roman" w:hAnsi="Times New Roman" w:cs="Times New Roman"/>
                <w:sz w:val="24"/>
                <w:szCs w:val="24"/>
              </w:rPr>
              <w:t>ea</w:t>
            </w:r>
            <w:r w:rsidRPr="00013940">
              <w:rPr>
                <w:rFonts w:ascii="Times New Roman" w:hAnsi="Times New Roman" w:cs="Times New Roman"/>
                <w:sz w:val="24"/>
                <w:szCs w:val="24"/>
              </w:rPr>
              <w:t>ndainya  Bapak  tidak  berk</w:t>
            </w:r>
            <w:r w:rsidR="002365F0" w:rsidRPr="00013940">
              <w:rPr>
                <w:rFonts w:ascii="Times New Roman" w:hAnsi="Times New Roman" w:cs="Times New Roman"/>
                <w:sz w:val="24"/>
                <w:szCs w:val="24"/>
              </w:rPr>
              <w:t>eb</w:t>
            </w:r>
            <w:r w:rsidRPr="00013940">
              <w:rPr>
                <w:rFonts w:ascii="Times New Roman" w:hAnsi="Times New Roman" w:cs="Times New Roman"/>
                <w:sz w:val="24"/>
                <w:szCs w:val="24"/>
              </w:rPr>
              <w:t xml:space="preserve">eratan,  bolehkah  saya  menggantikan  tugas  Bapak  memberi  susu  hari  ini?  Besok  kami  sudah  meninggalkan  Samboja.  Saya  ingin  sekali  lagi  berada  dekat  Karro  </w:t>
            </w:r>
            <w:r w:rsidR="006A673B" w:rsidRPr="00013940">
              <w:rPr>
                <w:rFonts w:ascii="Times New Roman" w:hAnsi="Times New Roman" w:cs="Times New Roman"/>
                <w:sz w:val="24"/>
                <w:szCs w:val="24"/>
              </w:rPr>
              <w:t>Sebelum</w:t>
            </w:r>
            <w:r w:rsidRPr="00013940">
              <w:rPr>
                <w:rFonts w:ascii="Times New Roman" w:hAnsi="Times New Roman" w:cs="Times New Roman"/>
                <w:sz w:val="24"/>
                <w:szCs w:val="24"/>
              </w:rPr>
              <w:t xml:space="preserve">  pergi.”  Pak  Siwa  menatapku  keheranan.  “Adik  adalah  tamu  paling  aneh  yang  pernah  datang  kemari.  Baru  adik  satu  satunya  yang  memberi  perhatian  </w:t>
            </w:r>
            <w:r w:rsidR="004C6D4B" w:rsidRPr="00013940">
              <w:rPr>
                <w:rFonts w:ascii="Times New Roman" w:hAnsi="Times New Roman" w:cs="Times New Roman"/>
                <w:sz w:val="24"/>
                <w:szCs w:val="24"/>
              </w:rPr>
              <w:t>lebih</w:t>
            </w:r>
            <w:r w:rsidRPr="00013940">
              <w:rPr>
                <w:rFonts w:ascii="Times New Roman" w:hAnsi="Times New Roman" w:cs="Times New Roman"/>
                <w:sz w:val="24"/>
                <w:szCs w:val="24"/>
              </w:rPr>
              <w:t xml:space="preserve">  pada  anak  orang  utan.  Sepertinya,  khusus  untuk  Dik  Molly,  larangan  itu  hari  ini  kami  cabut.”  </w:t>
            </w:r>
            <w:r w:rsidRPr="00013940">
              <w:rPr>
                <w:rFonts w:ascii="Times New Roman" w:hAnsi="Times New Roman" w:cs="Times New Roman"/>
                <w:sz w:val="24"/>
                <w:szCs w:val="24"/>
              </w:rPr>
              <w:fldChar w:fldCharType="begin" w:fldLock="1"/>
            </w:r>
            <w:r w:rsidR="008033FA" w:rsidRPr="00013940">
              <w:rPr>
                <w:rFonts w:ascii="Times New Roman" w:hAnsi="Times New Roman" w:cs="Times New Roman"/>
                <w:sz w:val="24"/>
                <w:szCs w:val="24"/>
              </w:rPr>
              <w:instrText>ADDIN CSL_CITATION {"citationItems":[{"id":"ITEM-1","itemData":{"author":[{"dropping-particle":"","family":"Riawani Elyta.","given":"&amp; Shabrina W.S.","non-dropping-particle":"","parse-names":false,"suffix":""}],"id":"ITEM-1","issued":{"date-parts":[["2012"]]},"publisher":"Bentang Belia","publisher-place":"Yogyakarta","title":"Ping! A Message from Borneo","type":"book"},"locator":"93","uris":["http://www.mendeley.com/documents/?uuid=3a930606-1a25-4491-9755-fa6e1e90d7f4"]}],"mendeley":{"formattedCitation":"(Riawani Elyta., 2012, p. 93)","plainTextFormattedCitation":"(Riawani Elyta., 2012, p. 93)","previouslyFormattedCitation":"(Riawani Elyta., 2012, p. 93)"},"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 xml:space="preserve">(Riawani </w:t>
            </w:r>
            <w:r w:rsidRPr="00013940">
              <w:rPr>
                <w:rFonts w:ascii="Times New Roman" w:hAnsi="Times New Roman" w:cs="Times New Roman"/>
                <w:noProof/>
                <w:sz w:val="24"/>
                <w:szCs w:val="24"/>
              </w:rPr>
              <w:lastRenderedPageBreak/>
              <w:t>Elyta., 2012, p. 93)</w:t>
            </w:r>
            <w:r w:rsidRPr="00013940">
              <w:rPr>
                <w:rFonts w:ascii="Times New Roman" w:hAnsi="Times New Roman" w:cs="Times New Roman"/>
                <w:sz w:val="24"/>
                <w:szCs w:val="24"/>
              </w:rPr>
              <w:fldChar w:fldCharType="end"/>
            </w:r>
          </w:p>
        </w:tc>
        <w:tc>
          <w:tcPr>
            <w:tcW w:w="5182" w:type="dxa"/>
          </w:tcPr>
          <w:p w:rsidR="0096211D" w:rsidRPr="00013940" w:rsidRDefault="0096211D"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lastRenderedPageBreak/>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B</w:t>
            </w:r>
            <w:r w:rsidRPr="00013940">
              <w:rPr>
                <w:rFonts w:ascii="Times New Roman" w:hAnsi="Times New Roman" w:cs="Times New Roman"/>
                <w:sz w:val="24"/>
                <w:szCs w:val="24"/>
              </w:rPr>
              <w:t xml:space="preserve">.2.4)  menunjukkan  bahwa  sikap  kasih  sayang  dan  kepedulian  terhadap  orang  utan  yang  dilakukan  Molly  menjadi  contoh  yang  baik  dalam  menjaga  orang  utan.  Selain  buah-buahan,  orang  utan  selalu  dikasih  susu  agar  mereka  tetap  sehat  sehingga  dengan  cepat  mereka  akan  dilepas  ke  alam  liar.  Mendengar  apa  yang  ingin  dilakukan  Molly,  Pak  Siwa  selaku  petugas  konservasi  merasa  heran  karena  ada  pengunjung  yang  perhatian  dengan  membantunya  memberikan  susu  pada  orang  </w:t>
            </w:r>
            <w:r w:rsidRPr="00013940">
              <w:rPr>
                <w:rFonts w:ascii="Times New Roman" w:hAnsi="Times New Roman" w:cs="Times New Roman"/>
                <w:sz w:val="24"/>
                <w:szCs w:val="24"/>
              </w:rPr>
              <w:lastRenderedPageBreak/>
              <w:t xml:space="preserve">utan.  Walaupun  memberikan  makanan  dan  minuman  adalah  bagian  dari  pekerjaan  petugas  konservasi.  Namun,  Molly  menyempatkan  diri  memberikan  perhatian  dengan  memberi  susu  pada  orang  utan  </w:t>
            </w:r>
            <w:r w:rsidR="006A673B" w:rsidRPr="00013940">
              <w:rPr>
                <w:rFonts w:ascii="Times New Roman" w:hAnsi="Times New Roman" w:cs="Times New Roman"/>
                <w:sz w:val="24"/>
                <w:szCs w:val="24"/>
              </w:rPr>
              <w:t>Sebelum</w:t>
            </w:r>
            <w:r w:rsidRPr="00013940">
              <w:rPr>
                <w:rFonts w:ascii="Times New Roman" w:hAnsi="Times New Roman" w:cs="Times New Roman"/>
                <w:sz w:val="24"/>
                <w:szCs w:val="24"/>
              </w:rPr>
              <w:t xml:space="preserve">  ia  dan  teman-temannya  kembali  ke  Jakarta.  Sikap  Molly  yang  sayang  dan  peduli  terhadap  orang  utan  juga  ditunjukkan  ketika  berada  di  hutan  konservasi.  Dia  mengelus  Karro  dengan  penuh  kasih  sayang  yang  depresi  ditinggal  keluarganya  akibat  korban  perburuan  manusia.</w:t>
            </w:r>
          </w:p>
        </w:tc>
      </w:tr>
      <w:tr w:rsidR="0096211D" w:rsidRPr="00013940" w:rsidTr="004B7E16">
        <w:tc>
          <w:tcPr>
            <w:tcW w:w="570" w:type="dxa"/>
            <w:vMerge/>
          </w:tcPr>
          <w:p w:rsidR="0096211D" w:rsidRPr="00013940" w:rsidRDefault="0096211D" w:rsidP="00F14AA8">
            <w:pPr>
              <w:spacing w:after="0" w:line="240" w:lineRule="auto"/>
              <w:ind w:left="360" w:firstLine="0"/>
              <w:jc w:val="center"/>
              <w:rPr>
                <w:rFonts w:ascii="Times New Roman" w:hAnsi="Times New Roman" w:cs="Times New Roman"/>
                <w:sz w:val="24"/>
                <w:szCs w:val="24"/>
              </w:rPr>
            </w:pPr>
          </w:p>
        </w:tc>
        <w:tc>
          <w:tcPr>
            <w:tcW w:w="2397" w:type="dxa"/>
            <w:vMerge/>
          </w:tcPr>
          <w:p w:rsidR="0096211D" w:rsidRPr="00013940" w:rsidRDefault="0096211D" w:rsidP="00F14AA8">
            <w:pPr>
              <w:spacing w:after="0" w:line="240" w:lineRule="auto"/>
              <w:ind w:firstLine="0"/>
              <w:rPr>
                <w:rFonts w:ascii="Times New Roman" w:hAnsi="Times New Roman" w:cs="Times New Roman"/>
                <w:sz w:val="24"/>
                <w:szCs w:val="24"/>
              </w:rPr>
            </w:pPr>
          </w:p>
        </w:tc>
        <w:tc>
          <w:tcPr>
            <w:tcW w:w="1973" w:type="dxa"/>
            <w:vMerge/>
          </w:tcPr>
          <w:p w:rsidR="0096211D" w:rsidRPr="00013940" w:rsidRDefault="0096211D" w:rsidP="00F14AA8">
            <w:pPr>
              <w:spacing w:after="0" w:line="240" w:lineRule="auto"/>
              <w:ind w:firstLine="0"/>
              <w:jc w:val="center"/>
              <w:rPr>
                <w:rFonts w:ascii="Times New Roman" w:hAnsi="Times New Roman" w:cs="Times New Roman"/>
                <w:sz w:val="24"/>
                <w:szCs w:val="24"/>
              </w:rPr>
            </w:pPr>
          </w:p>
        </w:tc>
        <w:tc>
          <w:tcPr>
            <w:tcW w:w="1016" w:type="dxa"/>
          </w:tcPr>
          <w:p w:rsidR="0096211D" w:rsidRPr="00013940" w:rsidRDefault="00441074"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B</w:t>
            </w:r>
            <w:r w:rsidR="0096211D" w:rsidRPr="00013940">
              <w:rPr>
                <w:rFonts w:ascii="Times New Roman" w:hAnsi="Times New Roman" w:cs="Times New Roman"/>
                <w:sz w:val="24"/>
                <w:szCs w:val="24"/>
              </w:rPr>
              <w:t>.2.5</w:t>
            </w:r>
          </w:p>
        </w:tc>
        <w:tc>
          <w:tcPr>
            <w:tcW w:w="4881" w:type="dxa"/>
          </w:tcPr>
          <w:p w:rsidR="0096211D" w:rsidRPr="00013940" w:rsidRDefault="0096211D"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Tenanglah,  Kawan  Kecil.  Kami  tak  akan  menyakitimu,"  ucapan  itu  membuatku  sedikit  tenang.  Naluriku  mengatakan  bahwa  ia  manusia  baik.  Aku  hanya  memperhatikan  apa  yang  dilakukannya  padaku.  Ia  mengusap  wajahku  dengan  kain  agak  basah,  memeriksa  kakiku  yang  dibalut  kain  dan  kayu,  lalu  mengembalikanku  ke  tempat  semula.”  </w:t>
            </w:r>
            <w:r w:rsidRPr="00013940">
              <w:rPr>
                <w:rFonts w:ascii="Times New Roman" w:hAnsi="Times New Roman" w:cs="Times New Roman"/>
                <w:sz w:val="24"/>
                <w:szCs w:val="24"/>
              </w:rPr>
              <w:fldChar w:fldCharType="begin" w:fldLock="1"/>
            </w:r>
            <w:r w:rsidR="008033FA" w:rsidRPr="00013940">
              <w:rPr>
                <w:rFonts w:ascii="Times New Roman" w:hAnsi="Times New Roman" w:cs="Times New Roman"/>
                <w:sz w:val="24"/>
                <w:szCs w:val="24"/>
              </w:rPr>
              <w:instrText>ADDIN CSL_CITATION {"citationItems":[{"id":"ITEM-1","itemData":{"author":[{"dropping-particle":"","family":"Riawani Elyta.","given":"&amp; Shabrina W.S.","non-dropping-particle":"","parse-names":false,"suffix":""}],"id":"ITEM-1","issued":{"date-parts":[["2012"]]},"publisher":"Bentang Belia","publisher-place":"Yogyakarta","title":"Ping! A Message from Borneo","type":"book"},"locator":"96","uris":["http://www.mendeley.com/documents/?uuid=3a930606-1a25-4491-9755-fa6e1e90d7f4"]}],"mendeley":{"formattedCitation":"(Riawani Elyta., 2012, p. 96)","plainTextFormattedCitation":"(Riawani Elyta., 2012, p. 96)","previouslyFormattedCitation":"(Riawani Elyta., 2012, p. 96)"},"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iawani Elyta., 2012, p. 96)</w:t>
            </w:r>
            <w:r w:rsidRPr="00013940">
              <w:rPr>
                <w:rFonts w:ascii="Times New Roman" w:hAnsi="Times New Roman" w:cs="Times New Roman"/>
                <w:sz w:val="24"/>
                <w:szCs w:val="24"/>
              </w:rPr>
              <w:fldChar w:fldCharType="end"/>
            </w:r>
          </w:p>
          <w:p w:rsidR="0096211D" w:rsidRPr="00013940" w:rsidRDefault="0096211D" w:rsidP="00F14AA8">
            <w:pPr>
              <w:spacing w:after="0" w:line="240" w:lineRule="auto"/>
              <w:ind w:firstLine="0"/>
              <w:jc w:val="both"/>
              <w:rPr>
                <w:rFonts w:ascii="Times New Roman" w:hAnsi="Times New Roman" w:cs="Times New Roman"/>
                <w:sz w:val="24"/>
                <w:szCs w:val="24"/>
              </w:rPr>
            </w:pPr>
          </w:p>
        </w:tc>
        <w:tc>
          <w:tcPr>
            <w:tcW w:w="5182" w:type="dxa"/>
          </w:tcPr>
          <w:p w:rsidR="0096211D" w:rsidRPr="00013940" w:rsidRDefault="0096211D"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B</w:t>
            </w:r>
            <w:r w:rsidRPr="00013940">
              <w:rPr>
                <w:rFonts w:ascii="Times New Roman" w:hAnsi="Times New Roman" w:cs="Times New Roman"/>
                <w:sz w:val="24"/>
                <w:szCs w:val="24"/>
              </w:rPr>
              <w:t xml:space="preserve">.2.5)  menunjukkan  bahwa  sikap  kasih  sayang  dan  kepedulian  Molly  terhadap  orang  utang  bernama  Karro  yang  ada  di  hutan  konservasi.  </w:t>
            </w:r>
            <w:r w:rsidR="00225EC2" w:rsidRPr="00013940">
              <w:rPr>
                <w:rFonts w:ascii="Times New Roman" w:hAnsi="Times New Roman" w:cs="Times New Roman"/>
                <w:sz w:val="24"/>
                <w:szCs w:val="24"/>
              </w:rPr>
              <w:t>Keberadaan</w:t>
            </w:r>
            <w:r w:rsidRPr="00013940">
              <w:rPr>
                <w:rFonts w:ascii="Times New Roman" w:hAnsi="Times New Roman" w:cs="Times New Roman"/>
                <w:sz w:val="24"/>
                <w:szCs w:val="24"/>
              </w:rPr>
              <w:t xml:space="preserve">  Karro  karena  akan  dirawat  dan  dilatih  untuk  hidup  normal  agar  bisa  dikembalikan  ke  hutan  liar.  Karro  merupakan  korban  perburuan  manusia  dan  dia  telah  kehilangan  anggota  keluarga  sehingga  petugas  membawanya  konservasi  untuk  memulihkan  depresi  yang  dialaminya.  Perburuan  orang  utan  di  Boneo  cukup  banyak  terjadi  ditambah  pemusnahan  secara  sengaja  agar  tidak  mengganggu </w:t>
            </w:r>
            <w:r w:rsidR="00246EE8" w:rsidRPr="00013940">
              <w:rPr>
                <w:rFonts w:ascii="Times New Roman" w:hAnsi="Times New Roman" w:cs="Times New Roman"/>
                <w:sz w:val="24"/>
                <w:szCs w:val="24"/>
              </w:rPr>
              <w:t xml:space="preserve"> perkebunan </w:t>
            </w:r>
            <w:r w:rsidRPr="00013940">
              <w:rPr>
                <w:rFonts w:ascii="Times New Roman" w:hAnsi="Times New Roman" w:cs="Times New Roman"/>
                <w:sz w:val="24"/>
                <w:szCs w:val="24"/>
              </w:rPr>
              <w:t xml:space="preserve"> kelapa  sawit. Sikap kepedulian dan kasih sayang Molly terhadap orang utan semakin ditunjukkan semenjak ia melihat </w:t>
            </w:r>
            <w:r w:rsidR="004E0AD7" w:rsidRPr="00013940">
              <w:rPr>
                <w:rFonts w:ascii="Times New Roman" w:hAnsi="Times New Roman" w:cs="Times New Roman"/>
                <w:sz w:val="24"/>
                <w:szCs w:val="24"/>
              </w:rPr>
              <w:t>keadaan</w:t>
            </w:r>
            <w:r w:rsidRPr="00013940">
              <w:rPr>
                <w:rFonts w:ascii="Times New Roman" w:hAnsi="Times New Roman" w:cs="Times New Roman"/>
                <w:sz w:val="24"/>
                <w:szCs w:val="24"/>
              </w:rPr>
              <w:t xml:space="preserve"> Karro yang kakinya diperban dan kayu. Molly merasa kasihan terhadap orang utan yang ada dikonservasi yang seharusnya para orang utan </w:t>
            </w:r>
            <w:r w:rsidRPr="00013940">
              <w:rPr>
                <w:rFonts w:ascii="Times New Roman" w:hAnsi="Times New Roman" w:cs="Times New Roman"/>
                <w:sz w:val="24"/>
                <w:szCs w:val="24"/>
              </w:rPr>
              <w:lastRenderedPageBreak/>
              <w:t xml:space="preserve">hidup </w:t>
            </w:r>
            <w:r w:rsidR="004B406B" w:rsidRPr="00013940">
              <w:rPr>
                <w:rFonts w:ascii="Times New Roman" w:hAnsi="Times New Roman" w:cs="Times New Roman"/>
                <w:sz w:val="24"/>
                <w:szCs w:val="24"/>
              </w:rPr>
              <w:t>bebas</w:t>
            </w:r>
            <w:r w:rsidRPr="00013940">
              <w:rPr>
                <w:rFonts w:ascii="Times New Roman" w:hAnsi="Times New Roman" w:cs="Times New Roman"/>
                <w:sz w:val="24"/>
                <w:szCs w:val="24"/>
              </w:rPr>
              <w:t xml:space="preserve"> di alam liar.</w:t>
            </w:r>
          </w:p>
        </w:tc>
      </w:tr>
      <w:tr w:rsidR="007222E5" w:rsidRPr="00013940" w:rsidTr="004B7E16">
        <w:tc>
          <w:tcPr>
            <w:tcW w:w="570" w:type="dxa"/>
            <w:vMerge/>
          </w:tcPr>
          <w:p w:rsidR="007222E5" w:rsidRPr="00013940" w:rsidRDefault="007222E5" w:rsidP="00F14AA8">
            <w:pPr>
              <w:spacing w:after="0" w:line="240" w:lineRule="auto"/>
              <w:ind w:left="360" w:firstLine="0"/>
              <w:jc w:val="center"/>
              <w:rPr>
                <w:rFonts w:ascii="Times New Roman" w:hAnsi="Times New Roman" w:cs="Times New Roman"/>
                <w:sz w:val="24"/>
                <w:szCs w:val="24"/>
              </w:rPr>
            </w:pPr>
          </w:p>
        </w:tc>
        <w:tc>
          <w:tcPr>
            <w:tcW w:w="2397" w:type="dxa"/>
            <w:vMerge/>
          </w:tcPr>
          <w:p w:rsidR="007222E5" w:rsidRPr="00013940" w:rsidRDefault="007222E5" w:rsidP="00F14AA8">
            <w:pPr>
              <w:spacing w:after="0" w:line="240" w:lineRule="auto"/>
              <w:ind w:firstLine="0"/>
              <w:rPr>
                <w:rFonts w:ascii="Times New Roman" w:hAnsi="Times New Roman" w:cs="Times New Roman"/>
                <w:sz w:val="24"/>
                <w:szCs w:val="24"/>
              </w:rPr>
            </w:pPr>
          </w:p>
        </w:tc>
        <w:tc>
          <w:tcPr>
            <w:tcW w:w="1973" w:type="dxa"/>
            <w:vMerge/>
          </w:tcPr>
          <w:p w:rsidR="007222E5" w:rsidRPr="00013940" w:rsidRDefault="007222E5" w:rsidP="00F14AA8">
            <w:pPr>
              <w:spacing w:after="0" w:line="240" w:lineRule="auto"/>
              <w:ind w:firstLine="0"/>
              <w:jc w:val="center"/>
              <w:rPr>
                <w:rFonts w:ascii="Times New Roman" w:hAnsi="Times New Roman" w:cs="Times New Roman"/>
                <w:sz w:val="24"/>
                <w:szCs w:val="24"/>
              </w:rPr>
            </w:pPr>
          </w:p>
        </w:tc>
        <w:tc>
          <w:tcPr>
            <w:tcW w:w="1016" w:type="dxa"/>
          </w:tcPr>
          <w:p w:rsidR="007222E5" w:rsidRPr="00013940" w:rsidRDefault="00441074"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B</w:t>
            </w:r>
            <w:r w:rsidR="007222E5" w:rsidRPr="00013940">
              <w:rPr>
                <w:rFonts w:ascii="Times New Roman" w:hAnsi="Times New Roman" w:cs="Times New Roman"/>
                <w:sz w:val="24"/>
                <w:szCs w:val="24"/>
              </w:rPr>
              <w:t>.2.6</w:t>
            </w:r>
          </w:p>
        </w:tc>
        <w:tc>
          <w:tcPr>
            <w:tcW w:w="4881" w:type="dxa"/>
          </w:tcPr>
          <w:p w:rsidR="007222E5" w:rsidRPr="00013940" w:rsidRDefault="007222E5"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Aku  tak  tahu  apa  yang  sudah  kamu  alami  hingga  kamu  sampai  di  tempat  ini.  Mungkin  jauh  </w:t>
            </w:r>
            <w:r w:rsidR="004C6D4B" w:rsidRPr="00013940">
              <w:rPr>
                <w:rFonts w:ascii="Times New Roman" w:hAnsi="Times New Roman" w:cs="Times New Roman"/>
                <w:sz w:val="24"/>
                <w:szCs w:val="24"/>
              </w:rPr>
              <w:t>lebih</w:t>
            </w:r>
            <w:r w:rsidRPr="00013940">
              <w:rPr>
                <w:rFonts w:ascii="Times New Roman" w:hAnsi="Times New Roman" w:cs="Times New Roman"/>
                <w:sz w:val="24"/>
                <w:szCs w:val="24"/>
              </w:rPr>
              <w:t xml:space="preserve">  berat  dari  apa  yang  kubayangkan.  Tapi,  yakinlah,  Sobat  Kecil.  Masih  banyak  orang  yang  sayang  padamu,  juga  pada  teman  temanmu.”  </w:t>
            </w:r>
            <w:r w:rsidRPr="00013940">
              <w:rPr>
                <w:rFonts w:ascii="Times New Roman" w:hAnsi="Times New Roman" w:cs="Times New Roman"/>
                <w:sz w:val="24"/>
                <w:szCs w:val="24"/>
              </w:rPr>
              <w:fldChar w:fldCharType="begin" w:fldLock="1"/>
            </w:r>
            <w:r w:rsidR="008033FA" w:rsidRPr="00013940">
              <w:rPr>
                <w:rFonts w:ascii="Times New Roman" w:hAnsi="Times New Roman" w:cs="Times New Roman"/>
                <w:sz w:val="24"/>
                <w:szCs w:val="24"/>
              </w:rPr>
              <w:instrText>ADDIN CSL_CITATION {"citationItems":[{"id":"ITEM-1","itemData":{"author":[{"dropping-particle":"","family":"Riawani Elyta.","given":"&amp; Shabrina W.S.","non-dropping-particle":"","parse-names":false,"suffix":""}],"id":"ITEM-1","issued":{"date-parts":[["2012"]]},"publisher":"Bentang Belia","publisher-place":"Yogyakarta","title":"Ping! A Message from Borneo","type":"book"},"locator":"103","uris":["http://www.mendeley.com/documents/?uuid=3a930606-1a25-4491-9755-fa6e1e90d7f4"]}],"mendeley":{"formattedCitation":"(Riawani Elyta., 2012, p. 103)","plainTextFormattedCitation":"(Riawani Elyta., 2012, p. 103)","previouslyFormattedCitation":"(Riawani Elyta., 2012, p. 103)"},"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iawani Elyta., 2012, p. 103)</w:t>
            </w:r>
            <w:r w:rsidRPr="00013940">
              <w:rPr>
                <w:rFonts w:ascii="Times New Roman" w:hAnsi="Times New Roman" w:cs="Times New Roman"/>
                <w:sz w:val="24"/>
                <w:szCs w:val="24"/>
              </w:rPr>
              <w:fldChar w:fldCharType="end"/>
            </w:r>
          </w:p>
        </w:tc>
        <w:tc>
          <w:tcPr>
            <w:tcW w:w="5182" w:type="dxa"/>
          </w:tcPr>
          <w:p w:rsidR="007222E5" w:rsidRPr="00013940" w:rsidRDefault="007222E5"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B</w:t>
            </w:r>
            <w:r w:rsidRPr="00013940">
              <w:rPr>
                <w:rFonts w:ascii="Times New Roman" w:hAnsi="Times New Roman" w:cs="Times New Roman"/>
                <w:sz w:val="24"/>
                <w:szCs w:val="24"/>
              </w:rPr>
              <w:t xml:space="preserve">.2.6)  menunjukkan  bahwa  Molly  berusaha  memberikan  kasih  sayang  dan  kepeduliannya  walaupun  Karro  tak  mengerti  apa  maksudnya.  Ia  menjadi  </w:t>
            </w:r>
            <w:r w:rsidR="004C6D4B" w:rsidRPr="00013940">
              <w:rPr>
                <w:rFonts w:ascii="Times New Roman" w:hAnsi="Times New Roman" w:cs="Times New Roman"/>
                <w:sz w:val="24"/>
                <w:szCs w:val="24"/>
              </w:rPr>
              <w:t>lebih</w:t>
            </w:r>
            <w:r w:rsidRPr="00013940">
              <w:rPr>
                <w:rFonts w:ascii="Times New Roman" w:hAnsi="Times New Roman" w:cs="Times New Roman"/>
                <w:sz w:val="24"/>
                <w:szCs w:val="24"/>
              </w:rPr>
              <w:t xml:space="preserve">  suka  terhadap  hewan  </w:t>
            </w:r>
            <w:r w:rsidR="005E48C3" w:rsidRPr="00013940">
              <w:rPr>
                <w:rFonts w:ascii="Times New Roman" w:hAnsi="Times New Roman" w:cs="Times New Roman"/>
                <w:sz w:val="24"/>
                <w:szCs w:val="24"/>
              </w:rPr>
              <w:t xml:space="preserve">terlebih </w:t>
            </w:r>
            <w:r w:rsidRPr="00013940">
              <w:rPr>
                <w:rFonts w:ascii="Times New Roman" w:hAnsi="Times New Roman" w:cs="Times New Roman"/>
                <w:sz w:val="24"/>
                <w:szCs w:val="24"/>
              </w:rPr>
              <w:t xml:space="preserve"> pada  satwa  langka  semenjak  ia  bergabung  di  Gerakan  Penyelamat  Satwa  langka  (GPSL)  sejak  awal  kuliah.  Mendengar  cerita  petugas  konservasi  bahwa  banyak  orang  utan  yang  menjadi  korban  perburuan  liar,  perdagangan ilegal,  dan  bahkan  pembunuhan.  Hal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membuat  Molly  semakin  sedih  karena  banyak  orang  utan  yang  menjadi  korban  </w:t>
            </w:r>
            <w:r w:rsidR="002365F0" w:rsidRPr="00013940">
              <w:rPr>
                <w:rFonts w:ascii="Times New Roman" w:hAnsi="Times New Roman" w:cs="Times New Roman"/>
                <w:sz w:val="24"/>
                <w:szCs w:val="24"/>
              </w:rPr>
              <w:t>kebiadaban</w:t>
            </w:r>
            <w:r w:rsidRPr="00013940">
              <w:rPr>
                <w:rFonts w:ascii="Times New Roman" w:hAnsi="Times New Roman" w:cs="Times New Roman"/>
                <w:sz w:val="24"/>
                <w:szCs w:val="24"/>
              </w:rPr>
              <w:t xml:space="preserve">  manusia  sehingga  mereka  semakin  punah.  Ia  meyakinkan  pada  Karro  bahwa  masih  banyak  manusia  yang  peduli  dan  sayang  pada  orang  utan,  salah  satunya  dengan  membuat  konservasi  satwa  langka agar para orang utan  dapat diselamatkan dari ancaman pemburu.</w:t>
            </w:r>
          </w:p>
        </w:tc>
      </w:tr>
      <w:tr w:rsidR="007222E5" w:rsidRPr="00013940" w:rsidTr="004B7E16">
        <w:tc>
          <w:tcPr>
            <w:tcW w:w="570" w:type="dxa"/>
            <w:vMerge/>
          </w:tcPr>
          <w:p w:rsidR="007222E5" w:rsidRPr="00013940" w:rsidRDefault="007222E5" w:rsidP="00F14AA8">
            <w:pPr>
              <w:spacing w:after="0" w:line="240" w:lineRule="auto"/>
              <w:ind w:left="360" w:firstLine="0"/>
              <w:jc w:val="center"/>
              <w:rPr>
                <w:rFonts w:ascii="Times New Roman" w:hAnsi="Times New Roman" w:cs="Times New Roman"/>
                <w:sz w:val="24"/>
                <w:szCs w:val="24"/>
              </w:rPr>
            </w:pPr>
          </w:p>
        </w:tc>
        <w:tc>
          <w:tcPr>
            <w:tcW w:w="2397" w:type="dxa"/>
            <w:vMerge/>
          </w:tcPr>
          <w:p w:rsidR="007222E5" w:rsidRPr="00013940" w:rsidRDefault="007222E5" w:rsidP="00F14AA8">
            <w:pPr>
              <w:spacing w:after="0" w:line="240" w:lineRule="auto"/>
              <w:ind w:firstLine="0"/>
              <w:rPr>
                <w:rFonts w:ascii="Times New Roman" w:hAnsi="Times New Roman" w:cs="Times New Roman"/>
                <w:sz w:val="24"/>
                <w:szCs w:val="24"/>
              </w:rPr>
            </w:pPr>
          </w:p>
        </w:tc>
        <w:tc>
          <w:tcPr>
            <w:tcW w:w="1973" w:type="dxa"/>
            <w:vMerge/>
          </w:tcPr>
          <w:p w:rsidR="007222E5" w:rsidRPr="00013940" w:rsidRDefault="007222E5" w:rsidP="00F14AA8">
            <w:pPr>
              <w:spacing w:after="0" w:line="240" w:lineRule="auto"/>
              <w:ind w:firstLine="0"/>
              <w:jc w:val="center"/>
              <w:rPr>
                <w:rFonts w:ascii="Times New Roman" w:hAnsi="Times New Roman" w:cs="Times New Roman"/>
                <w:sz w:val="24"/>
                <w:szCs w:val="24"/>
              </w:rPr>
            </w:pPr>
          </w:p>
        </w:tc>
        <w:tc>
          <w:tcPr>
            <w:tcW w:w="1016" w:type="dxa"/>
          </w:tcPr>
          <w:p w:rsidR="007222E5" w:rsidRPr="00013940" w:rsidRDefault="00441074"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B</w:t>
            </w:r>
            <w:r w:rsidR="001C287B" w:rsidRPr="00013940">
              <w:rPr>
                <w:rFonts w:ascii="Times New Roman" w:hAnsi="Times New Roman" w:cs="Times New Roman"/>
                <w:sz w:val="24"/>
                <w:szCs w:val="24"/>
              </w:rPr>
              <w:t>.2.</w:t>
            </w:r>
            <w:r w:rsidR="000F7392" w:rsidRPr="00013940">
              <w:rPr>
                <w:rFonts w:ascii="Times New Roman" w:hAnsi="Times New Roman" w:cs="Times New Roman"/>
                <w:sz w:val="24"/>
                <w:szCs w:val="24"/>
              </w:rPr>
              <w:t>7</w:t>
            </w:r>
          </w:p>
        </w:tc>
        <w:tc>
          <w:tcPr>
            <w:tcW w:w="4881" w:type="dxa"/>
          </w:tcPr>
          <w:p w:rsidR="007222E5" w:rsidRPr="00013940" w:rsidRDefault="007222E5" w:rsidP="00F14AA8">
            <w:pPr>
              <w:tabs>
                <w:tab w:val="left" w:pos="4289"/>
              </w:tabs>
              <w:spacing w:after="0" w:line="240" w:lineRule="auto"/>
              <w:ind w:left="178" w:right="173" w:hanging="178"/>
              <w:jc w:val="both"/>
              <w:rPr>
                <w:rFonts w:ascii="Times New Roman" w:hAnsi="Times New Roman" w:cs="Times New Roman"/>
                <w:sz w:val="24"/>
                <w:szCs w:val="24"/>
              </w:rPr>
            </w:pPr>
            <w:r w:rsidRPr="00013940">
              <w:rPr>
                <w:rFonts w:ascii="Times New Roman" w:hAnsi="Times New Roman" w:cs="Times New Roman"/>
                <w:sz w:val="24"/>
                <w:szCs w:val="24"/>
              </w:rPr>
              <w:t>“Sobat  Kecil.  Sekarang  waktunya sarapan”</w:t>
            </w:r>
          </w:p>
          <w:p w:rsidR="007222E5" w:rsidRPr="00013940" w:rsidRDefault="007222E5"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Kamu  harus  makan  yang  banyak.  Kamu  harus  sehat.  Kamu  harus  kembali  mempersiapkan  dirimu  untuk  kembali  ke  hutan.”  </w:t>
            </w:r>
            <w:r w:rsidRPr="00013940">
              <w:rPr>
                <w:rFonts w:ascii="Times New Roman" w:hAnsi="Times New Roman" w:cs="Times New Roman"/>
                <w:sz w:val="24"/>
                <w:szCs w:val="24"/>
              </w:rPr>
              <w:fldChar w:fldCharType="begin" w:fldLock="1"/>
            </w:r>
            <w:r w:rsidR="008033FA" w:rsidRPr="00013940">
              <w:rPr>
                <w:rFonts w:ascii="Times New Roman" w:hAnsi="Times New Roman" w:cs="Times New Roman"/>
                <w:sz w:val="24"/>
                <w:szCs w:val="24"/>
              </w:rPr>
              <w:instrText>ADDIN CSL_CITATION {"citationItems":[{"id":"ITEM-1","itemData":{"author":[{"dropping-particle":"","family":"Riawani Elyta.","given":"&amp; Shabrina W.S.","non-dropping-particle":"","parse-names":false,"suffix":""}],"id":"ITEM-1","issued":{"date-parts":[["2012"]]},"publisher":"Bentang Belia","publisher-place":"Yogyakarta","title":"Ping! A Message from Borneo","type":"book"},"locator":"104","uris":["http://www.mendeley.com/documents/?uuid=3a930606-1a25-4491-9755-fa6e1e90d7f4"]}],"mendeley":{"formattedCitation":"(Riawani Elyta., 2012, p. 104)","plainTextFormattedCitation":"(Riawani Elyta., 2012, p. 104)","previouslyFormattedCitation":"(Riawani Elyta., 2012, p. 104)"},"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iawani Elyta., 2012, p. 104)</w:t>
            </w:r>
            <w:r w:rsidRPr="00013940">
              <w:rPr>
                <w:rFonts w:ascii="Times New Roman" w:hAnsi="Times New Roman" w:cs="Times New Roman"/>
                <w:sz w:val="24"/>
                <w:szCs w:val="24"/>
              </w:rPr>
              <w:fldChar w:fldCharType="end"/>
            </w:r>
          </w:p>
          <w:p w:rsidR="007222E5" w:rsidRPr="00013940" w:rsidRDefault="007222E5" w:rsidP="00F14AA8">
            <w:pPr>
              <w:spacing w:after="0" w:line="240" w:lineRule="auto"/>
              <w:ind w:firstLine="0"/>
              <w:jc w:val="both"/>
              <w:rPr>
                <w:rFonts w:ascii="Times New Roman" w:hAnsi="Times New Roman" w:cs="Times New Roman"/>
                <w:sz w:val="24"/>
                <w:szCs w:val="24"/>
              </w:rPr>
            </w:pPr>
          </w:p>
        </w:tc>
        <w:tc>
          <w:tcPr>
            <w:tcW w:w="5182" w:type="dxa"/>
          </w:tcPr>
          <w:p w:rsidR="007222E5" w:rsidRPr="00013940" w:rsidRDefault="007222E5"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001C287B" w:rsidRPr="00013940">
              <w:rPr>
                <w:rFonts w:ascii="Times New Roman" w:hAnsi="Times New Roman" w:cs="Times New Roman"/>
                <w:sz w:val="24"/>
                <w:szCs w:val="24"/>
              </w:rPr>
              <w:t>(</w:t>
            </w:r>
            <w:r w:rsidR="00441074" w:rsidRPr="00013940">
              <w:rPr>
                <w:rFonts w:ascii="Times New Roman" w:hAnsi="Times New Roman" w:cs="Times New Roman"/>
                <w:sz w:val="24"/>
                <w:szCs w:val="24"/>
              </w:rPr>
              <w:t>B</w:t>
            </w:r>
            <w:r w:rsidR="001C287B" w:rsidRPr="00013940">
              <w:rPr>
                <w:rFonts w:ascii="Times New Roman" w:hAnsi="Times New Roman" w:cs="Times New Roman"/>
                <w:sz w:val="24"/>
                <w:szCs w:val="24"/>
              </w:rPr>
              <w:t>.2.</w:t>
            </w:r>
            <w:r w:rsidR="000F7392" w:rsidRPr="00013940">
              <w:rPr>
                <w:rFonts w:ascii="Times New Roman" w:hAnsi="Times New Roman" w:cs="Times New Roman"/>
                <w:sz w:val="24"/>
                <w:szCs w:val="24"/>
              </w:rPr>
              <w:t>7</w:t>
            </w:r>
            <w:r w:rsidRPr="00013940">
              <w:rPr>
                <w:rFonts w:ascii="Times New Roman" w:hAnsi="Times New Roman" w:cs="Times New Roman"/>
                <w:sz w:val="24"/>
                <w:szCs w:val="24"/>
              </w:rPr>
              <w:t xml:space="preserve">)  menunjukkan  bahwa  sikap  kasih  sayang  dan  kepedulian  Molly  pada  orang  utan dengan memberikan makanan agar  kembali  pulih  dan  bisa  segera  kembali  ke  alam  liar.  Sobat  kecil  yang  membuat  Molly  semakin  sayang  dan  peduli  pada  orang  utan  bernama  Karro,  orang  utan  yang  depresi  akibat  anggota  keluarganya  dibunuh  dan  ditangkap  oleh  pemburu.  Selepas  selamat  dari  pemburu,  Karro  langsung  dibawa  ke  konservasi  untuk  segera  dirawat  oleh  dokter  </w:t>
            </w:r>
            <w:r w:rsidRPr="00013940">
              <w:rPr>
                <w:rFonts w:ascii="Times New Roman" w:hAnsi="Times New Roman" w:cs="Times New Roman"/>
                <w:sz w:val="24"/>
                <w:szCs w:val="24"/>
              </w:rPr>
              <w:lastRenderedPageBreak/>
              <w:t>hewan  dan  petugas  konservasi.  Tak  hanya  Karro,  banyak  orang  utan  lainnya  yang  menjadi  korban  dari  para  pemburu,  baik  yang  terluka  akibat  jeratan  perangkap,  maupun  depresi  akibat  kehilangan  anggota  keluarganya.</w:t>
            </w:r>
          </w:p>
        </w:tc>
      </w:tr>
      <w:tr w:rsidR="005A1D01" w:rsidRPr="00013940" w:rsidTr="004B7E16">
        <w:tc>
          <w:tcPr>
            <w:tcW w:w="570" w:type="dxa"/>
            <w:vMerge/>
          </w:tcPr>
          <w:p w:rsidR="005A1D01" w:rsidRPr="00013940" w:rsidRDefault="005A1D01" w:rsidP="00F14AA8">
            <w:pPr>
              <w:spacing w:after="0" w:line="240" w:lineRule="auto"/>
              <w:ind w:left="360" w:firstLine="0"/>
              <w:jc w:val="center"/>
              <w:rPr>
                <w:rFonts w:ascii="Times New Roman" w:hAnsi="Times New Roman" w:cs="Times New Roman"/>
                <w:sz w:val="24"/>
                <w:szCs w:val="24"/>
              </w:rPr>
            </w:pPr>
          </w:p>
        </w:tc>
        <w:tc>
          <w:tcPr>
            <w:tcW w:w="2397" w:type="dxa"/>
            <w:vMerge/>
          </w:tcPr>
          <w:p w:rsidR="005A1D01" w:rsidRPr="00013940" w:rsidRDefault="005A1D01" w:rsidP="00F14AA8">
            <w:pPr>
              <w:spacing w:after="0" w:line="240" w:lineRule="auto"/>
              <w:ind w:firstLine="0"/>
              <w:rPr>
                <w:rFonts w:ascii="Times New Roman" w:hAnsi="Times New Roman" w:cs="Times New Roman"/>
                <w:sz w:val="24"/>
                <w:szCs w:val="24"/>
              </w:rPr>
            </w:pPr>
          </w:p>
        </w:tc>
        <w:tc>
          <w:tcPr>
            <w:tcW w:w="1973" w:type="dxa"/>
            <w:vMerge/>
          </w:tcPr>
          <w:p w:rsidR="005A1D01" w:rsidRPr="00013940" w:rsidRDefault="005A1D01" w:rsidP="00F14AA8">
            <w:pPr>
              <w:spacing w:after="0" w:line="240" w:lineRule="auto"/>
              <w:ind w:firstLine="0"/>
              <w:jc w:val="center"/>
              <w:rPr>
                <w:rFonts w:ascii="Times New Roman" w:hAnsi="Times New Roman" w:cs="Times New Roman"/>
                <w:sz w:val="24"/>
                <w:szCs w:val="24"/>
              </w:rPr>
            </w:pPr>
          </w:p>
        </w:tc>
        <w:tc>
          <w:tcPr>
            <w:tcW w:w="1016" w:type="dxa"/>
          </w:tcPr>
          <w:p w:rsidR="005A1D01" w:rsidRPr="00013940" w:rsidRDefault="00441074"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B</w:t>
            </w:r>
            <w:r w:rsidR="005A1D01" w:rsidRPr="00013940">
              <w:rPr>
                <w:rFonts w:ascii="Times New Roman" w:hAnsi="Times New Roman" w:cs="Times New Roman"/>
                <w:sz w:val="24"/>
                <w:szCs w:val="24"/>
              </w:rPr>
              <w:t>.2.8</w:t>
            </w:r>
          </w:p>
        </w:tc>
        <w:tc>
          <w:tcPr>
            <w:tcW w:w="4881" w:type="dxa"/>
          </w:tcPr>
          <w:p w:rsidR="005A1D01" w:rsidRPr="00013940" w:rsidRDefault="005A1D0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Wow,  tidak  menduga,  ya,  ada  </w:t>
            </w:r>
            <w:r w:rsidRPr="00013940">
              <w:rPr>
                <w:rFonts w:ascii="Times New Roman" w:hAnsi="Times New Roman" w:cs="Times New Roman"/>
                <w:i/>
                <w:sz w:val="24"/>
                <w:szCs w:val="24"/>
              </w:rPr>
              <w:t>orang-orang  anum</w:t>
            </w:r>
            <w:r w:rsidRPr="00013940">
              <w:rPr>
                <w:rFonts w:ascii="Times New Roman" w:hAnsi="Times New Roman" w:cs="Times New Roman"/>
                <w:sz w:val="24"/>
                <w:szCs w:val="24"/>
              </w:rPr>
              <w:t xml:space="preserve">  yang  punya  kepedulian  besar  pada  hewan  langka,  juga  penulis,  seperti  mereka?”    </w:t>
            </w:r>
            <w:r w:rsidRPr="00013940">
              <w:rPr>
                <w:rFonts w:ascii="Times New Roman" w:hAnsi="Times New Roman" w:cs="Times New Roman"/>
                <w:sz w:val="24"/>
                <w:szCs w:val="24"/>
              </w:rPr>
              <w:fldChar w:fldCharType="begin" w:fldLock="1"/>
            </w:r>
            <w:r w:rsidR="008033FA" w:rsidRPr="00013940">
              <w:rPr>
                <w:rFonts w:ascii="Times New Roman" w:hAnsi="Times New Roman" w:cs="Times New Roman"/>
                <w:sz w:val="24"/>
                <w:szCs w:val="24"/>
              </w:rPr>
              <w:instrText>ADDIN CSL_CITATION {"citationItems":[{"id":"ITEM-1","itemData":{"author":[{"dropping-particle":"","family":"Riawani Elyta.","given":"&amp; Shabrina W.S.","non-dropping-particle":"","parse-names":false,"suffix":""}],"id":"ITEM-1","issued":{"date-parts":[["2012"]]},"publisher":"Bentang Belia","publisher-place":"Yogyakarta","title":"Ping! A Message from Borneo","type":"book"},"locator":"137","uris":["http://www.mendeley.com/documents/?uuid=3a930606-1a25-4491-9755-fa6e1e90d7f4"]}],"mendeley":{"formattedCitation":"(Riawani Elyta., 2012, p. 137)","plainTextFormattedCitation":"(Riawani Elyta., 2012, p. 137)","previouslyFormattedCitation":"(Riawani Elyta., 2012, p. 137)"},"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iawani Elyta., 2012, p. 137)</w:t>
            </w:r>
            <w:r w:rsidRPr="00013940">
              <w:rPr>
                <w:rFonts w:ascii="Times New Roman" w:hAnsi="Times New Roman" w:cs="Times New Roman"/>
                <w:sz w:val="24"/>
                <w:szCs w:val="24"/>
              </w:rPr>
              <w:fldChar w:fldCharType="end"/>
            </w:r>
          </w:p>
          <w:p w:rsidR="005A1D01" w:rsidRPr="00013940" w:rsidRDefault="005A1D01" w:rsidP="00F14AA8">
            <w:pPr>
              <w:spacing w:after="0" w:line="240" w:lineRule="auto"/>
              <w:ind w:firstLine="0"/>
              <w:jc w:val="both"/>
              <w:rPr>
                <w:rFonts w:ascii="Times New Roman" w:hAnsi="Times New Roman" w:cs="Times New Roman"/>
                <w:sz w:val="24"/>
                <w:szCs w:val="24"/>
              </w:rPr>
            </w:pPr>
          </w:p>
        </w:tc>
        <w:tc>
          <w:tcPr>
            <w:tcW w:w="5182" w:type="dxa"/>
          </w:tcPr>
          <w:p w:rsidR="005A1D01" w:rsidRPr="00013940" w:rsidRDefault="005A1D0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B</w:t>
            </w:r>
            <w:r w:rsidRPr="00013940">
              <w:rPr>
                <w:rFonts w:ascii="Times New Roman" w:hAnsi="Times New Roman" w:cs="Times New Roman"/>
                <w:sz w:val="24"/>
                <w:szCs w:val="24"/>
              </w:rPr>
              <w:t xml:space="preserve">.2.8)  menunjukkan  bahwa  sikap  biosentrisme  ditunjukkan  oleh  para  tokoh  dalam  novel  </w:t>
            </w:r>
            <w:r w:rsidRPr="00013940">
              <w:rPr>
                <w:rFonts w:ascii="Times New Roman" w:hAnsi="Times New Roman" w:cs="Times New Roman"/>
                <w:i/>
                <w:sz w:val="24"/>
                <w:szCs w:val="24"/>
              </w:rPr>
              <w:t>Ping!  A  Message  from  Borneo</w:t>
            </w:r>
            <w:r w:rsidRPr="00013940">
              <w:rPr>
                <w:rFonts w:ascii="Times New Roman" w:hAnsi="Times New Roman" w:cs="Times New Roman"/>
                <w:sz w:val="24"/>
                <w:szCs w:val="24"/>
              </w:rPr>
              <w:t>.  Wujud  nyata  kepedulian  tokoh  terhadap  satwa  langka  yang  dilakukan  anak  muda  (</w:t>
            </w:r>
            <w:r w:rsidRPr="00013940">
              <w:rPr>
                <w:rFonts w:ascii="Times New Roman" w:hAnsi="Times New Roman" w:cs="Times New Roman"/>
                <w:i/>
                <w:sz w:val="24"/>
                <w:szCs w:val="24"/>
              </w:rPr>
              <w:t>anum</w:t>
            </w:r>
            <w:r w:rsidRPr="00013940">
              <w:rPr>
                <w:rFonts w:ascii="Times New Roman" w:hAnsi="Times New Roman" w:cs="Times New Roman"/>
                <w:sz w:val="24"/>
                <w:szCs w:val="24"/>
              </w:rPr>
              <w:t xml:space="preserve">)  yaitu  Nick,  Andy,  dan  Molly. Mereka melakukan kegiatan dengan  menyumbang  dana  untuk  keperluan  perawatan  orang  utan  yang  ada  di  konservasi.  Kepedulian  mereka terhadap orang utan juga mereka tuangkan melalui  </w:t>
            </w:r>
            <w:r w:rsidR="005E48C3" w:rsidRPr="00013940">
              <w:rPr>
                <w:rFonts w:ascii="Times New Roman" w:hAnsi="Times New Roman" w:cs="Times New Roman"/>
                <w:sz w:val="24"/>
                <w:szCs w:val="24"/>
              </w:rPr>
              <w:t>sebuah</w:t>
            </w:r>
            <w:r w:rsidRPr="00013940">
              <w:rPr>
                <w:rFonts w:ascii="Times New Roman" w:hAnsi="Times New Roman" w:cs="Times New Roman"/>
                <w:sz w:val="24"/>
                <w:szCs w:val="24"/>
              </w:rPr>
              <w:t xml:space="preserve">  tulisan  buku  dan  novel  hasil  penelitian  dan  kunjungan  saat  ke  hutan  konservasi  yang  ada  di  Samboja  Kalimantan  Timur.  Karya  anak  muda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terkait  dengan  orang  utan  yang  menjadi  spesies  satwa  langka  bisa  menjadi  motivasi  bagi  orang-orang  agar  orang  utan  perlu  dijaga  dan  dirawat  dengan  baik  agar  populasinya  tidak  punah.</w:t>
            </w:r>
          </w:p>
        </w:tc>
      </w:tr>
      <w:tr w:rsidR="00860EA8" w:rsidRPr="00013940" w:rsidTr="004B7E16">
        <w:tc>
          <w:tcPr>
            <w:tcW w:w="570" w:type="dxa"/>
            <w:vMerge/>
          </w:tcPr>
          <w:p w:rsidR="00860EA8" w:rsidRPr="00013940" w:rsidRDefault="00860EA8" w:rsidP="00F14AA8">
            <w:pPr>
              <w:spacing w:after="0" w:line="240" w:lineRule="auto"/>
              <w:ind w:left="360" w:firstLine="0"/>
              <w:jc w:val="center"/>
              <w:rPr>
                <w:rFonts w:ascii="Times New Roman" w:hAnsi="Times New Roman" w:cs="Times New Roman"/>
                <w:sz w:val="24"/>
                <w:szCs w:val="24"/>
              </w:rPr>
            </w:pPr>
          </w:p>
        </w:tc>
        <w:tc>
          <w:tcPr>
            <w:tcW w:w="2397" w:type="dxa"/>
            <w:vMerge/>
          </w:tcPr>
          <w:p w:rsidR="00860EA8" w:rsidRPr="00013940" w:rsidRDefault="00860EA8" w:rsidP="00F14AA8">
            <w:pPr>
              <w:spacing w:after="0" w:line="240" w:lineRule="auto"/>
              <w:ind w:firstLine="0"/>
              <w:rPr>
                <w:rFonts w:ascii="Times New Roman" w:hAnsi="Times New Roman" w:cs="Times New Roman"/>
                <w:sz w:val="24"/>
                <w:szCs w:val="24"/>
              </w:rPr>
            </w:pPr>
          </w:p>
        </w:tc>
        <w:tc>
          <w:tcPr>
            <w:tcW w:w="1973" w:type="dxa"/>
            <w:vMerge w:val="restart"/>
          </w:tcPr>
          <w:p w:rsidR="00860EA8" w:rsidRPr="00013940" w:rsidRDefault="00860EA8"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Sikap Tanggung Jawab</w:t>
            </w:r>
          </w:p>
        </w:tc>
        <w:tc>
          <w:tcPr>
            <w:tcW w:w="1016" w:type="dxa"/>
          </w:tcPr>
          <w:p w:rsidR="00860EA8" w:rsidRPr="00013940" w:rsidRDefault="00441074"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B</w:t>
            </w:r>
            <w:r w:rsidR="00AD2827" w:rsidRPr="00013940">
              <w:rPr>
                <w:rFonts w:ascii="Times New Roman" w:hAnsi="Times New Roman" w:cs="Times New Roman"/>
                <w:sz w:val="24"/>
                <w:szCs w:val="24"/>
              </w:rPr>
              <w:t>.2.1</w:t>
            </w:r>
          </w:p>
        </w:tc>
        <w:tc>
          <w:tcPr>
            <w:tcW w:w="4881" w:type="dxa"/>
          </w:tcPr>
          <w:p w:rsidR="00860EA8" w:rsidRPr="00013940" w:rsidRDefault="00860EA8"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Tentu  saja  hewan-hewan  di  BOS.  Ya,  beruang  madu,  ya,  orang  utan.  Satu  ekor  beruang  saja  bisa  menghabiskan  tiga  buah  semangka  sekali  makan.  Jadi,  kalau  tidak  menyuplai  </w:t>
            </w:r>
            <w:r w:rsidR="00393FCC">
              <w:rPr>
                <w:rFonts w:ascii="Times New Roman" w:hAnsi="Times New Roman" w:cs="Times New Roman"/>
                <w:sz w:val="24"/>
                <w:szCs w:val="24"/>
              </w:rPr>
              <w:t>s</w:t>
            </w:r>
            <w:bookmarkStart w:id="0" w:name="_GoBack"/>
            <w:bookmarkEnd w:id="0"/>
            <w:r w:rsidR="004E0AD7" w:rsidRPr="00013940">
              <w:rPr>
                <w:rFonts w:ascii="Times New Roman" w:hAnsi="Times New Roman" w:cs="Times New Roman"/>
                <w:sz w:val="24"/>
                <w:szCs w:val="24"/>
              </w:rPr>
              <w:t>ebanyak</w:t>
            </w:r>
            <w:r w:rsidRPr="00013940">
              <w:rPr>
                <w:rFonts w:ascii="Times New Roman" w:hAnsi="Times New Roman" w:cs="Times New Roman"/>
                <w:sz w:val="24"/>
                <w:szCs w:val="24"/>
              </w:rPr>
              <w:t xml:space="preserve">  ini,  tidak  akan  cukup.  Bisa-bisa  mereka  akan  mengamuk  karena  kelaparan.”  </w:t>
            </w:r>
            <w:r w:rsidRPr="00013940">
              <w:rPr>
                <w:rFonts w:ascii="Times New Roman" w:hAnsi="Times New Roman" w:cs="Times New Roman"/>
                <w:sz w:val="24"/>
                <w:szCs w:val="24"/>
              </w:rPr>
              <w:fldChar w:fldCharType="begin" w:fldLock="1"/>
            </w:r>
            <w:r w:rsidR="008033FA" w:rsidRPr="00013940">
              <w:rPr>
                <w:rFonts w:ascii="Times New Roman" w:hAnsi="Times New Roman" w:cs="Times New Roman"/>
                <w:sz w:val="24"/>
                <w:szCs w:val="24"/>
              </w:rPr>
              <w:instrText>ADDIN CSL_CITATION {"citationItems":[{"id":"ITEM-1","itemData":{"author":[{"dropping-particle":"","family":"Riawani Elyta.","given":"&amp; Shabrina W.S.","non-dropping-particle":"","parse-names":false,"suffix":""}],"id":"ITEM-1","issued":{"date-parts":[["2012"]]},"publisher":"Bentang Belia","publisher-place":"Yogyakarta","title":"Ping! A Message from Borneo","type":"book"},"locator":"52","uris":["http://www.mendeley.com/documents/?uuid=3a930606-1a25-4491-9755-fa6e1e90d7f4"]}],"mendeley":{"formattedCitation":"(Riawani Elyta., 2012, p. 52)","plainTextFormattedCitation":"(Riawani Elyta., 2012, p. 52)","previouslyFormattedCitation":"(Riawani Elyta., 2012, p. 52)"},"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iawani Elyta., 2012, p. 52)</w:t>
            </w:r>
            <w:r w:rsidRPr="00013940">
              <w:rPr>
                <w:rFonts w:ascii="Times New Roman" w:hAnsi="Times New Roman" w:cs="Times New Roman"/>
                <w:sz w:val="24"/>
                <w:szCs w:val="24"/>
              </w:rPr>
              <w:fldChar w:fldCharType="end"/>
            </w:r>
            <w:r w:rsidRPr="00013940">
              <w:rPr>
                <w:rFonts w:ascii="Times New Roman" w:hAnsi="Times New Roman" w:cs="Times New Roman"/>
                <w:sz w:val="24"/>
                <w:szCs w:val="24"/>
              </w:rPr>
              <w:t xml:space="preserve">    </w:t>
            </w:r>
          </w:p>
        </w:tc>
        <w:tc>
          <w:tcPr>
            <w:tcW w:w="5182" w:type="dxa"/>
          </w:tcPr>
          <w:p w:rsidR="00860EA8" w:rsidRPr="00013940" w:rsidRDefault="00AD2827"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  (</w:t>
            </w:r>
            <w:r w:rsidR="00441074" w:rsidRPr="00013940">
              <w:rPr>
                <w:rFonts w:ascii="Times New Roman" w:hAnsi="Times New Roman" w:cs="Times New Roman"/>
                <w:sz w:val="24"/>
                <w:szCs w:val="24"/>
              </w:rPr>
              <w:t>B</w:t>
            </w:r>
            <w:r w:rsidRPr="00013940">
              <w:rPr>
                <w:rFonts w:ascii="Times New Roman" w:hAnsi="Times New Roman" w:cs="Times New Roman"/>
                <w:sz w:val="24"/>
                <w:szCs w:val="24"/>
              </w:rPr>
              <w:t>.2.1</w:t>
            </w:r>
            <w:r w:rsidR="00860EA8" w:rsidRPr="00013940">
              <w:rPr>
                <w:rFonts w:ascii="Times New Roman" w:hAnsi="Times New Roman" w:cs="Times New Roman"/>
                <w:sz w:val="24"/>
                <w:szCs w:val="24"/>
              </w:rPr>
              <w:t xml:space="preserve">)  menunjukkan  bahwa  salah  satu  sikap  tanggung  jawab  dari  petugas  konservasi  yaitu  merawat  hewan-hewan  dengan  selalu  memberikan  makanan  yang  banyak  agar  hewan  </w:t>
            </w:r>
            <w:r w:rsidR="006A673B" w:rsidRPr="00013940">
              <w:rPr>
                <w:rFonts w:ascii="Times New Roman" w:hAnsi="Times New Roman" w:cs="Times New Roman"/>
                <w:sz w:val="24"/>
                <w:szCs w:val="24"/>
              </w:rPr>
              <w:t>tersebut</w:t>
            </w:r>
            <w:r w:rsidR="00860EA8" w:rsidRPr="00013940">
              <w:rPr>
                <w:rFonts w:ascii="Times New Roman" w:hAnsi="Times New Roman" w:cs="Times New Roman"/>
                <w:sz w:val="24"/>
                <w:szCs w:val="24"/>
              </w:rPr>
              <w:t xml:space="preserve">  cepat  kembali  sehat.  Hewan  </w:t>
            </w:r>
            <w:r w:rsidR="006A673B" w:rsidRPr="00013940">
              <w:rPr>
                <w:rFonts w:ascii="Times New Roman" w:hAnsi="Times New Roman" w:cs="Times New Roman"/>
                <w:sz w:val="24"/>
                <w:szCs w:val="24"/>
              </w:rPr>
              <w:t>tersebut</w:t>
            </w:r>
            <w:r w:rsidR="00860EA8" w:rsidRPr="00013940">
              <w:rPr>
                <w:rFonts w:ascii="Times New Roman" w:hAnsi="Times New Roman" w:cs="Times New Roman"/>
                <w:sz w:val="24"/>
                <w:szCs w:val="24"/>
              </w:rPr>
              <w:t xml:space="preserve">  biasa  diberi  makan  buah  semangka  hasil  petani  lokal.  Karena  sudah  terbiasa  makan  yang  </w:t>
            </w:r>
            <w:r w:rsidR="00860EA8" w:rsidRPr="00013940">
              <w:rPr>
                <w:rFonts w:ascii="Times New Roman" w:hAnsi="Times New Roman" w:cs="Times New Roman"/>
                <w:sz w:val="24"/>
                <w:szCs w:val="24"/>
              </w:rPr>
              <w:lastRenderedPageBreak/>
              <w:t>banyak,  hewan  yang  ada  dikonservasi  akan  mengamuk  jika  diberi  makan  sedikit.  Hewan  yang  ada  di  konservasi  seperti  beruang  madu  dan  orang  utan  biasanya  korban  dari  kerusakan  habitat  atau  terluka  terjerat  perangkap  yang  dilakukan  oleh  manusia  untuk  kepentingannya.</w:t>
            </w:r>
          </w:p>
        </w:tc>
      </w:tr>
      <w:tr w:rsidR="007E1F70" w:rsidRPr="00013940" w:rsidTr="004B7E16">
        <w:tc>
          <w:tcPr>
            <w:tcW w:w="570" w:type="dxa"/>
            <w:vMerge/>
          </w:tcPr>
          <w:p w:rsidR="007E1F70" w:rsidRPr="00013940" w:rsidRDefault="007E1F70" w:rsidP="00F14AA8">
            <w:pPr>
              <w:spacing w:after="0" w:line="240" w:lineRule="auto"/>
              <w:ind w:left="360" w:firstLine="0"/>
              <w:jc w:val="center"/>
              <w:rPr>
                <w:rFonts w:ascii="Times New Roman" w:hAnsi="Times New Roman" w:cs="Times New Roman"/>
                <w:sz w:val="24"/>
                <w:szCs w:val="24"/>
              </w:rPr>
            </w:pPr>
          </w:p>
        </w:tc>
        <w:tc>
          <w:tcPr>
            <w:tcW w:w="2397" w:type="dxa"/>
            <w:vMerge/>
          </w:tcPr>
          <w:p w:rsidR="007E1F70" w:rsidRPr="00013940" w:rsidRDefault="007E1F70" w:rsidP="00F14AA8">
            <w:pPr>
              <w:spacing w:after="0" w:line="240" w:lineRule="auto"/>
              <w:ind w:firstLine="0"/>
              <w:rPr>
                <w:rFonts w:ascii="Times New Roman" w:hAnsi="Times New Roman" w:cs="Times New Roman"/>
                <w:sz w:val="24"/>
                <w:szCs w:val="24"/>
              </w:rPr>
            </w:pPr>
          </w:p>
        </w:tc>
        <w:tc>
          <w:tcPr>
            <w:tcW w:w="1973" w:type="dxa"/>
            <w:vMerge/>
          </w:tcPr>
          <w:p w:rsidR="007E1F70" w:rsidRPr="00013940" w:rsidRDefault="007E1F70" w:rsidP="00F14AA8">
            <w:pPr>
              <w:spacing w:after="0" w:line="240" w:lineRule="auto"/>
              <w:ind w:firstLine="0"/>
              <w:jc w:val="center"/>
              <w:rPr>
                <w:rFonts w:ascii="Times New Roman" w:hAnsi="Times New Roman" w:cs="Times New Roman"/>
                <w:sz w:val="24"/>
                <w:szCs w:val="24"/>
              </w:rPr>
            </w:pPr>
          </w:p>
        </w:tc>
        <w:tc>
          <w:tcPr>
            <w:tcW w:w="1016" w:type="dxa"/>
          </w:tcPr>
          <w:p w:rsidR="007E1F70" w:rsidRPr="00013940" w:rsidRDefault="00441074"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B</w:t>
            </w:r>
            <w:r w:rsidR="007E1F70" w:rsidRPr="00013940">
              <w:rPr>
                <w:rFonts w:ascii="Times New Roman" w:hAnsi="Times New Roman" w:cs="Times New Roman"/>
                <w:sz w:val="24"/>
                <w:szCs w:val="24"/>
              </w:rPr>
              <w:t>.2.2</w:t>
            </w:r>
          </w:p>
        </w:tc>
        <w:tc>
          <w:tcPr>
            <w:tcW w:w="4881" w:type="dxa"/>
          </w:tcPr>
          <w:p w:rsidR="007E1F70" w:rsidRPr="00013940" w:rsidRDefault="007E1F70"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Apakah  dia  sakit,  Pak?”  tanyaku  pada  pria  yang  kini  menjentik-jentikkan  jarinya  di  depan  Karro.  “Kalau  yang  Nona  tanyakan  itu  fisiknya,  Karro  sehat.  Tapi,  tidak  demikian  dengan  psikisnya.  Kali  pertama  sampai  kemari,  Karro  harus  dipisahkan  dengan  orang  utan-orang  utan  yang  lain  karena  ia  seperti  mengalami  depresi.  Karro  tak  mau  makan  dan  minum.  Juga  tidak  mau  bermain-main.  Kerjanya  hanya  menyendiri.  Baru  </w:t>
            </w:r>
            <w:r w:rsidR="00225EC2" w:rsidRPr="00013940">
              <w:rPr>
                <w:rFonts w:ascii="Times New Roman" w:hAnsi="Times New Roman" w:cs="Times New Roman"/>
                <w:sz w:val="24"/>
                <w:szCs w:val="24"/>
              </w:rPr>
              <w:t>beberapa</w:t>
            </w:r>
            <w:r w:rsidRPr="00013940">
              <w:rPr>
                <w:rFonts w:ascii="Times New Roman" w:hAnsi="Times New Roman" w:cs="Times New Roman"/>
                <w:sz w:val="24"/>
                <w:szCs w:val="24"/>
              </w:rPr>
              <w:t xml:space="preserve">  minggu  ini  saja  Karro  dibawa  kemari,  setelah  dokter  yang  memeriksanya  menyarankan  bahwa  sudah  saatnya  Karro  mulai  dilatih  untuk  beradaptasi  kembali  dengan  kehidupan  normal,  bukan  di  tengah-tengah  orang  utan  yang  juga  mengalami  kondisi  psikis  sepertinya.”  </w:t>
            </w:r>
            <w:r w:rsidRPr="00013940">
              <w:rPr>
                <w:rFonts w:ascii="Times New Roman" w:hAnsi="Times New Roman" w:cs="Times New Roman"/>
                <w:sz w:val="24"/>
                <w:szCs w:val="24"/>
              </w:rPr>
              <w:fldChar w:fldCharType="begin" w:fldLock="1"/>
            </w:r>
            <w:r w:rsidR="008033FA" w:rsidRPr="00013940">
              <w:rPr>
                <w:rFonts w:ascii="Times New Roman" w:hAnsi="Times New Roman" w:cs="Times New Roman"/>
                <w:sz w:val="24"/>
                <w:szCs w:val="24"/>
              </w:rPr>
              <w:instrText>ADDIN CSL_CITATION {"citationItems":[{"id":"ITEM-1","itemData":{"author":[{"dropping-particle":"","family":"Riawani Elyta.","given":"&amp; Shabrina W.S.","non-dropping-particle":"","parse-names":false,"suffix":""}],"id":"ITEM-1","issued":{"date-parts":[["2012"]]},"publisher":"Bentang Belia","publisher-place":"Yogyakarta","title":"Ping! A Message from Borneo","type":"book"},"locator":"59","uris":["http://www.mendeley.com/documents/?uuid=3a930606-1a25-4491-9755-fa6e1e90d7f4"]}],"mendeley":{"formattedCitation":"(Riawani Elyta., 2012, p. 59)","plainTextFormattedCitation":"(Riawani Elyta., 2012, p. 59)","previouslyFormattedCitation":"(Riawani Elyta., 2012, p. 59)"},"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iawani Elyta., 2012, p. 59)</w:t>
            </w:r>
            <w:r w:rsidRPr="00013940">
              <w:rPr>
                <w:rFonts w:ascii="Times New Roman" w:hAnsi="Times New Roman" w:cs="Times New Roman"/>
                <w:sz w:val="24"/>
                <w:szCs w:val="24"/>
              </w:rPr>
              <w:fldChar w:fldCharType="end"/>
            </w:r>
            <w:r w:rsidRPr="00013940">
              <w:rPr>
                <w:rFonts w:ascii="Times New Roman" w:hAnsi="Times New Roman" w:cs="Times New Roman"/>
                <w:sz w:val="24"/>
                <w:szCs w:val="24"/>
              </w:rPr>
              <w:t xml:space="preserve">    </w:t>
            </w:r>
          </w:p>
        </w:tc>
        <w:tc>
          <w:tcPr>
            <w:tcW w:w="5182" w:type="dxa"/>
          </w:tcPr>
          <w:p w:rsidR="007E1F70" w:rsidRPr="00013940" w:rsidRDefault="007E1F70" w:rsidP="00361317">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B</w:t>
            </w:r>
            <w:r w:rsidRPr="00013940">
              <w:rPr>
                <w:rFonts w:ascii="Times New Roman" w:hAnsi="Times New Roman" w:cs="Times New Roman"/>
                <w:sz w:val="24"/>
                <w:szCs w:val="24"/>
              </w:rPr>
              <w:t xml:space="preserve">.2.2)  menunjukkan  bahwa  akibat  dari  perburuan  maupun  habitatnya  rusak  banyak  orang  utan  mengalami  kematian  bahkan  depresi.  Salah  satunnya  Karro,  orang  utan  yang  mengalami  depresi  akibat  induknya  mati  karena  memakan  buah  pisang  yang  telah  diracun.  Walaupun  Karro  memang  sehat  fisik  tetapi  tidak  dengan  kondisi  psikisnya  sehingga  harus  dibawa  ke  konservasi  untuk  dilatih  beradaptasi  kembali  dengan  kehidupan  normal.  Saat  di  hutan  konservasi  pun  Karro  dipisah  dengan  orang  utan  lainnya  yang  kondisi  psikis  sama  sepertinya  agar  Karro  dapat  hidup  normal.  Dengan  dibawanya  Karro  ke  konservasi,  sikap  </w:t>
            </w:r>
            <w:r w:rsidR="00361317" w:rsidRPr="00013940">
              <w:rPr>
                <w:rFonts w:ascii="Times New Roman" w:hAnsi="Times New Roman" w:cs="Times New Roman"/>
                <w:sz w:val="24"/>
                <w:szCs w:val="24"/>
              </w:rPr>
              <w:t>tang</w:t>
            </w:r>
            <w:r w:rsidR="00B777A8" w:rsidRPr="00013940">
              <w:rPr>
                <w:rFonts w:ascii="Times New Roman" w:hAnsi="Times New Roman" w:cs="Times New Roman"/>
                <w:sz w:val="24"/>
                <w:szCs w:val="24"/>
              </w:rPr>
              <w:t>g</w:t>
            </w:r>
            <w:r w:rsidR="00361317" w:rsidRPr="00013940">
              <w:rPr>
                <w:rFonts w:ascii="Times New Roman" w:hAnsi="Times New Roman" w:cs="Times New Roman"/>
                <w:sz w:val="24"/>
                <w:szCs w:val="24"/>
              </w:rPr>
              <w:t xml:space="preserve">ung jawab sebagai manusia dalam menyelamatkan </w:t>
            </w:r>
            <w:r w:rsidRPr="00013940">
              <w:rPr>
                <w:rFonts w:ascii="Times New Roman" w:hAnsi="Times New Roman" w:cs="Times New Roman"/>
                <w:sz w:val="24"/>
                <w:szCs w:val="24"/>
              </w:rPr>
              <w:t>hewan  (orang  utan)  merupakan  hal  yang  penting  pada  diri  manusia.  Karena  orang  utan  maupun  hewan  lainnya  memiliki  hak  yang  sama  untuk  hidup  dan  berkembang  agar  populasi  mereka  tidak  punah.  Banyak  orang  utan  yang  diselamatkan  ke  konservasi  karena  habitat  telah  rusak  demi  kepentingan  pembukaan  lahan  sawit.</w:t>
            </w:r>
          </w:p>
        </w:tc>
      </w:tr>
      <w:tr w:rsidR="007E1F70" w:rsidRPr="00013940" w:rsidTr="004B7E16">
        <w:tc>
          <w:tcPr>
            <w:tcW w:w="570" w:type="dxa"/>
            <w:vMerge/>
          </w:tcPr>
          <w:p w:rsidR="007E1F70" w:rsidRPr="00013940" w:rsidRDefault="007E1F70" w:rsidP="00F14AA8">
            <w:pPr>
              <w:spacing w:after="0" w:line="240" w:lineRule="auto"/>
              <w:ind w:left="360" w:firstLine="0"/>
              <w:jc w:val="center"/>
              <w:rPr>
                <w:rFonts w:ascii="Times New Roman" w:hAnsi="Times New Roman" w:cs="Times New Roman"/>
                <w:sz w:val="24"/>
                <w:szCs w:val="24"/>
              </w:rPr>
            </w:pPr>
          </w:p>
        </w:tc>
        <w:tc>
          <w:tcPr>
            <w:tcW w:w="2397" w:type="dxa"/>
            <w:vMerge/>
          </w:tcPr>
          <w:p w:rsidR="007E1F70" w:rsidRPr="00013940" w:rsidRDefault="007E1F70" w:rsidP="00F14AA8">
            <w:pPr>
              <w:spacing w:after="0" w:line="240" w:lineRule="auto"/>
              <w:ind w:firstLine="0"/>
              <w:rPr>
                <w:rFonts w:ascii="Times New Roman" w:hAnsi="Times New Roman" w:cs="Times New Roman"/>
                <w:sz w:val="24"/>
                <w:szCs w:val="24"/>
              </w:rPr>
            </w:pPr>
          </w:p>
        </w:tc>
        <w:tc>
          <w:tcPr>
            <w:tcW w:w="1973" w:type="dxa"/>
            <w:vMerge/>
          </w:tcPr>
          <w:p w:rsidR="007E1F70" w:rsidRPr="00013940" w:rsidRDefault="007E1F70" w:rsidP="00F14AA8">
            <w:pPr>
              <w:spacing w:after="0" w:line="240" w:lineRule="auto"/>
              <w:ind w:firstLine="0"/>
              <w:jc w:val="center"/>
              <w:rPr>
                <w:rFonts w:ascii="Times New Roman" w:hAnsi="Times New Roman" w:cs="Times New Roman"/>
                <w:sz w:val="24"/>
                <w:szCs w:val="24"/>
              </w:rPr>
            </w:pPr>
          </w:p>
        </w:tc>
        <w:tc>
          <w:tcPr>
            <w:tcW w:w="1016" w:type="dxa"/>
          </w:tcPr>
          <w:p w:rsidR="007E1F70" w:rsidRPr="00013940" w:rsidRDefault="00441074"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B</w:t>
            </w:r>
            <w:r w:rsidR="007E1F70" w:rsidRPr="00013940">
              <w:rPr>
                <w:rFonts w:ascii="Times New Roman" w:hAnsi="Times New Roman" w:cs="Times New Roman"/>
                <w:sz w:val="24"/>
                <w:szCs w:val="24"/>
              </w:rPr>
              <w:t>.2.3</w:t>
            </w:r>
          </w:p>
        </w:tc>
        <w:tc>
          <w:tcPr>
            <w:tcW w:w="4881" w:type="dxa"/>
          </w:tcPr>
          <w:p w:rsidR="007E1F70" w:rsidRPr="00013940" w:rsidRDefault="007E1F70" w:rsidP="00202D77">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Pembakaran  hutan  untuk  lahan  sawit,  lalu  orang  utan  yang  selamat  dibawa  ke  konservasi.  Di  sana  mereka  dilatih  dan  dirawat  </w:t>
            </w:r>
            <w:r w:rsidR="00202D77" w:rsidRPr="00013940">
              <w:rPr>
                <w:rFonts w:ascii="Times New Roman" w:hAnsi="Times New Roman" w:cs="Times New Roman"/>
                <w:sz w:val="24"/>
                <w:szCs w:val="24"/>
              </w:rPr>
              <w:t>s</w:t>
            </w:r>
            <w:r w:rsidR="006A673B" w:rsidRPr="00013940">
              <w:rPr>
                <w:rFonts w:ascii="Times New Roman" w:hAnsi="Times New Roman" w:cs="Times New Roman"/>
                <w:sz w:val="24"/>
                <w:szCs w:val="24"/>
              </w:rPr>
              <w:t>ebelum</w:t>
            </w:r>
            <w:r w:rsidRPr="00013940">
              <w:rPr>
                <w:rFonts w:ascii="Times New Roman" w:hAnsi="Times New Roman" w:cs="Times New Roman"/>
                <w:sz w:val="24"/>
                <w:szCs w:val="24"/>
              </w:rPr>
              <w:t xml:space="preserve">  dikembalikan  lagi  ke  hutan  liar  yang  juml</w:t>
            </w:r>
            <w:r w:rsidR="00202D77" w:rsidRPr="00013940">
              <w:rPr>
                <w:rFonts w:ascii="Times New Roman" w:hAnsi="Times New Roman" w:cs="Times New Roman"/>
                <w:sz w:val="24"/>
                <w:szCs w:val="24"/>
              </w:rPr>
              <w:t>ahnya  sudah  jauh  berkurang</w:t>
            </w:r>
            <w:r w:rsidRPr="00013940">
              <w:rPr>
                <w:rFonts w:ascii="Times New Roman" w:hAnsi="Times New Roman" w:cs="Times New Roman"/>
                <w:sz w:val="24"/>
                <w:szCs w:val="24"/>
              </w:rPr>
              <w:t xml:space="preserve">...”  </w:t>
            </w:r>
            <w:r w:rsidRPr="00013940">
              <w:rPr>
                <w:rFonts w:ascii="Times New Roman" w:hAnsi="Times New Roman" w:cs="Times New Roman"/>
                <w:sz w:val="24"/>
                <w:szCs w:val="24"/>
              </w:rPr>
              <w:fldChar w:fldCharType="begin" w:fldLock="1"/>
            </w:r>
            <w:r w:rsidR="008033FA" w:rsidRPr="00013940">
              <w:rPr>
                <w:rFonts w:ascii="Times New Roman" w:hAnsi="Times New Roman" w:cs="Times New Roman"/>
                <w:sz w:val="24"/>
                <w:szCs w:val="24"/>
              </w:rPr>
              <w:instrText>ADDIN CSL_CITATION {"citationItems":[{"id":"ITEM-1","itemData":{"author":[{"dropping-particle":"","family":"Riawani Elyta.","given":"&amp; Shabrina W.S.","non-dropping-particle":"","parse-names":false,"suffix":""}],"id":"ITEM-1","issued":{"date-parts":[["2012"]]},"publisher":"Bentang Belia","publisher-place":"Yogyakarta","title":"Ping! A Message from Borneo","type":"book"},"locator":"81","uris":["http://www.mendeley.com/documents/?uuid=3a930606-1a25-4491-9755-fa6e1e90d7f4"]}],"mendeley":{"formattedCitation":"(Riawani Elyta., 2012, p. 81)","plainTextFormattedCitation":"(Riawani Elyta., 2012, p. 81)","previouslyFormattedCitation":"(Riawani Elyta., 2012, p. 81)"},"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iawani Elyta., 2012, p. 81)</w:t>
            </w:r>
            <w:r w:rsidRPr="00013940">
              <w:rPr>
                <w:rFonts w:ascii="Times New Roman" w:hAnsi="Times New Roman" w:cs="Times New Roman"/>
                <w:sz w:val="24"/>
                <w:szCs w:val="24"/>
              </w:rPr>
              <w:fldChar w:fldCharType="end"/>
            </w:r>
            <w:r w:rsidRPr="00013940">
              <w:rPr>
                <w:rFonts w:ascii="Times New Roman" w:hAnsi="Times New Roman" w:cs="Times New Roman"/>
                <w:sz w:val="24"/>
                <w:szCs w:val="24"/>
              </w:rPr>
              <w:t xml:space="preserve">  </w:t>
            </w:r>
          </w:p>
        </w:tc>
        <w:tc>
          <w:tcPr>
            <w:tcW w:w="5182" w:type="dxa"/>
          </w:tcPr>
          <w:p w:rsidR="007E1F70" w:rsidRPr="00013940" w:rsidRDefault="007E1F70"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B</w:t>
            </w:r>
            <w:r w:rsidRPr="00013940">
              <w:rPr>
                <w:rFonts w:ascii="Times New Roman" w:hAnsi="Times New Roman" w:cs="Times New Roman"/>
                <w:sz w:val="24"/>
                <w:szCs w:val="24"/>
              </w:rPr>
              <w:t xml:space="preserve">.2.3)  menunjukkan  bahwa  hutan  yang  ada  di  Kalimantan  sengaja  dibakar  untuk  pembukaan  lahan  sawit.  Hal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membuat  orang  utan  banyak  yang  menjadi  korban  </w:t>
            </w:r>
            <w:r w:rsidR="00872F41" w:rsidRPr="00013940">
              <w:rPr>
                <w:rFonts w:ascii="Times New Roman" w:hAnsi="Times New Roman" w:cs="Times New Roman"/>
                <w:sz w:val="24"/>
                <w:szCs w:val="24"/>
              </w:rPr>
              <w:t>kebakaran</w:t>
            </w:r>
            <w:r w:rsidRPr="00013940">
              <w:rPr>
                <w:rFonts w:ascii="Times New Roman" w:hAnsi="Times New Roman" w:cs="Times New Roman"/>
                <w:sz w:val="24"/>
                <w:szCs w:val="24"/>
              </w:rPr>
              <w:t xml:space="preserve">  hutan  sehingga  mereka  yang  selamat  harus  dibawa  ke  konservasi.  Tujuan  dibawanya  ke  konservasi  agar  orang  utan  yang  mengalami  luka,  stres,  dan  trauma,  akan  di  rawat  oleh  dokter  hewan  dan  dilatih  oleh  petugas  konservasi  </w:t>
            </w:r>
            <w:r w:rsidR="006A673B" w:rsidRPr="00013940">
              <w:rPr>
                <w:rFonts w:ascii="Times New Roman" w:hAnsi="Times New Roman" w:cs="Times New Roman"/>
                <w:sz w:val="24"/>
                <w:szCs w:val="24"/>
              </w:rPr>
              <w:t>Sebelum</w:t>
            </w:r>
            <w:r w:rsidRPr="00013940">
              <w:rPr>
                <w:rFonts w:ascii="Times New Roman" w:hAnsi="Times New Roman" w:cs="Times New Roman"/>
                <w:sz w:val="24"/>
                <w:szCs w:val="24"/>
              </w:rPr>
              <w:t xml:space="preserve">  dikembalikan  ke  hutan  liar.  Orang  utan  memiliki  kondisi  psikis  mirip  manusia.  Maka  mereka  pun  dapat  mengalami  kesedihan,  stres,  bahkah  trauma  </w:t>
            </w:r>
            <w:r w:rsidR="005E48C3" w:rsidRPr="00013940">
              <w:rPr>
                <w:rFonts w:ascii="Times New Roman" w:hAnsi="Times New Roman" w:cs="Times New Roman"/>
                <w:sz w:val="24"/>
                <w:szCs w:val="24"/>
              </w:rPr>
              <w:t>sebagai</w:t>
            </w:r>
            <w:r w:rsidRPr="00013940">
              <w:rPr>
                <w:rFonts w:ascii="Times New Roman" w:hAnsi="Times New Roman" w:cs="Times New Roman"/>
                <w:sz w:val="24"/>
                <w:szCs w:val="24"/>
              </w:rPr>
              <w:t xml:space="preserve">mana  halnya  manusia.  Selain  korban  </w:t>
            </w:r>
            <w:r w:rsidR="00872F41" w:rsidRPr="00013940">
              <w:rPr>
                <w:rFonts w:ascii="Times New Roman" w:hAnsi="Times New Roman" w:cs="Times New Roman"/>
                <w:sz w:val="24"/>
                <w:szCs w:val="24"/>
              </w:rPr>
              <w:t>kebakaran</w:t>
            </w:r>
            <w:r w:rsidRPr="00013940">
              <w:rPr>
                <w:rFonts w:ascii="Times New Roman" w:hAnsi="Times New Roman" w:cs="Times New Roman"/>
                <w:sz w:val="24"/>
                <w:szCs w:val="24"/>
              </w:rPr>
              <w:t xml:space="preserve">  hutan,  tak  sedikit  pula  orang  utan  memang  sengaja  dibunuh  bahkan  dijual  secara  ilegal  demi  kepentingan  manusia.  Melihat  kondisi  orang  utan  Andy  merasa  ingin  mengasuh  orang  utah  dan  menjadi  relawan.</w:t>
            </w:r>
          </w:p>
        </w:tc>
      </w:tr>
      <w:tr w:rsidR="00944D6C" w:rsidRPr="00013940" w:rsidTr="004B7E16">
        <w:tc>
          <w:tcPr>
            <w:tcW w:w="570" w:type="dxa"/>
            <w:vMerge/>
          </w:tcPr>
          <w:p w:rsidR="00944D6C" w:rsidRPr="00013940" w:rsidRDefault="00944D6C" w:rsidP="00F14AA8">
            <w:pPr>
              <w:spacing w:after="0" w:line="240" w:lineRule="auto"/>
              <w:ind w:left="360" w:firstLine="0"/>
              <w:jc w:val="center"/>
              <w:rPr>
                <w:rFonts w:ascii="Times New Roman" w:hAnsi="Times New Roman" w:cs="Times New Roman"/>
                <w:sz w:val="24"/>
                <w:szCs w:val="24"/>
              </w:rPr>
            </w:pPr>
          </w:p>
        </w:tc>
        <w:tc>
          <w:tcPr>
            <w:tcW w:w="2397" w:type="dxa"/>
            <w:vMerge/>
          </w:tcPr>
          <w:p w:rsidR="00944D6C" w:rsidRPr="00013940" w:rsidRDefault="00944D6C" w:rsidP="00F14AA8">
            <w:pPr>
              <w:spacing w:after="0" w:line="240" w:lineRule="auto"/>
              <w:ind w:firstLine="0"/>
              <w:rPr>
                <w:rFonts w:ascii="Times New Roman" w:hAnsi="Times New Roman" w:cs="Times New Roman"/>
                <w:sz w:val="24"/>
                <w:szCs w:val="24"/>
              </w:rPr>
            </w:pPr>
          </w:p>
        </w:tc>
        <w:tc>
          <w:tcPr>
            <w:tcW w:w="1973" w:type="dxa"/>
            <w:vMerge/>
          </w:tcPr>
          <w:p w:rsidR="00944D6C" w:rsidRPr="00013940" w:rsidRDefault="00944D6C" w:rsidP="00F14AA8">
            <w:pPr>
              <w:spacing w:after="0" w:line="240" w:lineRule="auto"/>
              <w:ind w:firstLine="0"/>
              <w:jc w:val="center"/>
              <w:rPr>
                <w:rFonts w:ascii="Times New Roman" w:hAnsi="Times New Roman" w:cs="Times New Roman"/>
                <w:sz w:val="24"/>
                <w:szCs w:val="24"/>
              </w:rPr>
            </w:pPr>
          </w:p>
        </w:tc>
        <w:tc>
          <w:tcPr>
            <w:tcW w:w="1016" w:type="dxa"/>
          </w:tcPr>
          <w:p w:rsidR="00944D6C" w:rsidRPr="00013940" w:rsidRDefault="00441074"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B</w:t>
            </w:r>
            <w:r w:rsidR="0045709F" w:rsidRPr="00013940">
              <w:rPr>
                <w:rFonts w:ascii="Times New Roman" w:hAnsi="Times New Roman" w:cs="Times New Roman"/>
                <w:sz w:val="24"/>
                <w:szCs w:val="24"/>
              </w:rPr>
              <w:t>.2.4</w:t>
            </w:r>
          </w:p>
        </w:tc>
        <w:tc>
          <w:tcPr>
            <w:tcW w:w="4881" w:type="dxa"/>
          </w:tcPr>
          <w:p w:rsidR="00944D6C" w:rsidRPr="00013940" w:rsidRDefault="00944D6C"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Hei!  Dia  ketakutan!  Kenapa,  ya?”</w:t>
            </w:r>
          </w:p>
          <w:p w:rsidR="00944D6C" w:rsidRPr="00013940" w:rsidRDefault="00944D6C"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Awas,  ambruk!  Rupanya  dia  benar-benar  ketakutan!”</w:t>
            </w:r>
          </w:p>
          <w:p w:rsidR="00944D6C" w:rsidRPr="00013940" w:rsidRDefault="00944D6C"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Cabut  saja  infusnya,  tinggal  sedikit  lagi,  kan?”</w:t>
            </w:r>
          </w:p>
          <w:p w:rsidR="00944D6C" w:rsidRPr="00013940" w:rsidRDefault="00944D6C"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Buatkan  susu  saja  lagi.  Dan,  jangan  perlihatkan  pisangnya.  Catat  k</w:t>
            </w:r>
            <w:r w:rsidR="002365F0" w:rsidRPr="00013940">
              <w:rPr>
                <w:rFonts w:ascii="Times New Roman" w:hAnsi="Times New Roman" w:cs="Times New Roman"/>
                <w:sz w:val="24"/>
                <w:szCs w:val="24"/>
              </w:rPr>
              <w:t>ea</w:t>
            </w:r>
            <w:r w:rsidRPr="00013940">
              <w:rPr>
                <w:rFonts w:ascii="Times New Roman" w:hAnsi="Times New Roman" w:cs="Times New Roman"/>
                <w:sz w:val="24"/>
                <w:szCs w:val="24"/>
              </w:rPr>
              <w:t xml:space="preserve">nehan  ini  dalam  surat  pengantar  ke  conservasi  nanti.”  </w:t>
            </w:r>
            <w:r w:rsidRPr="00013940">
              <w:rPr>
                <w:rFonts w:ascii="Times New Roman" w:hAnsi="Times New Roman" w:cs="Times New Roman"/>
                <w:sz w:val="24"/>
                <w:szCs w:val="24"/>
              </w:rPr>
              <w:fldChar w:fldCharType="begin" w:fldLock="1"/>
            </w:r>
            <w:r w:rsidR="008033FA" w:rsidRPr="00013940">
              <w:rPr>
                <w:rFonts w:ascii="Times New Roman" w:hAnsi="Times New Roman" w:cs="Times New Roman"/>
                <w:sz w:val="24"/>
                <w:szCs w:val="24"/>
              </w:rPr>
              <w:instrText>ADDIN CSL_CITATION {"citationItems":[{"id":"ITEM-1","itemData":{"author":[{"dropping-particle":"","family":"Riawani Elyta.","given":"&amp; Shabrina W.S.","non-dropping-particle":"","parse-names":false,"suffix":""}],"id":"ITEM-1","issued":{"date-parts":[["2012"]]},"publisher":"Bentang Belia","publisher-place":"Yogyakarta","title":"Ping! A Message from Borneo","type":"book"},"locator":"98","uris":["http://www.mendeley.com/documents/?uuid=3a930606-1a25-4491-9755-fa6e1e90d7f4"]}],"mendeley":{"formattedCitation":"(Riawani Elyta., 2012, p. 98)","plainTextFormattedCitation":"(Riawani Elyta., 2012, p. 98)","previouslyFormattedCitation":"(Riawani Elyta., 2012, p. 98)"},"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iawani Elyta., 2012, p. 98)</w:t>
            </w:r>
            <w:r w:rsidRPr="00013940">
              <w:rPr>
                <w:rFonts w:ascii="Times New Roman" w:hAnsi="Times New Roman" w:cs="Times New Roman"/>
                <w:sz w:val="24"/>
                <w:szCs w:val="24"/>
              </w:rPr>
              <w:fldChar w:fldCharType="end"/>
            </w:r>
          </w:p>
        </w:tc>
        <w:tc>
          <w:tcPr>
            <w:tcW w:w="5182" w:type="dxa"/>
          </w:tcPr>
          <w:p w:rsidR="00944D6C" w:rsidRPr="00013940" w:rsidRDefault="00944D6C"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B</w:t>
            </w:r>
            <w:r w:rsidR="0045709F" w:rsidRPr="00013940">
              <w:rPr>
                <w:rFonts w:ascii="Times New Roman" w:hAnsi="Times New Roman" w:cs="Times New Roman"/>
                <w:sz w:val="24"/>
                <w:szCs w:val="24"/>
              </w:rPr>
              <w:t>.2.4</w:t>
            </w:r>
            <w:r w:rsidRPr="00013940">
              <w:rPr>
                <w:rFonts w:ascii="Times New Roman" w:hAnsi="Times New Roman" w:cs="Times New Roman"/>
                <w:sz w:val="24"/>
                <w:szCs w:val="24"/>
              </w:rPr>
              <w:t xml:space="preserve">)  menunjukkan  bahwa  Karro  anak  orang  utan  yang  ditinggal  mati  ibunya  dan  ditangkap  oleh  pemburu.  Dia  merasa  ketakutan  dan  trauma  saat  dibawa  oleh  petugas  ke  konservasi  untuk  dirawat  oleh  dokter  hewan.  Karro  merasa  trauma  akibat  pernah  melihat  ibunya  memakan  buah  pisang  beracun  yang  mengakibatkan  ibunya  mati.  Petugas  konservasi  pun  akhirnya  memberikan  susu  agar  ia  tetap  sehat  serta  diberikan  cairan  infus.  Dengan  </w:t>
            </w:r>
            <w:r w:rsidRPr="00013940">
              <w:rPr>
                <w:rFonts w:ascii="Times New Roman" w:hAnsi="Times New Roman" w:cs="Times New Roman"/>
                <w:sz w:val="24"/>
                <w:szCs w:val="24"/>
              </w:rPr>
              <w:lastRenderedPageBreak/>
              <w:t xml:space="preserve">dibawa  ke  konservasi  maka  Karro  dan  orang  utan  lainnya  akan  dirawat  dan  dilatih  agar  bisa  hidup  normal  sehingga  orang  utan  bisa  dilepas  ke  alam  liar.  Sikap  </w:t>
            </w:r>
            <w:r w:rsidR="00625170" w:rsidRPr="00013940">
              <w:rPr>
                <w:rFonts w:ascii="Times New Roman" w:hAnsi="Times New Roman" w:cs="Times New Roman"/>
                <w:sz w:val="24"/>
                <w:szCs w:val="24"/>
              </w:rPr>
              <w:t xml:space="preserve">Sikap  tanggung jawab  </w:t>
            </w:r>
            <w:r w:rsidRPr="00013940">
              <w:rPr>
                <w:rFonts w:ascii="Times New Roman" w:hAnsi="Times New Roman" w:cs="Times New Roman"/>
                <w:sz w:val="24"/>
                <w:szCs w:val="24"/>
              </w:rPr>
              <w:t xml:space="preserve">  petugas  konservasi  dan  dokter  hewan  dapat  menyelamatkan  </w:t>
            </w:r>
            <w:r w:rsidR="00225EC2" w:rsidRPr="00013940">
              <w:rPr>
                <w:rFonts w:ascii="Times New Roman" w:hAnsi="Times New Roman" w:cs="Times New Roman"/>
                <w:sz w:val="24"/>
                <w:szCs w:val="24"/>
              </w:rPr>
              <w:t>keberadaan</w:t>
            </w:r>
            <w:r w:rsidRPr="00013940">
              <w:rPr>
                <w:rFonts w:ascii="Times New Roman" w:hAnsi="Times New Roman" w:cs="Times New Roman"/>
                <w:sz w:val="24"/>
                <w:szCs w:val="24"/>
              </w:rPr>
              <w:t xml:space="preserve">  populasi  orang  utan  agar  bisa  berkembang  biak  dengan  banyak  sehingga  orang  utan  tidak  punah.  </w:t>
            </w:r>
          </w:p>
        </w:tc>
      </w:tr>
      <w:tr w:rsidR="00DA1021" w:rsidRPr="00013940" w:rsidTr="004B7E16">
        <w:tc>
          <w:tcPr>
            <w:tcW w:w="570" w:type="dxa"/>
            <w:vMerge/>
          </w:tcPr>
          <w:p w:rsidR="00DA1021" w:rsidRPr="00013940" w:rsidRDefault="00DA1021" w:rsidP="00F14AA8">
            <w:pPr>
              <w:spacing w:after="0" w:line="240" w:lineRule="auto"/>
              <w:ind w:left="360" w:firstLine="0"/>
              <w:jc w:val="center"/>
              <w:rPr>
                <w:rFonts w:ascii="Times New Roman" w:hAnsi="Times New Roman" w:cs="Times New Roman"/>
                <w:sz w:val="24"/>
                <w:szCs w:val="24"/>
              </w:rPr>
            </w:pPr>
          </w:p>
        </w:tc>
        <w:tc>
          <w:tcPr>
            <w:tcW w:w="2397" w:type="dxa"/>
            <w:vMerge/>
          </w:tcPr>
          <w:p w:rsidR="00DA1021" w:rsidRPr="00013940" w:rsidRDefault="00DA1021" w:rsidP="00F14AA8">
            <w:pPr>
              <w:spacing w:after="0" w:line="240" w:lineRule="auto"/>
              <w:ind w:firstLine="0"/>
              <w:rPr>
                <w:rFonts w:ascii="Times New Roman" w:hAnsi="Times New Roman" w:cs="Times New Roman"/>
                <w:sz w:val="24"/>
                <w:szCs w:val="24"/>
              </w:rPr>
            </w:pPr>
          </w:p>
        </w:tc>
        <w:tc>
          <w:tcPr>
            <w:tcW w:w="1973" w:type="dxa"/>
            <w:vMerge w:val="restart"/>
          </w:tcPr>
          <w:p w:rsidR="00DA1021" w:rsidRPr="00013940" w:rsidRDefault="00DA1021"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Sikap Hormat Terhadap Alam</w:t>
            </w:r>
          </w:p>
        </w:tc>
        <w:tc>
          <w:tcPr>
            <w:tcW w:w="1016" w:type="dxa"/>
          </w:tcPr>
          <w:p w:rsidR="00DA1021" w:rsidRPr="00013940" w:rsidRDefault="00441074"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B</w:t>
            </w:r>
            <w:r w:rsidR="00DA1021" w:rsidRPr="00013940">
              <w:rPr>
                <w:rFonts w:ascii="Times New Roman" w:hAnsi="Times New Roman" w:cs="Times New Roman"/>
                <w:sz w:val="24"/>
                <w:szCs w:val="24"/>
              </w:rPr>
              <w:t>.2.1</w:t>
            </w:r>
          </w:p>
        </w:tc>
        <w:tc>
          <w:tcPr>
            <w:tcW w:w="4881" w:type="dxa"/>
          </w:tcPr>
          <w:p w:rsidR="00DA1021" w:rsidRPr="00013940" w:rsidRDefault="00DA102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Kita  bisa  pergi  ke  sekolah  orang  utan.  Di  sana  kalian  bisa  melihat  bagaimana  orang  utan  belajar  untuk  mampu  kembali  </w:t>
            </w:r>
            <w:r w:rsidRPr="00013940">
              <w:rPr>
                <w:rFonts w:ascii="Times New Roman" w:hAnsi="Times New Roman" w:cs="Times New Roman"/>
                <w:i/>
                <w:sz w:val="24"/>
                <w:szCs w:val="24"/>
              </w:rPr>
              <w:t>survive</w:t>
            </w:r>
            <w:r w:rsidRPr="00013940">
              <w:rPr>
                <w:rFonts w:ascii="Times New Roman" w:hAnsi="Times New Roman" w:cs="Times New Roman"/>
                <w:sz w:val="24"/>
                <w:szCs w:val="24"/>
              </w:rPr>
              <w:t xml:space="preserve">  di  alam.  Itu  untuk  bekal  mereka  jika  tiba  saatnya  nanti  dilepas  kembali  ke  habitat  mereka  di  hutan  liar.”  </w:t>
            </w:r>
            <w:r w:rsidRPr="00013940">
              <w:rPr>
                <w:rFonts w:ascii="Times New Roman" w:hAnsi="Times New Roman" w:cs="Times New Roman"/>
                <w:sz w:val="24"/>
                <w:szCs w:val="24"/>
              </w:rPr>
              <w:fldChar w:fldCharType="begin" w:fldLock="1"/>
            </w:r>
            <w:r w:rsidR="008033FA" w:rsidRPr="00013940">
              <w:rPr>
                <w:rFonts w:ascii="Times New Roman" w:hAnsi="Times New Roman" w:cs="Times New Roman"/>
                <w:sz w:val="24"/>
                <w:szCs w:val="24"/>
              </w:rPr>
              <w:instrText>ADDIN CSL_CITATION {"citationItems":[{"id":"ITEM-1","itemData":{"author":[{"dropping-particle":"","family":"Riawani Elyta.","given":"&amp; Shabrina W.S.","non-dropping-particle":"","parse-names":false,"suffix":""}],"id":"ITEM-1","issued":{"date-parts":[["2012"]]},"publisher":"Bentang Belia","publisher-place":"Yogyakarta","title":"Ping! A Message from Borneo","type":"book"},"locator":"56","uris":["http://www.mendeley.com/documents/?uuid=3a930606-1a25-4491-9755-fa6e1e90d7f4"]}],"mendeley":{"formattedCitation":"(Riawani Elyta., 2012, p. 56)","plainTextFormattedCitation":"(Riawani Elyta., 2012, p. 56)","previouslyFormattedCitation":"(Riawani Elyta., 2012, p. 56)"},"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iawani Elyta., 2012, p. 56)</w:t>
            </w:r>
            <w:r w:rsidRPr="00013940">
              <w:rPr>
                <w:rFonts w:ascii="Times New Roman" w:hAnsi="Times New Roman" w:cs="Times New Roman"/>
                <w:sz w:val="24"/>
                <w:szCs w:val="24"/>
              </w:rPr>
              <w:fldChar w:fldCharType="end"/>
            </w:r>
          </w:p>
          <w:p w:rsidR="00DA1021" w:rsidRPr="00013940" w:rsidRDefault="00DA1021" w:rsidP="00F14AA8">
            <w:pPr>
              <w:spacing w:after="0" w:line="240" w:lineRule="auto"/>
              <w:ind w:firstLine="0"/>
              <w:jc w:val="both"/>
              <w:rPr>
                <w:rFonts w:ascii="Times New Roman" w:hAnsi="Times New Roman" w:cs="Times New Roman"/>
                <w:sz w:val="24"/>
                <w:szCs w:val="24"/>
              </w:rPr>
            </w:pPr>
          </w:p>
        </w:tc>
        <w:tc>
          <w:tcPr>
            <w:tcW w:w="5182" w:type="dxa"/>
          </w:tcPr>
          <w:p w:rsidR="00DA1021" w:rsidRPr="00013940" w:rsidRDefault="00DA1021"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B</w:t>
            </w:r>
            <w:r w:rsidRPr="00013940">
              <w:rPr>
                <w:rFonts w:ascii="Times New Roman" w:hAnsi="Times New Roman" w:cs="Times New Roman"/>
                <w:sz w:val="24"/>
                <w:szCs w:val="24"/>
              </w:rPr>
              <w:t xml:space="preserve">.2.1)  menunjukkan  bahwa  </w:t>
            </w:r>
            <w:r w:rsidR="00225EC2" w:rsidRPr="00013940">
              <w:rPr>
                <w:rFonts w:ascii="Times New Roman" w:hAnsi="Times New Roman" w:cs="Times New Roman"/>
                <w:sz w:val="24"/>
                <w:szCs w:val="24"/>
              </w:rPr>
              <w:t>keberadaan</w:t>
            </w:r>
            <w:r w:rsidRPr="00013940">
              <w:rPr>
                <w:rFonts w:ascii="Times New Roman" w:hAnsi="Times New Roman" w:cs="Times New Roman"/>
                <w:sz w:val="24"/>
                <w:szCs w:val="24"/>
              </w:rPr>
              <w:t xml:space="preserve">  hutan  konservasi  dan  sekolah  orang  utan  menjadi  wujud  nyata  manusia  dalam  menjaga  dan  melindungi  hewan  </w:t>
            </w:r>
            <w:r w:rsidR="005E48C3" w:rsidRPr="00013940">
              <w:rPr>
                <w:rFonts w:ascii="Times New Roman" w:hAnsi="Times New Roman" w:cs="Times New Roman"/>
                <w:sz w:val="24"/>
                <w:szCs w:val="24"/>
              </w:rPr>
              <w:t xml:space="preserve">terlebih </w:t>
            </w:r>
            <w:r w:rsidRPr="00013940">
              <w:rPr>
                <w:rFonts w:ascii="Times New Roman" w:hAnsi="Times New Roman" w:cs="Times New Roman"/>
                <w:sz w:val="24"/>
                <w:szCs w:val="24"/>
              </w:rPr>
              <w:t xml:space="preserve">   hewan  yang  mulai  langka  ditemukan.    Sikap  kepedulian  terhadap  hewan  dengan  membangun  hutan  konservasi  dan  sekolah  orang  utan  juga  bertujuan  untuk  merawat  dan  melatih  hewan-hewan  yang  menjadi  korban  perburuan,  </w:t>
            </w:r>
            <w:r w:rsidR="00872F41" w:rsidRPr="00013940">
              <w:rPr>
                <w:rFonts w:ascii="Times New Roman" w:hAnsi="Times New Roman" w:cs="Times New Roman"/>
                <w:sz w:val="24"/>
                <w:szCs w:val="24"/>
              </w:rPr>
              <w:t>kebakaran</w:t>
            </w:r>
            <w:r w:rsidRPr="00013940">
              <w:rPr>
                <w:rFonts w:ascii="Times New Roman" w:hAnsi="Times New Roman" w:cs="Times New Roman"/>
                <w:sz w:val="24"/>
                <w:szCs w:val="24"/>
              </w:rPr>
              <w:t xml:space="preserve">  hutan,  maupun  korban  menembakan.  Dengan  ini  petugas  dan  dokter  hewan  akan  merawat  dan  melatih  hewan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untuk  bekal  mereka  jika  tiba  saatnya  nanti  dilepas  kembali  ke  habitat  mereka  di  hutan  liar.  Oleh  karena  itu,  hewan  yang  dibawa  ke  konservasi  biasanya  mereka  yang  depresi,  terpisah  dari  kelompoknya,  maupun  terluka.  </w:t>
            </w:r>
          </w:p>
        </w:tc>
      </w:tr>
      <w:tr w:rsidR="00DA1021" w:rsidRPr="00013940" w:rsidTr="004B7E16">
        <w:tc>
          <w:tcPr>
            <w:tcW w:w="570" w:type="dxa"/>
            <w:vMerge/>
          </w:tcPr>
          <w:p w:rsidR="00DA1021" w:rsidRPr="00013940" w:rsidRDefault="00DA1021" w:rsidP="00F14AA8">
            <w:pPr>
              <w:spacing w:after="0" w:line="240" w:lineRule="auto"/>
              <w:ind w:left="360" w:firstLine="0"/>
              <w:jc w:val="center"/>
              <w:rPr>
                <w:rFonts w:ascii="Times New Roman" w:hAnsi="Times New Roman" w:cs="Times New Roman"/>
                <w:sz w:val="24"/>
                <w:szCs w:val="24"/>
              </w:rPr>
            </w:pPr>
          </w:p>
        </w:tc>
        <w:tc>
          <w:tcPr>
            <w:tcW w:w="2397" w:type="dxa"/>
            <w:vMerge/>
          </w:tcPr>
          <w:p w:rsidR="00DA1021" w:rsidRPr="00013940" w:rsidRDefault="00DA1021" w:rsidP="00F14AA8">
            <w:pPr>
              <w:spacing w:after="0" w:line="240" w:lineRule="auto"/>
              <w:ind w:firstLine="0"/>
              <w:rPr>
                <w:rFonts w:ascii="Times New Roman" w:hAnsi="Times New Roman" w:cs="Times New Roman"/>
                <w:sz w:val="24"/>
                <w:szCs w:val="24"/>
              </w:rPr>
            </w:pPr>
          </w:p>
        </w:tc>
        <w:tc>
          <w:tcPr>
            <w:tcW w:w="1973" w:type="dxa"/>
            <w:vMerge/>
          </w:tcPr>
          <w:p w:rsidR="00DA1021" w:rsidRPr="00013940" w:rsidRDefault="00DA1021" w:rsidP="00F14AA8">
            <w:pPr>
              <w:spacing w:after="0" w:line="240" w:lineRule="auto"/>
              <w:ind w:firstLine="0"/>
              <w:jc w:val="center"/>
              <w:rPr>
                <w:rFonts w:ascii="Times New Roman" w:hAnsi="Times New Roman" w:cs="Times New Roman"/>
                <w:sz w:val="24"/>
                <w:szCs w:val="24"/>
              </w:rPr>
            </w:pPr>
          </w:p>
        </w:tc>
        <w:tc>
          <w:tcPr>
            <w:tcW w:w="1016" w:type="dxa"/>
          </w:tcPr>
          <w:p w:rsidR="00DA1021" w:rsidRPr="00013940" w:rsidRDefault="00E57D31"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B</w:t>
            </w:r>
            <w:r w:rsidR="00DA1021" w:rsidRPr="00013940">
              <w:rPr>
                <w:rFonts w:ascii="Times New Roman" w:hAnsi="Times New Roman" w:cs="Times New Roman"/>
                <w:sz w:val="24"/>
                <w:szCs w:val="24"/>
              </w:rPr>
              <w:t>.2.2</w:t>
            </w:r>
          </w:p>
        </w:tc>
        <w:tc>
          <w:tcPr>
            <w:tcW w:w="4881" w:type="dxa"/>
          </w:tcPr>
          <w:p w:rsidR="00DA1021" w:rsidRPr="00013940" w:rsidRDefault="00DA1021" w:rsidP="005B6E43">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Hari  ini,  akan  ada  enam  orang  utan  yang  dipindahkan  dari  lokasi  hutan  buatan  ke  sekolah  orang  utan,  juga  empat  belas  yang  dikembalikan  ke  alam  </w:t>
            </w:r>
            <w:r w:rsidR="004B406B" w:rsidRPr="00013940">
              <w:rPr>
                <w:rFonts w:ascii="Times New Roman" w:hAnsi="Times New Roman" w:cs="Times New Roman"/>
                <w:sz w:val="24"/>
                <w:szCs w:val="24"/>
              </w:rPr>
              <w:t>bebas</w:t>
            </w:r>
            <w:r w:rsidR="005B6E43" w:rsidRPr="00013940">
              <w:rPr>
                <w:rFonts w:ascii="Times New Roman" w:hAnsi="Times New Roman" w:cs="Times New Roman"/>
                <w:sz w:val="24"/>
                <w:szCs w:val="24"/>
              </w:rPr>
              <w:t>.</w:t>
            </w:r>
            <w:r w:rsidRPr="00013940">
              <w:rPr>
                <w:rFonts w:ascii="Times New Roman" w:hAnsi="Times New Roman" w:cs="Times New Roman"/>
                <w:sz w:val="24"/>
                <w:szCs w:val="24"/>
              </w:rPr>
              <w:t xml:space="preserve">”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iawani Elyta.","given":"&amp; Shabrina W.S.","non-dropping-particle":"","parse-names":false,"suffix":""}],"id":"ITEM-1","issued":{"date-parts":[["2012"]]},"publisher":"Bentang Belia","publisher-place":"Yogyakarta","title":"Ping! A Message from Borneo","type":"book"},"locator":"136","uris":["http://www.mendeley.com/documents/?uuid=3a930606-1a25-4491-9755-fa6e1e90d7f4"]}],"mendeley":{"formattedCitation":"(Riawani Elyta., 2012, p. 136)","plainTextFormattedCitation":"(Riawani Elyta., 2012, p. 136)","previouslyFormattedCitation":"(Riawani Elyta., 2012, p. 136)"},"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 xml:space="preserve">(Riawani </w:t>
            </w:r>
            <w:r w:rsidRPr="00013940">
              <w:rPr>
                <w:rFonts w:ascii="Times New Roman" w:hAnsi="Times New Roman" w:cs="Times New Roman"/>
                <w:noProof/>
                <w:sz w:val="24"/>
                <w:szCs w:val="24"/>
              </w:rPr>
              <w:lastRenderedPageBreak/>
              <w:t>Elyta., 2012, p. 136)</w:t>
            </w:r>
            <w:r w:rsidRPr="00013940">
              <w:rPr>
                <w:rFonts w:ascii="Times New Roman" w:hAnsi="Times New Roman" w:cs="Times New Roman"/>
                <w:sz w:val="24"/>
                <w:szCs w:val="24"/>
              </w:rPr>
              <w:fldChar w:fldCharType="end"/>
            </w:r>
          </w:p>
        </w:tc>
        <w:tc>
          <w:tcPr>
            <w:tcW w:w="5182" w:type="dxa"/>
          </w:tcPr>
          <w:p w:rsidR="00DA1021" w:rsidRPr="00013940" w:rsidRDefault="00DA1021" w:rsidP="00E57D31">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lastRenderedPageBreak/>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E57D31" w:rsidRPr="00013940">
              <w:rPr>
                <w:rFonts w:ascii="Times New Roman" w:hAnsi="Times New Roman" w:cs="Times New Roman"/>
                <w:sz w:val="24"/>
                <w:szCs w:val="24"/>
              </w:rPr>
              <w:t>B</w:t>
            </w:r>
            <w:r w:rsidRPr="00013940">
              <w:rPr>
                <w:rFonts w:ascii="Times New Roman" w:hAnsi="Times New Roman" w:cs="Times New Roman"/>
                <w:sz w:val="24"/>
                <w:szCs w:val="24"/>
              </w:rPr>
              <w:t xml:space="preserve">.2.2)  menunjukkan  bahwa  setelah  sekian  lama  orang  utan  berada  di  hutan  buatan,  akhirnya  mereka  dipindahkan  ke  sekolah  orang  utan.  Hal  ini  dilakukan  agar  mereka  dilatih  </w:t>
            </w:r>
            <w:r w:rsidRPr="00013940">
              <w:rPr>
                <w:rFonts w:ascii="Times New Roman" w:hAnsi="Times New Roman" w:cs="Times New Roman"/>
                <w:sz w:val="24"/>
                <w:szCs w:val="24"/>
              </w:rPr>
              <w:lastRenderedPageBreak/>
              <w:t xml:space="preserve">untuk  belajar  hidup  normal  </w:t>
            </w:r>
            <w:r w:rsidR="006A673B" w:rsidRPr="00013940">
              <w:rPr>
                <w:rFonts w:ascii="Times New Roman" w:hAnsi="Times New Roman" w:cs="Times New Roman"/>
                <w:sz w:val="24"/>
                <w:szCs w:val="24"/>
              </w:rPr>
              <w:t>Sebelum</w:t>
            </w:r>
            <w:r w:rsidRPr="00013940">
              <w:rPr>
                <w:rFonts w:ascii="Times New Roman" w:hAnsi="Times New Roman" w:cs="Times New Roman"/>
                <w:sz w:val="24"/>
                <w:szCs w:val="24"/>
              </w:rPr>
              <w:t xml:space="preserve">  dilepaskan  ke  alam  liar.  Selain  itu,  terdapat  orang  utan  lainnya  yang  sudah  mendapatkan  bekal  pendidikan  dan  pelatihan  sehingga  mereka  sudah  waktunya  untuk  dilepaskan  ke  alam  liar.  Adanya  hutan  konservasi  dan  sekolah  orang  utan  merupakan  upaya  untuk  penyelamatan  dan  kepedulian </w:t>
            </w:r>
            <w:r w:rsidR="000179EE" w:rsidRPr="00013940">
              <w:rPr>
                <w:rFonts w:ascii="Times New Roman" w:hAnsi="Times New Roman" w:cs="Times New Roman"/>
                <w:sz w:val="24"/>
                <w:szCs w:val="24"/>
              </w:rPr>
              <w:t>hormat</w:t>
            </w:r>
            <w:r w:rsidRPr="00013940">
              <w:rPr>
                <w:rFonts w:ascii="Times New Roman" w:hAnsi="Times New Roman" w:cs="Times New Roman"/>
                <w:sz w:val="24"/>
                <w:szCs w:val="24"/>
              </w:rPr>
              <w:t xml:space="preserve"> terhadap  populasi  orang  utan  yang  semakin  punah  akibat  ditangkap,  dibunuh,  diburu,  maupun  dijual  secara  ilegal.</w:t>
            </w:r>
          </w:p>
        </w:tc>
      </w:tr>
      <w:tr w:rsidR="00072B9B" w:rsidRPr="00013940" w:rsidTr="004B7E16">
        <w:tc>
          <w:tcPr>
            <w:tcW w:w="570" w:type="dxa"/>
            <w:vMerge w:val="restart"/>
          </w:tcPr>
          <w:p w:rsidR="00072B9B" w:rsidRPr="00013940" w:rsidRDefault="00072B9B" w:rsidP="00F14AA8">
            <w:pPr>
              <w:pStyle w:val="ListParagraph"/>
              <w:numPr>
                <w:ilvl w:val="0"/>
                <w:numId w:val="1"/>
              </w:numPr>
              <w:spacing w:after="0" w:line="240" w:lineRule="auto"/>
              <w:ind w:left="175" w:firstLine="0"/>
              <w:jc w:val="center"/>
              <w:rPr>
                <w:rFonts w:ascii="Times New Roman" w:hAnsi="Times New Roman" w:cs="Times New Roman"/>
                <w:sz w:val="24"/>
                <w:szCs w:val="24"/>
              </w:rPr>
            </w:pPr>
          </w:p>
        </w:tc>
        <w:tc>
          <w:tcPr>
            <w:tcW w:w="2397" w:type="dxa"/>
            <w:vMerge w:val="restart"/>
          </w:tcPr>
          <w:p w:rsidR="00072B9B" w:rsidRPr="00013940" w:rsidRDefault="00072B9B" w:rsidP="00F14AA8">
            <w:pPr>
              <w:spacing w:after="0" w:line="240" w:lineRule="auto"/>
              <w:ind w:firstLine="0"/>
              <w:rPr>
                <w:rFonts w:ascii="Times New Roman" w:hAnsi="Times New Roman" w:cs="Times New Roman"/>
                <w:sz w:val="24"/>
                <w:szCs w:val="24"/>
              </w:rPr>
            </w:pPr>
            <w:r w:rsidRPr="00013940">
              <w:rPr>
                <w:rFonts w:ascii="Times New Roman" w:hAnsi="Times New Roman" w:cs="Times New Roman"/>
                <w:sz w:val="24"/>
                <w:szCs w:val="24"/>
              </w:rPr>
              <w:t xml:space="preserve">Ekosentrisme dalam Novel </w:t>
            </w:r>
            <w:r w:rsidRPr="00013940">
              <w:rPr>
                <w:rFonts w:ascii="Times New Roman" w:hAnsi="Times New Roman" w:cs="Times New Roman"/>
                <w:i/>
                <w:sz w:val="24"/>
                <w:szCs w:val="24"/>
              </w:rPr>
              <w:t>Pertarungan</w:t>
            </w:r>
            <w:r w:rsidRPr="00013940">
              <w:rPr>
                <w:rFonts w:ascii="Times New Roman" w:hAnsi="Times New Roman" w:cs="Times New Roman"/>
                <w:sz w:val="24"/>
                <w:szCs w:val="24"/>
              </w:rPr>
              <w:t xml:space="preserve"> karya Hanna Rambe</w:t>
            </w:r>
          </w:p>
        </w:tc>
        <w:tc>
          <w:tcPr>
            <w:tcW w:w="1973" w:type="dxa"/>
            <w:vMerge w:val="restart"/>
          </w:tcPr>
          <w:p w:rsidR="00072B9B" w:rsidRPr="00013940" w:rsidRDefault="00072B9B"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Penyelamatan Lingkungan</w:t>
            </w:r>
          </w:p>
        </w:tc>
        <w:tc>
          <w:tcPr>
            <w:tcW w:w="1016" w:type="dxa"/>
          </w:tcPr>
          <w:p w:rsidR="00072B9B" w:rsidRPr="00013940" w:rsidRDefault="00072B9B"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E.1.1</w:t>
            </w:r>
          </w:p>
        </w:tc>
        <w:tc>
          <w:tcPr>
            <w:tcW w:w="4881" w:type="dxa"/>
          </w:tcPr>
          <w:p w:rsidR="00072B9B" w:rsidRPr="00013940" w:rsidRDefault="00072B9B"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Gun,  Piter  itu  anggota  perkumpulan  </w:t>
            </w:r>
            <w:r w:rsidRPr="00013940">
              <w:rPr>
                <w:rFonts w:ascii="Times New Roman" w:hAnsi="Times New Roman" w:cs="Times New Roman"/>
                <w:i/>
                <w:sz w:val="24"/>
                <w:szCs w:val="24"/>
              </w:rPr>
              <w:t>Beautiful  Arth</w:t>
            </w:r>
            <w:r w:rsidRPr="00013940">
              <w:rPr>
                <w:rFonts w:ascii="Times New Roman" w:hAnsi="Times New Roman" w:cs="Times New Roman"/>
                <w:sz w:val="24"/>
                <w:szCs w:val="24"/>
              </w:rPr>
              <w:t xml:space="preserve">,  para  pecinta  bumi  yang  melakukan  berbagai  upaya  memperbaiki  kerusakan  di  bumi  kita  ini.  Dia  pernah  mengajakku  jadi  anggota.”  Kata  Ted.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43","uris":["http://www.mendeley.com/documents/?uuid=1471c398-3334-4d3e-a72f-454ee67861ce"]}],"mendeley":{"formattedCitation":"(Rambe, 2002, p. 43)","plainTextFormattedCitation":"(Rambe, 2002, p. 43)","previouslyFormattedCitation":"(Rambe, 2002, p. 43)"},"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43)</w:t>
            </w:r>
            <w:r w:rsidRPr="00013940">
              <w:rPr>
                <w:rFonts w:ascii="Times New Roman" w:hAnsi="Times New Roman" w:cs="Times New Roman"/>
                <w:sz w:val="24"/>
                <w:szCs w:val="24"/>
              </w:rPr>
              <w:fldChar w:fldCharType="end"/>
            </w:r>
          </w:p>
          <w:p w:rsidR="00072B9B" w:rsidRPr="00013940" w:rsidRDefault="00072B9B" w:rsidP="00F14AA8">
            <w:pPr>
              <w:spacing w:after="0" w:line="240" w:lineRule="auto"/>
              <w:ind w:firstLine="0"/>
              <w:jc w:val="both"/>
              <w:rPr>
                <w:rFonts w:ascii="Times New Roman" w:hAnsi="Times New Roman" w:cs="Times New Roman"/>
                <w:sz w:val="24"/>
                <w:szCs w:val="24"/>
              </w:rPr>
            </w:pPr>
          </w:p>
        </w:tc>
        <w:tc>
          <w:tcPr>
            <w:tcW w:w="5182" w:type="dxa"/>
          </w:tcPr>
          <w:p w:rsidR="00072B9B" w:rsidRPr="00013940" w:rsidRDefault="00072B9B"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Data  (E.1.1)  menunjukkan  bahwa  Ted  selaku  ketua  rombongan  yang  hendak  berburu  gajah  sempat  mendapat  ajakan  dari  temannya  agar  bergabung  dalam  komunitas  </w:t>
            </w:r>
            <w:r w:rsidRPr="00013940">
              <w:rPr>
                <w:rFonts w:ascii="Times New Roman" w:hAnsi="Times New Roman" w:cs="Times New Roman"/>
                <w:i/>
                <w:sz w:val="24"/>
                <w:szCs w:val="24"/>
              </w:rPr>
              <w:t xml:space="preserve">Beautiful  Arth.  </w:t>
            </w:r>
            <w:r w:rsidRPr="00013940">
              <w:rPr>
                <w:rFonts w:ascii="Times New Roman" w:hAnsi="Times New Roman" w:cs="Times New Roman"/>
                <w:sz w:val="24"/>
                <w:szCs w:val="24"/>
              </w:rPr>
              <w:t xml:space="preserve">Komunitas  tersebut  merupakan  kumpulan  orang-orang  pencinta  bumi  yang  melakukan  berbagai  kegiatan  dalam  rangka  upaya  memperbaiki  kerusakan  di  bumi.  Dengan  ada  komunitas  tersebut,  maka  orang-orang  akan  diajak  untuk  menyikapi  isu-isu  utama  dalam  lingkungan  hidup  melalui  gerakan  atau  aksi  nyata  di  lapangan.  Hal  ini  menunjukkan  upaya manusia dalam penyelamatan lingkungan tidak  hanya  dibatasi  pada  makhluk  hidup  saja  tetap  berlaku  juga  pada  semua  komunitas  ekologis  yang  dilakukan  dengan  berbagai  gerakan  atau  aksi  nyata  di  lapangan agar lingkungan alam terjaga. Adapun aksi nyata atau gerakan dalam melingungi bumi seperti, kampanye upaya untuk mengurangi </w:t>
            </w:r>
            <w:r w:rsidRPr="00013940">
              <w:rPr>
                <w:rFonts w:ascii="Times New Roman" w:hAnsi="Times New Roman" w:cs="Times New Roman"/>
                <w:sz w:val="24"/>
                <w:szCs w:val="24"/>
              </w:rPr>
              <w:lastRenderedPageBreak/>
              <w:t xml:space="preserve">polusi baik polusi udara air, maupun tanah, reboisasi,  serta melestarikan hewan dan tumbuhan  agar tidak punah.  </w:t>
            </w:r>
          </w:p>
        </w:tc>
      </w:tr>
      <w:tr w:rsidR="00072B9B" w:rsidRPr="00013940" w:rsidTr="004B7E16">
        <w:tc>
          <w:tcPr>
            <w:tcW w:w="570" w:type="dxa"/>
            <w:vMerge/>
          </w:tcPr>
          <w:p w:rsidR="00072B9B" w:rsidRPr="00013940" w:rsidRDefault="00072B9B" w:rsidP="00F14AA8">
            <w:pPr>
              <w:pStyle w:val="ListParagraph"/>
              <w:numPr>
                <w:ilvl w:val="0"/>
                <w:numId w:val="1"/>
              </w:numPr>
              <w:spacing w:after="0" w:line="240" w:lineRule="auto"/>
              <w:ind w:left="175" w:firstLine="0"/>
              <w:jc w:val="center"/>
              <w:rPr>
                <w:rFonts w:ascii="Times New Roman" w:hAnsi="Times New Roman" w:cs="Times New Roman"/>
                <w:sz w:val="24"/>
                <w:szCs w:val="24"/>
              </w:rPr>
            </w:pPr>
          </w:p>
        </w:tc>
        <w:tc>
          <w:tcPr>
            <w:tcW w:w="2397" w:type="dxa"/>
            <w:vMerge/>
          </w:tcPr>
          <w:p w:rsidR="00072B9B" w:rsidRPr="00013940" w:rsidRDefault="00072B9B" w:rsidP="00F14AA8">
            <w:pPr>
              <w:spacing w:after="0" w:line="240" w:lineRule="auto"/>
              <w:ind w:firstLine="0"/>
              <w:rPr>
                <w:rFonts w:ascii="Times New Roman" w:hAnsi="Times New Roman" w:cs="Times New Roman"/>
                <w:sz w:val="24"/>
                <w:szCs w:val="24"/>
              </w:rPr>
            </w:pPr>
          </w:p>
        </w:tc>
        <w:tc>
          <w:tcPr>
            <w:tcW w:w="1973" w:type="dxa"/>
            <w:vMerge/>
          </w:tcPr>
          <w:p w:rsidR="00072B9B" w:rsidRPr="00013940" w:rsidRDefault="00072B9B" w:rsidP="00F14AA8">
            <w:pPr>
              <w:spacing w:after="0" w:line="240" w:lineRule="auto"/>
              <w:ind w:firstLine="0"/>
              <w:jc w:val="center"/>
              <w:rPr>
                <w:rFonts w:ascii="Times New Roman" w:hAnsi="Times New Roman" w:cs="Times New Roman"/>
                <w:sz w:val="24"/>
                <w:szCs w:val="24"/>
              </w:rPr>
            </w:pPr>
          </w:p>
        </w:tc>
        <w:tc>
          <w:tcPr>
            <w:tcW w:w="1016" w:type="dxa"/>
          </w:tcPr>
          <w:p w:rsidR="00072B9B" w:rsidRPr="00013940" w:rsidRDefault="00A61A61" w:rsidP="00072B9B">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E.1.2</w:t>
            </w:r>
          </w:p>
        </w:tc>
        <w:tc>
          <w:tcPr>
            <w:tcW w:w="4881" w:type="dxa"/>
          </w:tcPr>
          <w:p w:rsidR="00072B9B" w:rsidRPr="00013940" w:rsidRDefault="00072B9B" w:rsidP="00072B9B">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Bung  Adnan,  apakah  mau  makanan  bersama  kami?  Atau  masak  sendiri?”</w:t>
            </w:r>
          </w:p>
          <w:p w:rsidR="00072B9B" w:rsidRPr="00013940" w:rsidRDefault="00072B9B" w:rsidP="00072B9B">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Sama  sajalah.  Lebih  praktis”</w:t>
            </w:r>
          </w:p>
          <w:p w:rsidR="00072B9B" w:rsidRPr="00013940" w:rsidRDefault="00072B9B" w:rsidP="00072B9B">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Baik,  kalau  begitu  Gun  untuk  lima  orang  ya?”  </w:t>
            </w:r>
          </w:p>
          <w:p w:rsidR="00072B9B" w:rsidRPr="00013940" w:rsidRDefault="00072B9B" w:rsidP="00072B9B">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Untuk  bapak-bapak  lainnya?  Awak  kapal,  tukang  pikul,  juru  mudi?”</w:t>
            </w:r>
          </w:p>
          <w:p w:rsidR="00072B9B" w:rsidRPr="00013940" w:rsidRDefault="00072B9B" w:rsidP="00072B9B">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Orang  kita  bisanya  mau  nasi  panas,  lauk  panas  di  pegunungan  seperti  ini.”</w:t>
            </w:r>
          </w:p>
          <w:p w:rsidR="00072B9B" w:rsidRPr="00013940" w:rsidRDefault="00072B9B" w:rsidP="00072B9B">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Tapi,  Bung  Adnan,  angin  kencang  sore  ini.  Hutan  sedang  kering.  Kalau  bisa,  tak  usah  pakai  api.  bagaimana?”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60","uris":["http://www.mendeley.com/documents/?uuid=1471c398-3334-4d3e-a72f-454ee67861ce"]}],"mendeley":{"formattedCitation":"(Rambe, 2002, p. 60)","plainTextFormattedCitation":"(Rambe, 2002, p. 60)","previouslyFormattedCitation":"(Rambe, 2002, p. 60)"},"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60)</w:t>
            </w:r>
            <w:r w:rsidRPr="00013940">
              <w:rPr>
                <w:rFonts w:ascii="Times New Roman" w:hAnsi="Times New Roman" w:cs="Times New Roman"/>
                <w:sz w:val="24"/>
                <w:szCs w:val="24"/>
              </w:rPr>
              <w:fldChar w:fldCharType="end"/>
            </w:r>
          </w:p>
          <w:p w:rsidR="00072B9B" w:rsidRPr="00013940" w:rsidRDefault="00072B9B" w:rsidP="00072B9B">
            <w:pPr>
              <w:spacing w:after="0" w:line="240" w:lineRule="auto"/>
              <w:ind w:firstLine="0"/>
              <w:jc w:val="both"/>
              <w:rPr>
                <w:rFonts w:ascii="Times New Roman" w:hAnsi="Times New Roman" w:cs="Times New Roman"/>
                <w:sz w:val="24"/>
                <w:szCs w:val="24"/>
              </w:rPr>
            </w:pPr>
          </w:p>
        </w:tc>
        <w:tc>
          <w:tcPr>
            <w:tcW w:w="5182" w:type="dxa"/>
          </w:tcPr>
          <w:p w:rsidR="00072B9B" w:rsidRPr="00013940" w:rsidRDefault="00A61A61" w:rsidP="00072B9B">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  (E.1.2</w:t>
            </w:r>
            <w:r w:rsidR="00072B9B" w:rsidRPr="00013940">
              <w:rPr>
                <w:rFonts w:ascii="Times New Roman" w:hAnsi="Times New Roman" w:cs="Times New Roman"/>
                <w:sz w:val="24"/>
                <w:szCs w:val="24"/>
              </w:rPr>
              <w:t>)  menunjukkan  bahwa  salah  satu  rombongan  Ted  yang  berada  di  hutan  menyarankan  agar  memasak  tidak  perlu  pasang  api.  Hal  tersebut  disarankan  karena  sedang  musim  kemarau  dan  apabila  terdapat  sisa  api  maka  bisa  memicu  kebakaran  hutan,  sehingga  mereka  harus  membuat  makanan  yang  lebih  praktis  tanpa  harus  memasang  api.  Suasana  kekeringan  yang  begitu  nyata  membuat  rombongan  Ted  harus  bijaksana  dalam  bertindak  karena  jika  sekali  hutan  disambar  api,  maka  akan  sulit  untuk  memadamkannya.  Jika  hal  itu  terjadi  maka  hutan  dan  segala  isinya  akan  terancam  mati  dan  punah.  Oleh  karena  itu,  sikap  kepedulian  salah  satu  rombongan  Ted  menjadi  upaya  dalam  mengurangi  risiko  bencana  kebakaran  hutan.</w:t>
            </w:r>
          </w:p>
        </w:tc>
      </w:tr>
      <w:tr w:rsidR="00072B9B" w:rsidRPr="00013940" w:rsidTr="004B7E16">
        <w:tc>
          <w:tcPr>
            <w:tcW w:w="570" w:type="dxa"/>
            <w:vMerge/>
          </w:tcPr>
          <w:p w:rsidR="00072B9B" w:rsidRPr="00013940" w:rsidRDefault="00072B9B" w:rsidP="00F14AA8">
            <w:pPr>
              <w:pStyle w:val="ListParagraph"/>
              <w:numPr>
                <w:ilvl w:val="0"/>
                <w:numId w:val="1"/>
              </w:numPr>
              <w:spacing w:after="0" w:line="240" w:lineRule="auto"/>
              <w:ind w:left="175" w:firstLine="0"/>
              <w:jc w:val="center"/>
              <w:rPr>
                <w:rFonts w:ascii="Times New Roman" w:hAnsi="Times New Roman" w:cs="Times New Roman"/>
                <w:sz w:val="24"/>
                <w:szCs w:val="24"/>
              </w:rPr>
            </w:pPr>
          </w:p>
        </w:tc>
        <w:tc>
          <w:tcPr>
            <w:tcW w:w="2397" w:type="dxa"/>
            <w:vMerge/>
          </w:tcPr>
          <w:p w:rsidR="00072B9B" w:rsidRPr="00013940" w:rsidRDefault="00072B9B" w:rsidP="00F14AA8">
            <w:pPr>
              <w:spacing w:after="0" w:line="240" w:lineRule="auto"/>
              <w:ind w:firstLine="0"/>
              <w:rPr>
                <w:rFonts w:ascii="Times New Roman" w:hAnsi="Times New Roman" w:cs="Times New Roman"/>
                <w:sz w:val="24"/>
                <w:szCs w:val="24"/>
              </w:rPr>
            </w:pPr>
          </w:p>
        </w:tc>
        <w:tc>
          <w:tcPr>
            <w:tcW w:w="1973" w:type="dxa"/>
            <w:vMerge/>
          </w:tcPr>
          <w:p w:rsidR="00072B9B" w:rsidRPr="00013940" w:rsidRDefault="00072B9B" w:rsidP="00F14AA8">
            <w:pPr>
              <w:spacing w:after="0" w:line="240" w:lineRule="auto"/>
              <w:ind w:firstLine="0"/>
              <w:jc w:val="center"/>
              <w:rPr>
                <w:rFonts w:ascii="Times New Roman" w:hAnsi="Times New Roman" w:cs="Times New Roman"/>
                <w:sz w:val="24"/>
                <w:szCs w:val="24"/>
              </w:rPr>
            </w:pPr>
          </w:p>
        </w:tc>
        <w:tc>
          <w:tcPr>
            <w:tcW w:w="1016" w:type="dxa"/>
          </w:tcPr>
          <w:p w:rsidR="00072B9B" w:rsidRPr="00013940" w:rsidRDefault="00A61A61" w:rsidP="00072B9B">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E.1.3</w:t>
            </w:r>
          </w:p>
        </w:tc>
        <w:tc>
          <w:tcPr>
            <w:tcW w:w="4881" w:type="dxa"/>
          </w:tcPr>
          <w:p w:rsidR="00072B9B" w:rsidRPr="00013940" w:rsidRDefault="00072B9B" w:rsidP="00072B9B">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Selama  angin  seperti  ini,  saya  khawatir  menyalakan  api, ”kata  Ted. Gun  menyambung:</w:t>
            </w:r>
          </w:p>
          <w:p w:rsidR="00072B9B" w:rsidRPr="00013940" w:rsidRDefault="00072B9B" w:rsidP="00072B9B">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Kalau  perlu  makanan  yang  panas  segar  atau  kopi,  kita  minta  dimasak  di  perahu  saja”</w:t>
            </w:r>
          </w:p>
          <w:p w:rsidR="00072B9B" w:rsidRPr="00013940" w:rsidRDefault="00072B9B" w:rsidP="00072B9B">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Boleh  juga.  Tapi  kami  bawa  makanan  kaleng  dan  kardus,  air  tawar,  dan  lainnya  cukup.  Mungkin  berlebihan”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62","uris":["http://www.mendeley.com/documents/?uuid=1471c398-3334-4d3e-a72f-454ee67861ce"]}],"mendeley":{"formattedCitation":"(Rambe, 2002, p. 62)","plainTextFormattedCitation":"(Rambe, 2002, p. 62)","previouslyFormattedCitation":"(Rambe, 2002, p. 62)"},"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 xml:space="preserve">(Rambe, 2002, </w:t>
            </w:r>
            <w:r w:rsidRPr="00013940">
              <w:rPr>
                <w:rFonts w:ascii="Times New Roman" w:hAnsi="Times New Roman" w:cs="Times New Roman"/>
                <w:noProof/>
                <w:sz w:val="24"/>
                <w:szCs w:val="24"/>
              </w:rPr>
              <w:lastRenderedPageBreak/>
              <w:t>p. 62)</w:t>
            </w:r>
            <w:r w:rsidRPr="00013940">
              <w:rPr>
                <w:rFonts w:ascii="Times New Roman" w:hAnsi="Times New Roman" w:cs="Times New Roman"/>
                <w:sz w:val="24"/>
                <w:szCs w:val="24"/>
              </w:rPr>
              <w:fldChar w:fldCharType="end"/>
            </w:r>
          </w:p>
          <w:p w:rsidR="00072B9B" w:rsidRPr="00013940" w:rsidRDefault="00072B9B" w:rsidP="00072B9B">
            <w:pPr>
              <w:spacing w:after="0" w:line="240" w:lineRule="auto"/>
              <w:ind w:firstLine="0"/>
              <w:jc w:val="both"/>
              <w:rPr>
                <w:rFonts w:ascii="Times New Roman" w:hAnsi="Times New Roman" w:cs="Times New Roman"/>
                <w:sz w:val="24"/>
                <w:szCs w:val="24"/>
              </w:rPr>
            </w:pPr>
          </w:p>
        </w:tc>
        <w:tc>
          <w:tcPr>
            <w:tcW w:w="5182" w:type="dxa"/>
          </w:tcPr>
          <w:p w:rsidR="00072B9B" w:rsidRPr="00013940" w:rsidRDefault="00A61A61" w:rsidP="00072B9B">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lastRenderedPageBreak/>
              <w:t>Data (E.1.3</w:t>
            </w:r>
            <w:r w:rsidR="00072B9B" w:rsidRPr="00013940">
              <w:rPr>
                <w:rFonts w:ascii="Times New Roman" w:hAnsi="Times New Roman" w:cs="Times New Roman"/>
                <w:sz w:val="24"/>
                <w:szCs w:val="24"/>
              </w:rPr>
              <w:t xml:space="preserve">)  menunjukkan  bahwa  pada  saat  musim  kemarau  sebaiknya  jangan  memasang  api  karena  itu  bisa  menyebabkankan  kebakaran  terlebih  angin  musim  kemarau  sangat  kencang.  Oleh karena itu, rombongan Ted melakukan kegiatan  memasak  di  perahu, namun  hanya  memasak  makanan  ringan  karena  rombongan  mereka  juga  sudah  membawa  persediaan  makanan  kaleng  serta  bahan  makanan  lainnya </w:t>
            </w:r>
            <w:r w:rsidR="00072B9B" w:rsidRPr="00013940">
              <w:rPr>
                <w:rFonts w:ascii="Times New Roman" w:hAnsi="Times New Roman" w:cs="Times New Roman"/>
                <w:sz w:val="24"/>
                <w:szCs w:val="24"/>
              </w:rPr>
              <w:lastRenderedPageBreak/>
              <w:t>yang siap dimakan. Kekhawatiran  salah  satu  rombongan  Ted  tersebut  merupakan  sikap  ekosentrisme  dalam  menjaga lingkungan  alam  agar  jangan  sampai  rusak  dan  menimbulkan  bencana  yang  dapat  merugikan  manusia  itu  sendiri. oleh karena itu, membawa makan yang siap saji ketika berada di hutan merupakan tindakan baik dalam upaya mengurangi risiko bencana kebakaran hutan.</w:t>
            </w:r>
          </w:p>
        </w:tc>
      </w:tr>
      <w:tr w:rsidR="00072B9B" w:rsidRPr="00013940" w:rsidTr="004B7E16">
        <w:tc>
          <w:tcPr>
            <w:tcW w:w="570" w:type="dxa"/>
            <w:vMerge/>
          </w:tcPr>
          <w:p w:rsidR="00072B9B" w:rsidRPr="00013940" w:rsidRDefault="00072B9B" w:rsidP="00F14AA8">
            <w:pPr>
              <w:pStyle w:val="ListParagraph"/>
              <w:numPr>
                <w:ilvl w:val="0"/>
                <w:numId w:val="1"/>
              </w:numPr>
              <w:spacing w:after="0" w:line="240" w:lineRule="auto"/>
              <w:ind w:left="175" w:firstLine="0"/>
              <w:jc w:val="center"/>
              <w:rPr>
                <w:rFonts w:ascii="Times New Roman" w:hAnsi="Times New Roman" w:cs="Times New Roman"/>
                <w:sz w:val="24"/>
                <w:szCs w:val="24"/>
              </w:rPr>
            </w:pPr>
          </w:p>
        </w:tc>
        <w:tc>
          <w:tcPr>
            <w:tcW w:w="2397" w:type="dxa"/>
            <w:vMerge/>
          </w:tcPr>
          <w:p w:rsidR="00072B9B" w:rsidRPr="00013940" w:rsidRDefault="00072B9B" w:rsidP="00F14AA8">
            <w:pPr>
              <w:spacing w:after="0" w:line="240" w:lineRule="auto"/>
              <w:ind w:firstLine="0"/>
              <w:rPr>
                <w:rFonts w:ascii="Times New Roman" w:hAnsi="Times New Roman" w:cs="Times New Roman"/>
                <w:sz w:val="24"/>
                <w:szCs w:val="24"/>
              </w:rPr>
            </w:pPr>
          </w:p>
        </w:tc>
        <w:tc>
          <w:tcPr>
            <w:tcW w:w="1973" w:type="dxa"/>
            <w:vMerge/>
          </w:tcPr>
          <w:p w:rsidR="00072B9B" w:rsidRPr="00013940" w:rsidRDefault="00072B9B" w:rsidP="00F14AA8">
            <w:pPr>
              <w:spacing w:after="0" w:line="240" w:lineRule="auto"/>
              <w:ind w:firstLine="0"/>
              <w:jc w:val="center"/>
              <w:rPr>
                <w:rFonts w:ascii="Times New Roman" w:hAnsi="Times New Roman" w:cs="Times New Roman"/>
                <w:sz w:val="24"/>
                <w:szCs w:val="24"/>
              </w:rPr>
            </w:pPr>
          </w:p>
        </w:tc>
        <w:tc>
          <w:tcPr>
            <w:tcW w:w="1016" w:type="dxa"/>
          </w:tcPr>
          <w:p w:rsidR="00072B9B" w:rsidRPr="00013940" w:rsidRDefault="00A61A61" w:rsidP="00072B9B">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E.1.4</w:t>
            </w:r>
          </w:p>
        </w:tc>
        <w:tc>
          <w:tcPr>
            <w:tcW w:w="4881" w:type="dxa"/>
          </w:tcPr>
          <w:p w:rsidR="00072B9B" w:rsidRPr="00013940" w:rsidRDefault="00072B9B" w:rsidP="00072B9B">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Satu  negara  industri  membuat  produk,  misalnya  pembangkit  listrik  tenaga  nuklir.  Siapa  pembelinya?  Dengan  mulut  manis,  negara  miskin  mau  dibujuk  membelinya.  Ke  mana  limbahnya  harus  dibuang?  Negara  miskin  diberi  uang  suap,  supaya  mau  menerima  limbah  itu  diam-diam  di  negerinya.  Karena  ketidaktahuan  atau  sikap  masa  bodoh,  pembuangan  limbah  menyalahi  prosedur.  Bencana  yang  menyebar  bukan  hanya  di  negara  miskin  itu,  tetapi  ke  mana-mana,  ke  negeri  lain.  Ini  hanya  contoh  kecil.  Jadi,  selamat  berkampanye  penyelamatan  alam!”  kata  Fontanella.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191","uris":["http://www.mendeley.com/documents/?uuid=1471c398-3334-4d3e-a72f-454ee67861ce"]}],"mendeley":{"formattedCitation":"(Rambe, 2002, p. 191)","plainTextFormattedCitation":"(Rambe, 2002, p. 191)","previouslyFormattedCitation":"(Rambe, 2002, p. 191)"},"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191)</w:t>
            </w:r>
            <w:r w:rsidRPr="00013940">
              <w:rPr>
                <w:rFonts w:ascii="Times New Roman" w:hAnsi="Times New Roman" w:cs="Times New Roman"/>
                <w:sz w:val="24"/>
                <w:szCs w:val="24"/>
              </w:rPr>
              <w:fldChar w:fldCharType="end"/>
            </w:r>
          </w:p>
        </w:tc>
        <w:tc>
          <w:tcPr>
            <w:tcW w:w="5182" w:type="dxa"/>
          </w:tcPr>
          <w:p w:rsidR="00072B9B" w:rsidRPr="00013940" w:rsidRDefault="00A61A61" w:rsidP="00072B9B">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  (E.1.4</w:t>
            </w:r>
            <w:r w:rsidR="00072B9B" w:rsidRPr="00013940">
              <w:rPr>
                <w:rFonts w:ascii="Times New Roman" w:hAnsi="Times New Roman" w:cs="Times New Roman"/>
                <w:sz w:val="24"/>
                <w:szCs w:val="24"/>
              </w:rPr>
              <w:t xml:space="preserve">)  menunjukkan  bahwa  menunjukkan  bahwa  banyak  terjadi  bencana  alam  salah  satunya  akibat  dari  pembuangan  limbah  industri.  Karena  ketidaktahuan,  negara  miskin  diberi  uang  suap  agar  menerima  limbah  industri  tersebut.  Akibatnya  bencana  menyebar  bukan  hanya  di  negara  miskin,  tetapi  juga  menyebar  ke  negara-negara  lain.  Dari  hal  tersebut,  Profesor  Fontanella  memberikan  contoh  pencemaran  lingkungan  akibat  limbah  industri  yang  bisa  menjadi  topik  tulisan  gerakan  upaya  penyelamatan  lingkungan  kepada  Abi  sebagai  seorang  jurnalis.  Dengan begitu akan ada manusia yang sadar betapa pentingnya menjaga lingkungan alam dan selalu bijaksana menghadapi permasalahan lingkungan alam. Melalui kampanye serta kesadaran manusia dalam menjaga lingkungan maka ini  menjadi  salah  satu  cara agar  terhindar  dari  bencana  yang  merugikan  manusia  itu  sendiri.  </w:t>
            </w:r>
          </w:p>
        </w:tc>
      </w:tr>
      <w:tr w:rsidR="0036788E" w:rsidRPr="00013940" w:rsidTr="004B7E16">
        <w:tc>
          <w:tcPr>
            <w:tcW w:w="570" w:type="dxa"/>
            <w:vMerge/>
          </w:tcPr>
          <w:p w:rsidR="0036788E" w:rsidRPr="00013940" w:rsidRDefault="0036788E" w:rsidP="00F14AA8">
            <w:pPr>
              <w:spacing w:after="0" w:line="240" w:lineRule="auto"/>
              <w:ind w:left="360" w:firstLine="0"/>
              <w:jc w:val="center"/>
              <w:rPr>
                <w:rFonts w:ascii="Times New Roman" w:hAnsi="Times New Roman" w:cs="Times New Roman"/>
                <w:sz w:val="24"/>
                <w:szCs w:val="24"/>
              </w:rPr>
            </w:pPr>
          </w:p>
        </w:tc>
        <w:tc>
          <w:tcPr>
            <w:tcW w:w="2397" w:type="dxa"/>
            <w:vMerge/>
          </w:tcPr>
          <w:p w:rsidR="0036788E" w:rsidRPr="00013940" w:rsidRDefault="0036788E" w:rsidP="00F14AA8">
            <w:pPr>
              <w:spacing w:after="0" w:line="240" w:lineRule="auto"/>
              <w:ind w:firstLine="0"/>
              <w:rPr>
                <w:rFonts w:ascii="Times New Roman" w:hAnsi="Times New Roman" w:cs="Times New Roman"/>
                <w:sz w:val="24"/>
                <w:szCs w:val="24"/>
              </w:rPr>
            </w:pPr>
          </w:p>
        </w:tc>
        <w:tc>
          <w:tcPr>
            <w:tcW w:w="1973" w:type="dxa"/>
            <w:vMerge w:val="restart"/>
          </w:tcPr>
          <w:p w:rsidR="0036788E" w:rsidRPr="00013940" w:rsidRDefault="0036788E"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Penyelamatan Hewan</w:t>
            </w:r>
          </w:p>
        </w:tc>
        <w:tc>
          <w:tcPr>
            <w:tcW w:w="1016" w:type="dxa"/>
          </w:tcPr>
          <w:p w:rsidR="0036788E" w:rsidRPr="00013940" w:rsidRDefault="0036788E"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E.1.1</w:t>
            </w:r>
          </w:p>
        </w:tc>
        <w:tc>
          <w:tcPr>
            <w:tcW w:w="4881" w:type="dxa"/>
          </w:tcPr>
          <w:p w:rsidR="0036788E" w:rsidRPr="00013940" w:rsidRDefault="0036788E"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Ya  Bang.  Saya  tetap  minta  agar  Bang  Agus  jangan  sampai  memburu  gajah.  Bahayanya  besar.  Cari  uang  tambahan  ambil  hasil  hutan  sajalah.”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85","uris":["http://www.mendeley.com/documents/?uuid=1471c398-3334-4d3e-a72f-454ee67861ce"]}],"mendeley":{"formattedCitation":"(Rambe, 2002, p. 85)","plainTextFormattedCitation":"(Rambe, 2002, p. 85)","previouslyFormattedCitation":"(Rambe, 2002, p. 85)"},"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85)</w:t>
            </w:r>
            <w:r w:rsidRPr="00013940">
              <w:rPr>
                <w:rFonts w:ascii="Times New Roman" w:hAnsi="Times New Roman" w:cs="Times New Roman"/>
                <w:sz w:val="24"/>
                <w:szCs w:val="24"/>
              </w:rPr>
              <w:fldChar w:fldCharType="end"/>
            </w:r>
          </w:p>
        </w:tc>
        <w:tc>
          <w:tcPr>
            <w:tcW w:w="5182" w:type="dxa"/>
          </w:tcPr>
          <w:p w:rsidR="0036788E" w:rsidRPr="00013940" w:rsidRDefault="0036788E"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  (E.1.1)  menunjukkan  bahwa  sikap  kepedulian  Abas  terhadap  gajah  yaitu  melarang  Agus  agar  tidak  jadi  pergi  berburu  gajah.  Agus  terpaksa  berburu  gajah  agar  ia  bisa  mendapat  gading  karena  harganya  sangatlah  mahal.  Hasil  penjualan  gading  tersebut  bisa  ia  gunakan  untuk  membayar  utang  ke  Bah  Cong.  Selain  sikap  kependulian,  sikap  yang  ditunjukkan  Abas  juga  yaitu  ingin  menyelamat  populasi  gajah  agar  tidak  punah  dari  perburuan  manusia.  Oleh  karena  itu,  Abas  menyarankan  agar  mencari  uang  dengan  mengambil  hasil  hutan  seperti  madu,  getah  damar,  buah-buahan,  rotan,  maupun  bambu.  Karena  gading  harga  mahal,  banyak  manusia  yang  melakukan  perburuan  dan  apa  yang  mereka  dilakukan  tersebut  semata-mata  hanya  untuk  pentingan  pribadi. Dengan adanya sikap ekosentrisme maka lingkungan alam akan terjaga dan dapat bertahan hidup serta tidak punah akibat sikap rakus manusia.</w:t>
            </w:r>
          </w:p>
        </w:tc>
      </w:tr>
      <w:tr w:rsidR="0036788E" w:rsidRPr="00013940" w:rsidTr="00F27934">
        <w:trPr>
          <w:trHeight w:val="6347"/>
        </w:trPr>
        <w:tc>
          <w:tcPr>
            <w:tcW w:w="570" w:type="dxa"/>
            <w:vMerge/>
            <w:tcBorders>
              <w:bottom w:val="single" w:sz="4" w:space="0" w:color="auto"/>
            </w:tcBorders>
          </w:tcPr>
          <w:p w:rsidR="0036788E" w:rsidRPr="00013940" w:rsidRDefault="0036788E" w:rsidP="00F14AA8">
            <w:pPr>
              <w:spacing w:after="0" w:line="240" w:lineRule="auto"/>
              <w:ind w:left="360" w:firstLine="0"/>
              <w:jc w:val="center"/>
              <w:rPr>
                <w:rFonts w:ascii="Times New Roman" w:hAnsi="Times New Roman" w:cs="Times New Roman"/>
                <w:sz w:val="24"/>
                <w:szCs w:val="24"/>
              </w:rPr>
            </w:pPr>
          </w:p>
        </w:tc>
        <w:tc>
          <w:tcPr>
            <w:tcW w:w="2397" w:type="dxa"/>
            <w:vMerge/>
            <w:tcBorders>
              <w:bottom w:val="single" w:sz="4" w:space="0" w:color="auto"/>
            </w:tcBorders>
          </w:tcPr>
          <w:p w:rsidR="0036788E" w:rsidRPr="00013940" w:rsidRDefault="0036788E" w:rsidP="00F14AA8">
            <w:pPr>
              <w:spacing w:after="0" w:line="240" w:lineRule="auto"/>
              <w:ind w:firstLine="0"/>
              <w:rPr>
                <w:rFonts w:ascii="Times New Roman" w:hAnsi="Times New Roman" w:cs="Times New Roman"/>
                <w:sz w:val="24"/>
                <w:szCs w:val="24"/>
              </w:rPr>
            </w:pPr>
          </w:p>
        </w:tc>
        <w:tc>
          <w:tcPr>
            <w:tcW w:w="1973" w:type="dxa"/>
            <w:vMerge/>
            <w:tcBorders>
              <w:bottom w:val="single" w:sz="4" w:space="0" w:color="auto"/>
            </w:tcBorders>
          </w:tcPr>
          <w:p w:rsidR="0036788E" w:rsidRPr="00013940" w:rsidRDefault="0036788E" w:rsidP="00F14AA8">
            <w:pPr>
              <w:spacing w:after="0" w:line="240" w:lineRule="auto"/>
              <w:ind w:firstLine="0"/>
              <w:jc w:val="center"/>
              <w:rPr>
                <w:rFonts w:ascii="Times New Roman" w:hAnsi="Times New Roman" w:cs="Times New Roman"/>
                <w:sz w:val="24"/>
                <w:szCs w:val="24"/>
              </w:rPr>
            </w:pPr>
          </w:p>
        </w:tc>
        <w:tc>
          <w:tcPr>
            <w:tcW w:w="1016" w:type="dxa"/>
            <w:tcBorders>
              <w:bottom w:val="single" w:sz="4" w:space="0" w:color="auto"/>
            </w:tcBorders>
          </w:tcPr>
          <w:p w:rsidR="0036788E" w:rsidRPr="00013940" w:rsidRDefault="0036788E"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E.1.2</w:t>
            </w:r>
          </w:p>
        </w:tc>
        <w:tc>
          <w:tcPr>
            <w:tcW w:w="4881" w:type="dxa"/>
            <w:tcBorders>
              <w:bottom w:val="single" w:sz="4" w:space="0" w:color="auto"/>
            </w:tcBorders>
          </w:tcPr>
          <w:p w:rsidR="0036788E" w:rsidRPr="00013940" w:rsidRDefault="0036788E"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Saya  wartawan.  Bapak  ini,  ahli  hewan,  khusus  gajah  Afrika.  Kami  mendengar  kabar  tentang  amukan  gajah  di  Selindong.  Maka  saya  ingin  menulis  laporan  tentang  hutan-hutan  di  sini,  penduduk  yang  membuka  hutan,  serta  orang  Cici  yang  katanya  terdesak  ke  rimba.”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ambe","given":"Hanna","non-dropping-particle":"","parse-names":false,"suffix":""}],"id":"ITEM-1","issued":{"date-parts":[["2002"]]},"publisher":"IndonesiaTera","publisher-place":"Magelang","title":"Pertarungan","type":"book"},"locator":"151","uris":["http://www.mendeley.com/documents/?uuid=1471c398-3334-4d3e-a72f-454ee67861ce"]}],"mendeley":{"formattedCitation":"(Rambe, 2002, p. 151)","plainTextFormattedCitation":"(Rambe, 2002, p. 151)","previouslyFormattedCitation":"(Rambe, 2002, p. 151)"},"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ambe, 2002, p. 151)</w:t>
            </w:r>
            <w:r w:rsidRPr="00013940">
              <w:rPr>
                <w:rFonts w:ascii="Times New Roman" w:hAnsi="Times New Roman" w:cs="Times New Roman"/>
                <w:sz w:val="24"/>
                <w:szCs w:val="24"/>
              </w:rPr>
              <w:fldChar w:fldCharType="end"/>
            </w:r>
          </w:p>
          <w:p w:rsidR="0036788E" w:rsidRPr="00013940" w:rsidRDefault="0036788E" w:rsidP="00F14AA8">
            <w:pPr>
              <w:spacing w:after="0" w:line="240" w:lineRule="auto"/>
              <w:ind w:firstLine="0"/>
              <w:jc w:val="both"/>
              <w:rPr>
                <w:rFonts w:ascii="Times New Roman" w:hAnsi="Times New Roman" w:cs="Times New Roman"/>
                <w:sz w:val="24"/>
                <w:szCs w:val="24"/>
              </w:rPr>
            </w:pPr>
          </w:p>
        </w:tc>
        <w:tc>
          <w:tcPr>
            <w:tcW w:w="5182" w:type="dxa"/>
            <w:tcBorders>
              <w:bottom w:val="single" w:sz="4" w:space="0" w:color="auto"/>
            </w:tcBorders>
          </w:tcPr>
          <w:p w:rsidR="0036788E" w:rsidRPr="00013940" w:rsidRDefault="0036788E"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  (E.1.2)  menunjukkan  bahwa  dengan  adanya  wartawan  maka  orang-orang  akan  bisa  mengetahui  informasi  yang  belum  mereka  ketahui.  Salah  satunya  aktivitas  manusia  dalam  merusak  hutan  serta  mendesak  suku  Cici  agar  pindah  ke  hutan  rimba  pedalaman.  Hal  itu  dilakukan  agar  manusia  dapat  membuka  lahan  baru  untuk  penduduk  transmigrasi  yang  semakin  banyak  berdatangan  di  daerah  Seribu  Nyiur.  Selain  itu  kedatangan  profesor  Fontanella  juga  ingin  meneliti  gajah  yang  ada  di  Pulau  Sente  agar  ia  bisa  menyelamat  gajah yang  masih  hidup  dari  kerakusan  manusia. Dengan hal ini maka gajah dapat bertahan hidup serta manusia dapat mengetahui betapa pentingnya menjaga lingkungan alam serta hewan yang ada di hutan Sente. Sikap yang ditunjukkan profesor  Fontanella  dan Abi merupakan representasi ekosentrisme yang ingin mengampanyekan perlunya etika manusia dalam menjaga lingkungan alam. Hal ini juga menjadi teladan bagi masyarakat umumnya agar selalu menjaga dan melestarikan lingkungan alam.</w:t>
            </w:r>
          </w:p>
        </w:tc>
      </w:tr>
      <w:tr w:rsidR="00480E57" w:rsidRPr="00013940" w:rsidTr="004B7E16">
        <w:tc>
          <w:tcPr>
            <w:tcW w:w="570" w:type="dxa"/>
            <w:vMerge w:val="restart"/>
          </w:tcPr>
          <w:p w:rsidR="00480E57" w:rsidRPr="00013940" w:rsidRDefault="00480E57" w:rsidP="00F14AA8">
            <w:pPr>
              <w:spacing w:after="0" w:line="240" w:lineRule="auto"/>
              <w:ind w:left="360" w:firstLine="0"/>
              <w:jc w:val="center"/>
              <w:rPr>
                <w:rFonts w:ascii="Times New Roman" w:hAnsi="Times New Roman" w:cs="Times New Roman"/>
                <w:sz w:val="24"/>
                <w:szCs w:val="24"/>
              </w:rPr>
            </w:pPr>
          </w:p>
        </w:tc>
        <w:tc>
          <w:tcPr>
            <w:tcW w:w="2397" w:type="dxa"/>
            <w:vMerge w:val="restart"/>
          </w:tcPr>
          <w:p w:rsidR="00480E57" w:rsidRPr="00013940" w:rsidRDefault="00480E57" w:rsidP="00F14AA8">
            <w:pPr>
              <w:spacing w:after="0" w:line="240" w:lineRule="auto"/>
              <w:ind w:firstLine="0"/>
              <w:rPr>
                <w:rFonts w:ascii="Times New Roman" w:hAnsi="Times New Roman" w:cs="Times New Roman"/>
                <w:sz w:val="24"/>
                <w:szCs w:val="24"/>
              </w:rPr>
            </w:pPr>
            <w:r w:rsidRPr="00013940">
              <w:rPr>
                <w:rFonts w:ascii="Times New Roman" w:hAnsi="Times New Roman" w:cs="Times New Roman"/>
                <w:sz w:val="24"/>
                <w:szCs w:val="24"/>
              </w:rPr>
              <w:t xml:space="preserve">Ekosentrisme dalam Novel </w:t>
            </w:r>
            <w:r w:rsidRPr="00013940">
              <w:rPr>
                <w:rFonts w:ascii="Times New Roman" w:hAnsi="Times New Roman" w:cs="Times New Roman"/>
                <w:i/>
                <w:sz w:val="24"/>
                <w:szCs w:val="24"/>
              </w:rPr>
              <w:t xml:space="preserve">Ping! A Message from Borneo </w:t>
            </w:r>
            <w:r w:rsidRPr="00013940">
              <w:rPr>
                <w:rFonts w:ascii="Times New Roman" w:hAnsi="Times New Roman" w:cs="Times New Roman"/>
                <w:sz w:val="24"/>
                <w:szCs w:val="24"/>
              </w:rPr>
              <w:t>karya Riawani Elyta dan Shabrina W.S</w:t>
            </w:r>
          </w:p>
        </w:tc>
        <w:tc>
          <w:tcPr>
            <w:tcW w:w="1973" w:type="dxa"/>
            <w:vMerge w:val="restart"/>
          </w:tcPr>
          <w:p w:rsidR="00480E57" w:rsidRPr="00013940" w:rsidRDefault="00480E57"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 xml:space="preserve">Penyelamatan Lingkungan </w:t>
            </w:r>
          </w:p>
        </w:tc>
        <w:tc>
          <w:tcPr>
            <w:tcW w:w="1016" w:type="dxa"/>
          </w:tcPr>
          <w:p w:rsidR="00480E57" w:rsidRPr="00013940" w:rsidRDefault="00441074"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E</w:t>
            </w:r>
            <w:r w:rsidR="00480E57" w:rsidRPr="00013940">
              <w:rPr>
                <w:rFonts w:ascii="Times New Roman" w:hAnsi="Times New Roman" w:cs="Times New Roman"/>
                <w:sz w:val="24"/>
                <w:szCs w:val="24"/>
              </w:rPr>
              <w:t>.2.1</w:t>
            </w:r>
          </w:p>
        </w:tc>
        <w:tc>
          <w:tcPr>
            <w:tcW w:w="4881" w:type="dxa"/>
          </w:tcPr>
          <w:p w:rsidR="00480E57" w:rsidRPr="00013940" w:rsidRDefault="00480E57"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 “Ayah  Nick  yang  berprofesi  </w:t>
            </w:r>
            <w:r w:rsidR="005E48C3" w:rsidRPr="00013940">
              <w:rPr>
                <w:rFonts w:ascii="Times New Roman" w:hAnsi="Times New Roman" w:cs="Times New Roman"/>
                <w:sz w:val="24"/>
                <w:szCs w:val="24"/>
              </w:rPr>
              <w:t>sebagai</w:t>
            </w:r>
            <w:r w:rsidRPr="00013940">
              <w:rPr>
                <w:rFonts w:ascii="Times New Roman" w:hAnsi="Times New Roman" w:cs="Times New Roman"/>
                <w:sz w:val="24"/>
                <w:szCs w:val="24"/>
              </w:rPr>
              <w:t xml:space="preserve">  ilmuwan  dan  peneliti  juga  pernah  ambil  bagian  dalam  konservasi  penyelamatan  terumbu  karang  di  lautan  Sulawesi  dan  misi  penyelamatan  orang  utan  di  Kalimantan.  Ayahnya  inilah  yang  kemudian  </w:t>
            </w:r>
            <w:r w:rsidRPr="00013940">
              <w:rPr>
                <w:rFonts w:ascii="Times New Roman" w:hAnsi="Times New Roman" w:cs="Times New Roman"/>
                <w:sz w:val="24"/>
                <w:szCs w:val="24"/>
              </w:rPr>
              <w:lastRenderedPageBreak/>
              <w:t xml:space="preserve">mempromosikan  pada  Nick  bahwa  Indonesia  adalah  salah  satu  tempat  paling  eksotis  di  muka  bumi  yang  menyimpan  "harta  karun"  beragam  jenis  hewan  langka.”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iawani Elyta.","given":"&amp; Shabrina W.S.","non-dropping-particle":"","parse-names":false,"suffix":""}],"id":"ITEM-1","issued":{"date-parts":[["2012"]]},"publisher":"Bentang Belia","publisher-place":"Yogyakarta","title":"Ping! A Message from Borneo","type":"book"},"locator":"5","uris":["http://www.mendeley.com/documents/?uuid=3a930606-1a25-4491-9755-fa6e1e90d7f4"]}],"mendeley":{"formattedCitation":"(Riawani Elyta., 2012, p. 5)","plainTextFormattedCitation":"(Riawani Elyta., 2012, p. 5)","previouslyFormattedCitation":"(Riawani Elyta., 2012, p. 5)"},"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iawani Elyta., 2012, p. 5)</w:t>
            </w:r>
            <w:r w:rsidRPr="00013940">
              <w:rPr>
                <w:rFonts w:ascii="Times New Roman" w:hAnsi="Times New Roman" w:cs="Times New Roman"/>
                <w:sz w:val="24"/>
                <w:szCs w:val="24"/>
              </w:rPr>
              <w:fldChar w:fldCharType="end"/>
            </w:r>
            <w:r w:rsidRPr="00013940">
              <w:rPr>
                <w:rFonts w:ascii="Times New Roman" w:hAnsi="Times New Roman" w:cs="Times New Roman"/>
                <w:sz w:val="24"/>
                <w:szCs w:val="24"/>
              </w:rPr>
              <w:t xml:space="preserve">  </w:t>
            </w:r>
          </w:p>
        </w:tc>
        <w:tc>
          <w:tcPr>
            <w:tcW w:w="5182" w:type="dxa"/>
          </w:tcPr>
          <w:p w:rsidR="00480E57" w:rsidRPr="00013940" w:rsidRDefault="00480E57"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lastRenderedPageBreak/>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E</w:t>
            </w:r>
            <w:r w:rsidRPr="00013940">
              <w:rPr>
                <w:rFonts w:ascii="Times New Roman" w:hAnsi="Times New Roman" w:cs="Times New Roman"/>
                <w:sz w:val="24"/>
                <w:szCs w:val="24"/>
              </w:rPr>
              <w:t xml:space="preserve">.2.1)  menunjukkan  bahwa  sikap  ayah  Nick  yang  peduli  terhadap  hewan  dan  terumbu  karang.  </w:t>
            </w:r>
            <w:r w:rsidR="005E48C3" w:rsidRPr="00013940">
              <w:rPr>
                <w:rFonts w:ascii="Times New Roman" w:hAnsi="Times New Roman" w:cs="Times New Roman"/>
                <w:sz w:val="24"/>
                <w:szCs w:val="24"/>
              </w:rPr>
              <w:t>Sebagai</w:t>
            </w:r>
            <w:r w:rsidRPr="00013940">
              <w:rPr>
                <w:rFonts w:ascii="Times New Roman" w:hAnsi="Times New Roman" w:cs="Times New Roman"/>
                <w:sz w:val="24"/>
                <w:szCs w:val="24"/>
              </w:rPr>
              <w:t xml:space="preserve">  ilmuan  dan  peneliti  ayah  Nick  memang  sudah  melakukan  berbagai  misi  penyelamatan  terumbu  karang  dan  orang  utan  </w:t>
            </w:r>
            <w:r w:rsidR="005E48C3" w:rsidRPr="00013940">
              <w:rPr>
                <w:rFonts w:ascii="Times New Roman" w:hAnsi="Times New Roman" w:cs="Times New Roman"/>
                <w:sz w:val="24"/>
                <w:szCs w:val="24"/>
              </w:rPr>
              <w:t>sebagai</w:t>
            </w:r>
            <w:r w:rsidRPr="00013940">
              <w:rPr>
                <w:rFonts w:ascii="Times New Roman" w:hAnsi="Times New Roman" w:cs="Times New Roman"/>
                <w:sz w:val="24"/>
                <w:szCs w:val="24"/>
              </w:rPr>
              <w:t xml:space="preserve">  hewan  langkah  yang  ada  di  Kalimantan  </w:t>
            </w:r>
            <w:r w:rsidRPr="00013940">
              <w:rPr>
                <w:rFonts w:ascii="Times New Roman" w:hAnsi="Times New Roman" w:cs="Times New Roman"/>
                <w:sz w:val="24"/>
                <w:szCs w:val="24"/>
              </w:rPr>
              <w:lastRenderedPageBreak/>
              <w:t xml:space="preserve">Indonesia.  Dengan  berbagai  misi  yang  dilakukan,  ia  pun  mempromosikan  kepada  anaknya  Nick  agar  melakukan  penelitian  tugas  akhirnya  (skripsi)  tentang  orang  utan  </w:t>
            </w:r>
            <w:r w:rsidR="005E48C3" w:rsidRPr="00013940">
              <w:rPr>
                <w:rFonts w:ascii="Times New Roman" w:hAnsi="Times New Roman" w:cs="Times New Roman"/>
                <w:sz w:val="24"/>
                <w:szCs w:val="24"/>
              </w:rPr>
              <w:t>sebagai</w:t>
            </w:r>
            <w:r w:rsidRPr="00013940">
              <w:rPr>
                <w:rFonts w:ascii="Times New Roman" w:hAnsi="Times New Roman" w:cs="Times New Roman"/>
                <w:sz w:val="24"/>
                <w:szCs w:val="24"/>
              </w:rPr>
              <w:t xml:space="preserve">  hewan  langkah  yang  ada  di  Indonesia.  Misi  penyelamatan  maupun  penelitian  yang  dilakukan  Nick  dan  ayahnya  suatu  bentuk  kecintaan,  kepedulian  terhadap  lingkungan  alam.  Dengan  begitu  mereka  dapat  mengampanyekan,  mengajak  orang-orang  agar  peduli  terhadap  lingkungan  alam. Hal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menjadi aksi nyata bagi Ayah Nick dalam menjaga dan melindungi terumbu karang dan  hewan langkah.</w:t>
            </w:r>
          </w:p>
        </w:tc>
      </w:tr>
      <w:tr w:rsidR="00E65A1B" w:rsidRPr="00013940" w:rsidTr="004B7E16">
        <w:tc>
          <w:tcPr>
            <w:tcW w:w="570" w:type="dxa"/>
            <w:vMerge/>
          </w:tcPr>
          <w:p w:rsidR="00E65A1B" w:rsidRPr="00013940" w:rsidRDefault="00E65A1B" w:rsidP="00F14AA8">
            <w:pPr>
              <w:spacing w:after="0" w:line="240" w:lineRule="auto"/>
              <w:ind w:left="360" w:firstLine="0"/>
              <w:jc w:val="center"/>
              <w:rPr>
                <w:rFonts w:ascii="Times New Roman" w:hAnsi="Times New Roman" w:cs="Times New Roman"/>
                <w:sz w:val="24"/>
                <w:szCs w:val="24"/>
              </w:rPr>
            </w:pPr>
          </w:p>
        </w:tc>
        <w:tc>
          <w:tcPr>
            <w:tcW w:w="2397" w:type="dxa"/>
            <w:vMerge/>
          </w:tcPr>
          <w:p w:rsidR="00E65A1B" w:rsidRPr="00013940" w:rsidRDefault="00E65A1B" w:rsidP="00F14AA8">
            <w:pPr>
              <w:spacing w:after="0" w:line="240" w:lineRule="auto"/>
              <w:ind w:firstLine="0"/>
              <w:rPr>
                <w:rFonts w:ascii="Times New Roman" w:hAnsi="Times New Roman" w:cs="Times New Roman"/>
                <w:sz w:val="24"/>
                <w:szCs w:val="24"/>
              </w:rPr>
            </w:pPr>
          </w:p>
        </w:tc>
        <w:tc>
          <w:tcPr>
            <w:tcW w:w="1973" w:type="dxa"/>
            <w:vMerge/>
          </w:tcPr>
          <w:p w:rsidR="00E65A1B" w:rsidRPr="00013940" w:rsidRDefault="00E65A1B" w:rsidP="00F14AA8">
            <w:pPr>
              <w:spacing w:after="0" w:line="240" w:lineRule="auto"/>
              <w:ind w:firstLine="0"/>
              <w:jc w:val="center"/>
              <w:rPr>
                <w:rFonts w:ascii="Times New Roman" w:hAnsi="Times New Roman" w:cs="Times New Roman"/>
                <w:sz w:val="24"/>
                <w:szCs w:val="24"/>
              </w:rPr>
            </w:pPr>
          </w:p>
        </w:tc>
        <w:tc>
          <w:tcPr>
            <w:tcW w:w="1016" w:type="dxa"/>
          </w:tcPr>
          <w:p w:rsidR="00E65A1B" w:rsidRPr="00013940" w:rsidRDefault="00E65A1B" w:rsidP="006C0DCB">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E.2.</w:t>
            </w:r>
            <w:r w:rsidR="006C0DCB" w:rsidRPr="00013940">
              <w:rPr>
                <w:rFonts w:ascii="Times New Roman" w:hAnsi="Times New Roman" w:cs="Times New Roman"/>
                <w:sz w:val="24"/>
                <w:szCs w:val="24"/>
              </w:rPr>
              <w:t>2</w:t>
            </w:r>
          </w:p>
        </w:tc>
        <w:tc>
          <w:tcPr>
            <w:tcW w:w="4881" w:type="dxa"/>
          </w:tcPr>
          <w:p w:rsidR="00E65A1B" w:rsidRPr="00013940" w:rsidRDefault="00E65A1B" w:rsidP="00F27934">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Benar,  Nona.  Tapi,  kita  harus  siaga  begitu  alarm  berbunyi,  itu  tandanya  telah  terjadi  kebakaran  hutan  maka  kita  di  sini  harus  bersiap-siap  karena  air  dalam  kolam  akan  segera  diambil  untuk  membantu  memadamkan  api.”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iawani Elyta.","given":"&amp; Shabrina W.S.","non-dropping-particle":"","parse-names":false,"suffix":""}],"id":"ITEM-1","issued":{"date-parts":[["2012"]]},"publisher":"Bentang Belia","publisher-place":"Yogyakarta","title":"Ping! A Message from Borneo","type":"book"},"locator":"38","uris":["http://www.mendeley.com/documents/?uuid=3a930606-1a25-4491-9755-fa6e1e90d7f4"]}],"mendeley":{"formattedCitation":"(Riawani Elyta., 2012, p. 38)","plainTextFormattedCitation":"(Riawani Elyta., 2012, p. 38)","previouslyFormattedCitation":"(Riawani Elyta., 2012, p. 38)"},"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iawani Elyta., 2012, p. 38)</w:t>
            </w:r>
            <w:r w:rsidRPr="00013940">
              <w:rPr>
                <w:rFonts w:ascii="Times New Roman" w:hAnsi="Times New Roman" w:cs="Times New Roman"/>
                <w:sz w:val="24"/>
                <w:szCs w:val="24"/>
              </w:rPr>
              <w:fldChar w:fldCharType="end"/>
            </w:r>
          </w:p>
          <w:p w:rsidR="00E65A1B" w:rsidRPr="00013940" w:rsidRDefault="00E65A1B" w:rsidP="00F27934">
            <w:pPr>
              <w:spacing w:after="0" w:line="240" w:lineRule="auto"/>
              <w:ind w:firstLine="0"/>
              <w:jc w:val="both"/>
              <w:rPr>
                <w:rFonts w:ascii="Times New Roman" w:hAnsi="Times New Roman" w:cs="Times New Roman"/>
                <w:sz w:val="24"/>
                <w:szCs w:val="24"/>
              </w:rPr>
            </w:pPr>
          </w:p>
        </w:tc>
        <w:tc>
          <w:tcPr>
            <w:tcW w:w="5182" w:type="dxa"/>
          </w:tcPr>
          <w:p w:rsidR="00E65A1B" w:rsidRPr="00013940" w:rsidRDefault="00E65A1B" w:rsidP="00F27934">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E</w:t>
            </w:r>
            <w:r w:rsidR="006C0DCB" w:rsidRPr="00013940">
              <w:rPr>
                <w:rFonts w:ascii="Times New Roman" w:hAnsi="Times New Roman" w:cs="Times New Roman"/>
                <w:sz w:val="24"/>
                <w:szCs w:val="24"/>
              </w:rPr>
              <w:t>.2.2</w:t>
            </w:r>
            <w:r w:rsidRPr="00013940">
              <w:rPr>
                <w:rFonts w:ascii="Times New Roman" w:hAnsi="Times New Roman" w:cs="Times New Roman"/>
                <w:sz w:val="24"/>
                <w:szCs w:val="24"/>
              </w:rPr>
              <w:t xml:space="preserve">)  menunjukkan  bahwa  sebagai  petugas  konservasi  hutan,  Pak  Agung  mencoba  menjelaskan  bahwa  kolam  yang  dibuat  merupakan  tempat  penampungan  air  untuk  memadamkan  api  apabila  sewaktu-waktu  terjadi  kebakaran  hutan.  Dengan  adanya  kolam,  maka  risiko  terjadinya  bencana  kebakaran  yang  lebih  luas  akan  mudah  dan  cepat  diatasi  karena  kButuhan  air  yang  mudah  didapat  dan  tidak  perlu  jauh-jauh  mengambil  ke  sungai  atau  danau.  Oleh  karena  itu,  petugas  konservasi  hutan  harus  siaga  apabila  terjadi  kebakaran,  maka  air  dalam  kolam  tersebut  diambil  untuk  membantu  memadamkan  api  agar  tidak  cepat  menyebar  ke  daerah  hutan  yang  lain.  Hal  tersebut  merupakan  wujud  dari  upaya  </w:t>
            </w:r>
            <w:r w:rsidRPr="00013940">
              <w:rPr>
                <w:rFonts w:ascii="Times New Roman" w:hAnsi="Times New Roman" w:cs="Times New Roman"/>
                <w:sz w:val="24"/>
                <w:szCs w:val="24"/>
              </w:rPr>
              <w:lastRenderedPageBreak/>
              <w:t xml:space="preserve">penyelamatan,  kepedulian,  serta  mengurangi  risiko  bencana  alam.  </w:t>
            </w:r>
          </w:p>
        </w:tc>
      </w:tr>
      <w:tr w:rsidR="00480E57" w:rsidRPr="00013940" w:rsidTr="004B7E16">
        <w:tc>
          <w:tcPr>
            <w:tcW w:w="570" w:type="dxa"/>
            <w:vMerge/>
          </w:tcPr>
          <w:p w:rsidR="00480E57" w:rsidRPr="00013940" w:rsidRDefault="00480E57" w:rsidP="00F14AA8">
            <w:pPr>
              <w:spacing w:after="0" w:line="240" w:lineRule="auto"/>
              <w:ind w:left="360" w:firstLine="0"/>
              <w:jc w:val="center"/>
              <w:rPr>
                <w:rFonts w:ascii="Times New Roman" w:hAnsi="Times New Roman" w:cs="Times New Roman"/>
                <w:sz w:val="24"/>
                <w:szCs w:val="24"/>
              </w:rPr>
            </w:pPr>
          </w:p>
        </w:tc>
        <w:tc>
          <w:tcPr>
            <w:tcW w:w="2397" w:type="dxa"/>
            <w:vMerge/>
          </w:tcPr>
          <w:p w:rsidR="00480E57" w:rsidRPr="00013940" w:rsidRDefault="00480E57" w:rsidP="00F14AA8">
            <w:pPr>
              <w:spacing w:after="0" w:line="240" w:lineRule="auto"/>
              <w:ind w:firstLine="0"/>
              <w:rPr>
                <w:rFonts w:ascii="Times New Roman" w:hAnsi="Times New Roman" w:cs="Times New Roman"/>
                <w:sz w:val="24"/>
                <w:szCs w:val="24"/>
              </w:rPr>
            </w:pPr>
          </w:p>
        </w:tc>
        <w:tc>
          <w:tcPr>
            <w:tcW w:w="1973" w:type="dxa"/>
            <w:vMerge/>
          </w:tcPr>
          <w:p w:rsidR="00480E57" w:rsidRPr="00013940" w:rsidRDefault="00480E57" w:rsidP="00F14AA8">
            <w:pPr>
              <w:spacing w:after="0" w:line="240" w:lineRule="auto"/>
              <w:ind w:firstLine="0"/>
              <w:jc w:val="center"/>
              <w:rPr>
                <w:rFonts w:ascii="Times New Roman" w:hAnsi="Times New Roman" w:cs="Times New Roman"/>
                <w:sz w:val="24"/>
                <w:szCs w:val="24"/>
              </w:rPr>
            </w:pPr>
          </w:p>
        </w:tc>
        <w:tc>
          <w:tcPr>
            <w:tcW w:w="1016" w:type="dxa"/>
          </w:tcPr>
          <w:p w:rsidR="00480E57" w:rsidRPr="00013940" w:rsidRDefault="00441074"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E</w:t>
            </w:r>
            <w:r w:rsidR="006C0DCB" w:rsidRPr="00013940">
              <w:rPr>
                <w:rFonts w:ascii="Times New Roman" w:hAnsi="Times New Roman" w:cs="Times New Roman"/>
                <w:sz w:val="24"/>
                <w:szCs w:val="24"/>
              </w:rPr>
              <w:t>.2.3</w:t>
            </w:r>
          </w:p>
        </w:tc>
        <w:tc>
          <w:tcPr>
            <w:tcW w:w="4881" w:type="dxa"/>
          </w:tcPr>
          <w:p w:rsidR="00480E57" w:rsidRPr="00013940" w:rsidRDefault="00480E57"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Maafkan  aku,  Molly.  Semalam,  laptopmu  masih  menyala  ketika  kamu  tertidur.  Aku  iseng-iseng  melihat  apa  yang  ada  di  monitor.  Sungguh  aku  tak  menyangka  kalau  kamu  tidak  hanya  sekadar  ikut-ikutan  melakukan  observasi  untuk  apa  yang  sedang  diperjuangkan  LSM-mu,  tapi  kamu  juga  pintar  menulis  fabel!”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iawani Elyta.","given":"&amp; Shabrina W.S.","non-dropping-particle":"","parse-names":false,"suffix":""}],"id":"ITEM-1","issued":{"date-parts":[["2012"]]},"publisher":"Bentang Belia","publisher-place":"Yogyakarta","title":"Ping! A Message from Borneo","type":"book"},"locator":"109","uris":["http://www.mendeley.com/documents/?uuid=3a930606-1a25-4491-9755-fa6e1e90d7f4"]}],"mendeley":{"formattedCitation":"(Riawani Elyta., 2012, p. 109)","plainTextFormattedCitation":"(Riawani Elyta., 2012, p. 109)","previouslyFormattedCitation":"(Riawani Elyta., 2012, p. 109)"},"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iawani Elyta., 2012, p. 109)</w:t>
            </w:r>
            <w:r w:rsidRPr="00013940">
              <w:rPr>
                <w:rFonts w:ascii="Times New Roman" w:hAnsi="Times New Roman" w:cs="Times New Roman"/>
                <w:sz w:val="24"/>
                <w:szCs w:val="24"/>
              </w:rPr>
              <w:fldChar w:fldCharType="end"/>
            </w:r>
          </w:p>
        </w:tc>
        <w:tc>
          <w:tcPr>
            <w:tcW w:w="5182" w:type="dxa"/>
          </w:tcPr>
          <w:p w:rsidR="00480E57" w:rsidRPr="00013940" w:rsidRDefault="00480E57" w:rsidP="005358B4">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E</w:t>
            </w:r>
            <w:r w:rsidRPr="00013940">
              <w:rPr>
                <w:rFonts w:ascii="Times New Roman" w:hAnsi="Times New Roman" w:cs="Times New Roman"/>
                <w:sz w:val="24"/>
                <w:szCs w:val="24"/>
              </w:rPr>
              <w:t>.2.</w:t>
            </w:r>
            <w:r w:rsidR="006C0DCB" w:rsidRPr="00013940">
              <w:rPr>
                <w:rFonts w:ascii="Times New Roman" w:hAnsi="Times New Roman" w:cs="Times New Roman"/>
                <w:sz w:val="24"/>
                <w:szCs w:val="24"/>
              </w:rPr>
              <w:t>3</w:t>
            </w:r>
            <w:r w:rsidRPr="00013940">
              <w:rPr>
                <w:rFonts w:ascii="Times New Roman" w:hAnsi="Times New Roman" w:cs="Times New Roman"/>
                <w:sz w:val="24"/>
                <w:szCs w:val="24"/>
              </w:rPr>
              <w:t xml:space="preserve">)  menunjukkan  bahwa  Molly  selain  ikut  observasi  penelitian  Nick,  dia  juga  </w:t>
            </w:r>
            <w:r w:rsidR="005E48C3" w:rsidRPr="00013940">
              <w:rPr>
                <w:rFonts w:ascii="Times New Roman" w:hAnsi="Times New Roman" w:cs="Times New Roman"/>
                <w:sz w:val="24"/>
                <w:szCs w:val="24"/>
              </w:rPr>
              <w:t>sebagai</w:t>
            </w:r>
            <w:r w:rsidRPr="00013940">
              <w:rPr>
                <w:rFonts w:ascii="Times New Roman" w:hAnsi="Times New Roman" w:cs="Times New Roman"/>
                <w:sz w:val="24"/>
                <w:szCs w:val="24"/>
              </w:rPr>
              <w:t xml:space="preserve">  anggota  Gerakan  Penyelamatan  Satwa  langka  (GPSL).  Dengan  mengikuti  observasi  </w:t>
            </w:r>
            <w:r w:rsidR="006A673B" w:rsidRPr="00013940">
              <w:rPr>
                <w:rFonts w:ascii="Times New Roman" w:hAnsi="Times New Roman" w:cs="Times New Roman"/>
                <w:sz w:val="24"/>
                <w:szCs w:val="24"/>
              </w:rPr>
              <w:t>tersebut</w:t>
            </w:r>
            <w:r w:rsidRPr="00013940">
              <w:rPr>
                <w:rFonts w:ascii="Times New Roman" w:hAnsi="Times New Roman" w:cs="Times New Roman"/>
                <w:sz w:val="24"/>
                <w:szCs w:val="24"/>
              </w:rPr>
              <w:t xml:space="preserve">,  Molly  dapat  menulis  fabel  berkaitan  dengan  penyelamatan  orang  utan.  Hal  ini  bertujuan  agar  dapat  menyentuh  kesadaran  manusia  dengan  cara  yang  berbeda  salah  satunya  lewat  fabel.  Melalui  cara  ini  akan  mampu  menjangkau  </w:t>
            </w:r>
            <w:r w:rsidR="004C6D4B" w:rsidRPr="00013940">
              <w:rPr>
                <w:rFonts w:ascii="Times New Roman" w:hAnsi="Times New Roman" w:cs="Times New Roman"/>
                <w:sz w:val="24"/>
                <w:szCs w:val="24"/>
              </w:rPr>
              <w:t>lebih</w:t>
            </w:r>
            <w:r w:rsidRPr="00013940">
              <w:rPr>
                <w:rFonts w:ascii="Times New Roman" w:hAnsi="Times New Roman" w:cs="Times New Roman"/>
                <w:sz w:val="24"/>
                <w:szCs w:val="24"/>
              </w:rPr>
              <w:t xml:space="preserve">  banyak  sasaran  pembaca,  selain  sekadar  mengampanyekannya  lewat  dunia  maya.  Oleh  karena  itu,  apa  yang  dilakukan  Molly  dan  temannya  merupakan  suatu  upaya  untuk  mengampanyekan  penyelamatan  dan  kepedulian  terhadap  orang  utan  agar  populasinya  tidak  punah.  </w:t>
            </w:r>
          </w:p>
        </w:tc>
      </w:tr>
      <w:tr w:rsidR="00FF7870" w:rsidRPr="00013940" w:rsidTr="004B7E16">
        <w:tc>
          <w:tcPr>
            <w:tcW w:w="570" w:type="dxa"/>
            <w:vMerge/>
          </w:tcPr>
          <w:p w:rsidR="00FF7870" w:rsidRPr="00013940" w:rsidRDefault="00FF7870" w:rsidP="00F14AA8">
            <w:pPr>
              <w:spacing w:after="0" w:line="240" w:lineRule="auto"/>
              <w:ind w:left="360" w:firstLine="0"/>
              <w:jc w:val="center"/>
              <w:rPr>
                <w:rFonts w:ascii="Times New Roman" w:hAnsi="Times New Roman" w:cs="Times New Roman"/>
                <w:sz w:val="24"/>
                <w:szCs w:val="24"/>
              </w:rPr>
            </w:pPr>
          </w:p>
        </w:tc>
        <w:tc>
          <w:tcPr>
            <w:tcW w:w="2397" w:type="dxa"/>
            <w:vMerge/>
          </w:tcPr>
          <w:p w:rsidR="00FF7870" w:rsidRPr="00013940" w:rsidRDefault="00FF7870" w:rsidP="00F14AA8">
            <w:pPr>
              <w:spacing w:after="0" w:line="240" w:lineRule="auto"/>
              <w:ind w:firstLine="0"/>
              <w:rPr>
                <w:rFonts w:ascii="Times New Roman" w:hAnsi="Times New Roman" w:cs="Times New Roman"/>
                <w:sz w:val="24"/>
                <w:szCs w:val="24"/>
              </w:rPr>
            </w:pPr>
          </w:p>
        </w:tc>
        <w:tc>
          <w:tcPr>
            <w:tcW w:w="1973" w:type="dxa"/>
            <w:vMerge/>
          </w:tcPr>
          <w:p w:rsidR="00FF7870" w:rsidRPr="00013940" w:rsidRDefault="00FF7870" w:rsidP="00F14AA8">
            <w:pPr>
              <w:spacing w:after="0" w:line="240" w:lineRule="auto"/>
              <w:ind w:firstLine="0"/>
              <w:jc w:val="center"/>
              <w:rPr>
                <w:rFonts w:ascii="Times New Roman" w:hAnsi="Times New Roman" w:cs="Times New Roman"/>
                <w:sz w:val="24"/>
                <w:szCs w:val="24"/>
              </w:rPr>
            </w:pPr>
          </w:p>
        </w:tc>
        <w:tc>
          <w:tcPr>
            <w:tcW w:w="1016" w:type="dxa"/>
          </w:tcPr>
          <w:p w:rsidR="00FF7870" w:rsidRPr="00013940" w:rsidRDefault="00441074"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E</w:t>
            </w:r>
            <w:r w:rsidR="00FF7870" w:rsidRPr="00013940">
              <w:rPr>
                <w:rFonts w:ascii="Times New Roman" w:hAnsi="Times New Roman" w:cs="Times New Roman"/>
                <w:sz w:val="24"/>
                <w:szCs w:val="24"/>
              </w:rPr>
              <w:t>.2.</w:t>
            </w:r>
            <w:r w:rsidR="006C0DCB" w:rsidRPr="00013940">
              <w:rPr>
                <w:rFonts w:ascii="Times New Roman" w:hAnsi="Times New Roman" w:cs="Times New Roman"/>
                <w:sz w:val="24"/>
                <w:szCs w:val="24"/>
              </w:rPr>
              <w:t>4</w:t>
            </w:r>
          </w:p>
        </w:tc>
        <w:tc>
          <w:tcPr>
            <w:tcW w:w="4881" w:type="dxa"/>
          </w:tcPr>
          <w:p w:rsidR="00FF7870" w:rsidRPr="00013940" w:rsidRDefault="00FF7870"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ia  kini  sudah  menjadi  orang  tua  asuh  untuk  dua  anak  orang  utan  di  Samboja.  Walau  untuk  itu  dia  harus  menyisihkan  separuh  dari  gaji  kerja  paruh  waktunya.  Dia  juga  sudah  mengirim  aplikasi  untuk  menjadi  relawan  di  BOS  pada  proyek</w:t>
            </w:r>
            <w:r w:rsidRPr="00013940">
              <w:rPr>
                <w:rFonts w:ascii="Times New Roman" w:hAnsi="Times New Roman" w:cs="Times New Roman"/>
                <w:i/>
                <w:sz w:val="24"/>
                <w:szCs w:val="24"/>
              </w:rPr>
              <w:t xml:space="preserve">  save</w:t>
            </w:r>
            <w:r w:rsidRPr="00013940">
              <w:rPr>
                <w:rFonts w:ascii="Times New Roman" w:hAnsi="Times New Roman" w:cs="Times New Roman"/>
                <w:sz w:val="24"/>
                <w:szCs w:val="24"/>
              </w:rPr>
              <w:t xml:space="preserve">  orang  utan.  Kalau  aplikasinya  diterima,  dia  akan  ke  Indonesia  lagi  tahun  depan.”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iawani Elyta.","given":"&amp; Shabrina W.S.","non-dropping-particle":"","parse-names":false,"suffix":""}],"id":"ITEM-1","issued":{"date-parts":[["2012"]]},"publisher":"Bentang Belia","publisher-place":"Yogyakarta","title":"Ping! A Message from Borneo","type":"book"},"locator":"115","uris":["http://www.mendeley.com/documents/?uuid=3a930606-1a25-4491-9755-fa6e1e90d7f4"]}],"mendeley":{"formattedCitation":"(Riawani Elyta., 2012, p. 115)","plainTextFormattedCitation":"(Riawani Elyta., 2012, p. 115)","previouslyFormattedCitation":"(Riawani Elyta., 2012, p. 115)"},"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iawani Elyta., 2012, p. 115)</w:t>
            </w:r>
            <w:r w:rsidRPr="00013940">
              <w:rPr>
                <w:rFonts w:ascii="Times New Roman" w:hAnsi="Times New Roman" w:cs="Times New Roman"/>
                <w:sz w:val="24"/>
                <w:szCs w:val="24"/>
              </w:rPr>
              <w:fldChar w:fldCharType="end"/>
            </w:r>
          </w:p>
          <w:p w:rsidR="00FF7870" w:rsidRPr="00013940" w:rsidRDefault="00FF7870" w:rsidP="00F14AA8">
            <w:pPr>
              <w:spacing w:after="0" w:line="240" w:lineRule="auto"/>
              <w:ind w:firstLine="0"/>
              <w:jc w:val="both"/>
              <w:rPr>
                <w:rFonts w:ascii="Times New Roman" w:hAnsi="Times New Roman" w:cs="Times New Roman"/>
                <w:sz w:val="24"/>
                <w:szCs w:val="24"/>
              </w:rPr>
            </w:pPr>
          </w:p>
        </w:tc>
        <w:tc>
          <w:tcPr>
            <w:tcW w:w="5182" w:type="dxa"/>
          </w:tcPr>
          <w:p w:rsidR="00FF7870" w:rsidRPr="00013940" w:rsidRDefault="00FF7870"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w:t>
            </w:r>
            <w:r w:rsidR="00441074" w:rsidRPr="00013940">
              <w:rPr>
                <w:rFonts w:ascii="Times New Roman" w:hAnsi="Times New Roman" w:cs="Times New Roman"/>
                <w:sz w:val="24"/>
                <w:szCs w:val="24"/>
              </w:rPr>
              <w:t>E</w:t>
            </w:r>
            <w:r w:rsidR="006C0DCB" w:rsidRPr="00013940">
              <w:rPr>
                <w:rFonts w:ascii="Times New Roman" w:hAnsi="Times New Roman" w:cs="Times New Roman"/>
                <w:sz w:val="24"/>
                <w:szCs w:val="24"/>
              </w:rPr>
              <w:t>.2.4</w:t>
            </w:r>
            <w:r w:rsidRPr="00013940">
              <w:rPr>
                <w:rFonts w:ascii="Times New Roman" w:hAnsi="Times New Roman" w:cs="Times New Roman"/>
                <w:sz w:val="24"/>
                <w:szCs w:val="24"/>
              </w:rPr>
              <w:t>)  menunjukkan  bahwa  impian  Andy  akhirnya  terwujud  yaitu  bisa  menjadi  orang  tua  asuh  orang  utan  atas  cinta  dan  kepeduliannya  terhadap  orang  utan  yang  ada  di  konservasi  saat  di  Indonesia.  Walaupun  dia  harus  menyisihkan  gajinya  untuk  k</w:t>
            </w:r>
            <w:r w:rsidR="00441074" w:rsidRPr="00013940">
              <w:rPr>
                <w:rFonts w:ascii="Times New Roman" w:hAnsi="Times New Roman" w:cs="Times New Roman"/>
                <w:sz w:val="24"/>
                <w:szCs w:val="24"/>
              </w:rPr>
              <w:t>B</w:t>
            </w:r>
            <w:r w:rsidRPr="00013940">
              <w:rPr>
                <w:rFonts w:ascii="Times New Roman" w:hAnsi="Times New Roman" w:cs="Times New Roman"/>
                <w:sz w:val="24"/>
                <w:szCs w:val="24"/>
              </w:rPr>
              <w:t xml:space="preserve">utuhan  dua  anak  orang  utan  yang  ia  asuh.  Bagi  Andy,  menjadi  orang  tua  asuh  orang  utan  akan  </w:t>
            </w:r>
            <w:r w:rsidR="004C6D4B" w:rsidRPr="00013940">
              <w:rPr>
                <w:rFonts w:ascii="Times New Roman" w:hAnsi="Times New Roman" w:cs="Times New Roman"/>
                <w:sz w:val="24"/>
                <w:szCs w:val="24"/>
              </w:rPr>
              <w:t>lebih</w:t>
            </w:r>
            <w:r w:rsidRPr="00013940">
              <w:rPr>
                <w:rFonts w:ascii="Times New Roman" w:hAnsi="Times New Roman" w:cs="Times New Roman"/>
                <w:sz w:val="24"/>
                <w:szCs w:val="24"/>
              </w:rPr>
              <w:t xml:space="preserve">  mengasyikkan  menjadikan  </w:t>
            </w:r>
            <w:r w:rsidR="005E48C3" w:rsidRPr="00013940">
              <w:rPr>
                <w:rFonts w:ascii="Times New Roman" w:hAnsi="Times New Roman" w:cs="Times New Roman"/>
                <w:sz w:val="24"/>
                <w:szCs w:val="24"/>
              </w:rPr>
              <w:t>sebagai</w:t>
            </w:r>
            <w:r w:rsidRPr="00013940">
              <w:rPr>
                <w:rFonts w:ascii="Times New Roman" w:hAnsi="Times New Roman" w:cs="Times New Roman"/>
                <w:sz w:val="24"/>
                <w:szCs w:val="24"/>
              </w:rPr>
              <w:t xml:space="preserve">  </w:t>
            </w:r>
            <w:r w:rsidR="005E48C3" w:rsidRPr="00013940">
              <w:rPr>
                <w:rFonts w:ascii="Times New Roman" w:hAnsi="Times New Roman" w:cs="Times New Roman"/>
                <w:sz w:val="24"/>
                <w:szCs w:val="24"/>
              </w:rPr>
              <w:t>sebuah</w:t>
            </w:r>
            <w:r w:rsidRPr="00013940">
              <w:rPr>
                <w:rFonts w:ascii="Times New Roman" w:hAnsi="Times New Roman" w:cs="Times New Roman"/>
                <w:sz w:val="24"/>
                <w:szCs w:val="24"/>
              </w:rPr>
              <w:t xml:space="preserve">  tanggung  jawab  dengan  mengikuti  setiap  perkembangan  mereka  sampai  besar  dan  tiba  </w:t>
            </w:r>
            <w:r w:rsidRPr="00013940">
              <w:rPr>
                <w:rFonts w:ascii="Times New Roman" w:hAnsi="Times New Roman" w:cs="Times New Roman"/>
                <w:sz w:val="24"/>
                <w:szCs w:val="24"/>
              </w:rPr>
              <w:lastRenderedPageBreak/>
              <w:t xml:space="preserve">saatnya  untuk  dilepas  kembali  ke  alam  liar.  Selain  itu,  impian  Andy  juga  terwujud  dengan  menjadi  relawan  </w:t>
            </w:r>
            <w:r w:rsidRPr="00013940">
              <w:rPr>
                <w:rFonts w:ascii="Times New Roman" w:hAnsi="Times New Roman" w:cs="Times New Roman"/>
                <w:i/>
                <w:sz w:val="24"/>
                <w:szCs w:val="24"/>
              </w:rPr>
              <w:t>save</w:t>
            </w:r>
            <w:r w:rsidRPr="00013940">
              <w:rPr>
                <w:rFonts w:ascii="Times New Roman" w:hAnsi="Times New Roman" w:cs="Times New Roman"/>
                <w:sz w:val="24"/>
                <w:szCs w:val="24"/>
              </w:rPr>
              <w:t xml:space="preserve">  orang  utan  dengan  mengajak  orang-orang  untuk  menjaga  dan  melindungi  orang  utan  agar  populasinya  tidak  punah.  Apa yang dilakukan Andy merupakan </w:t>
            </w:r>
            <w:r w:rsidR="005E48C3" w:rsidRPr="00013940">
              <w:rPr>
                <w:rFonts w:ascii="Times New Roman" w:hAnsi="Times New Roman" w:cs="Times New Roman"/>
                <w:sz w:val="24"/>
                <w:szCs w:val="24"/>
              </w:rPr>
              <w:t>sebuah</w:t>
            </w:r>
            <w:r w:rsidRPr="00013940">
              <w:rPr>
                <w:rFonts w:ascii="Times New Roman" w:hAnsi="Times New Roman" w:cs="Times New Roman"/>
                <w:sz w:val="24"/>
                <w:szCs w:val="24"/>
              </w:rPr>
              <w:t xml:space="preserve"> aksi nyata bagian dari sikap ekosentrisme dalam menjaga dan melindungi satwa langka orang utan dari perburuan manusia.</w:t>
            </w:r>
          </w:p>
        </w:tc>
      </w:tr>
      <w:tr w:rsidR="006C0DCB" w:rsidRPr="00013940" w:rsidTr="004B7E16">
        <w:tc>
          <w:tcPr>
            <w:tcW w:w="570" w:type="dxa"/>
            <w:vMerge/>
          </w:tcPr>
          <w:p w:rsidR="006C0DCB" w:rsidRPr="00013940" w:rsidRDefault="006C0DCB" w:rsidP="00F14AA8">
            <w:pPr>
              <w:spacing w:after="0" w:line="240" w:lineRule="auto"/>
              <w:ind w:left="360" w:firstLine="0"/>
              <w:jc w:val="center"/>
              <w:rPr>
                <w:rFonts w:ascii="Times New Roman" w:hAnsi="Times New Roman" w:cs="Times New Roman"/>
                <w:sz w:val="24"/>
                <w:szCs w:val="24"/>
              </w:rPr>
            </w:pPr>
          </w:p>
        </w:tc>
        <w:tc>
          <w:tcPr>
            <w:tcW w:w="2397" w:type="dxa"/>
            <w:vMerge/>
          </w:tcPr>
          <w:p w:rsidR="006C0DCB" w:rsidRPr="00013940" w:rsidRDefault="006C0DCB" w:rsidP="00F14AA8">
            <w:pPr>
              <w:spacing w:after="0" w:line="240" w:lineRule="auto"/>
              <w:ind w:firstLine="0"/>
              <w:rPr>
                <w:rFonts w:ascii="Times New Roman" w:hAnsi="Times New Roman" w:cs="Times New Roman"/>
                <w:sz w:val="24"/>
                <w:szCs w:val="24"/>
              </w:rPr>
            </w:pPr>
          </w:p>
        </w:tc>
        <w:tc>
          <w:tcPr>
            <w:tcW w:w="1973" w:type="dxa"/>
            <w:vMerge w:val="restart"/>
          </w:tcPr>
          <w:p w:rsidR="006C0DCB" w:rsidRPr="00013940" w:rsidRDefault="006C0DCB"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 xml:space="preserve">Penyelamatan Hewan </w:t>
            </w:r>
          </w:p>
        </w:tc>
        <w:tc>
          <w:tcPr>
            <w:tcW w:w="1016" w:type="dxa"/>
          </w:tcPr>
          <w:p w:rsidR="006C0DCB" w:rsidRPr="00013940" w:rsidRDefault="006C0DCB"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E.2.1</w:t>
            </w:r>
          </w:p>
        </w:tc>
        <w:tc>
          <w:tcPr>
            <w:tcW w:w="4881" w:type="dxa"/>
          </w:tcPr>
          <w:p w:rsidR="006C0DCB" w:rsidRPr="00013940" w:rsidRDefault="006C0DCB"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Satu hal yang barangkali belum banyak diketahui, kalau konservasi ini, hampir seluruh kontribusi dananya berasal dari NGGO luar negeri. Tak heran kalau peneliti-peneliti yang berasal dari luar negeri mendapat fasilitas mewah saat datang berkunjung.”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iawani Elyta.","given":"&amp; Shabrina W.S.","non-dropping-particle":"","parse-names":false,"suffix":""}],"id":"ITEM-1","issued":{"date-parts":[["2012"]]},"publisher":"Bentang Belia","publisher-place":"Yogyakarta","title":"Ping! A Message from Borneo","type":"book"},"locator":"41","uris":["http://www.mendeley.com/documents/?uuid=3a930606-1a25-4491-9755-fa6e1e90d7f4"]}],"mendeley":{"formattedCitation":"(Riawani Elyta., 2012, p. 41)","plainTextFormattedCitation":"(Riawani Elyta., 2012, p. 41)"},"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iawani Elyta., 2012, p. 41)</w:t>
            </w:r>
            <w:r w:rsidRPr="00013940">
              <w:rPr>
                <w:rFonts w:ascii="Times New Roman" w:hAnsi="Times New Roman" w:cs="Times New Roman"/>
                <w:sz w:val="24"/>
                <w:szCs w:val="24"/>
              </w:rPr>
              <w:fldChar w:fldCharType="end"/>
            </w:r>
          </w:p>
        </w:tc>
        <w:tc>
          <w:tcPr>
            <w:tcW w:w="5182" w:type="dxa"/>
          </w:tcPr>
          <w:p w:rsidR="006C0DCB" w:rsidRPr="00013940" w:rsidRDefault="006C0DCB" w:rsidP="006C2C66">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 xml:space="preserve">(E.2.1) menunjukkan bahwa salah satu upaya penyelamatan lingkungan konservasi orang utan yang ada di Borneo. Sikap manusia tersebut merupakan </w:t>
            </w:r>
            <w:r w:rsidRPr="00013940">
              <w:rPr>
                <w:rFonts w:ascii="Times New Roman" w:hAnsi="Times New Roman" w:cs="Times New Roman"/>
                <w:color w:val="000000" w:themeColor="text1"/>
                <w:sz w:val="24"/>
                <w:szCs w:val="24"/>
              </w:rPr>
              <w:t xml:space="preserve">representasi ekosentrisme yang tidak hanya dibatasi pada makhluk hidup, tetapi juga berlaku terhadap semua komunitasi ekologis seluruhnya. Konservasi yang dilakukan baik hewan maupun tumbuhan yang kian langkah ditemukan agar bisa terselamatkan. Kontribusi tersebut merupakan </w:t>
            </w:r>
            <w:r w:rsidRPr="00013940">
              <w:rPr>
                <w:rFonts w:ascii="Times New Roman" w:hAnsi="Times New Roman" w:cs="Times New Roman"/>
                <w:sz w:val="24"/>
                <w:szCs w:val="24"/>
              </w:rPr>
              <w:t>sebuah</w:t>
            </w:r>
            <w:r w:rsidRPr="00013940">
              <w:rPr>
                <w:rFonts w:ascii="Times New Roman" w:hAnsi="Times New Roman" w:cs="Times New Roman"/>
                <w:color w:val="FFFFFF" w:themeColor="background1"/>
                <w:sz w:val="24"/>
                <w:szCs w:val="24"/>
              </w:rPr>
              <w:t xml:space="preserve"> </w:t>
            </w:r>
            <w:r w:rsidRPr="00013940">
              <w:rPr>
                <w:rFonts w:ascii="Times New Roman" w:hAnsi="Times New Roman" w:cs="Times New Roman"/>
                <w:sz w:val="24"/>
                <w:szCs w:val="24"/>
              </w:rPr>
              <w:t>gerakan</w:t>
            </w:r>
            <w:r w:rsidRPr="00013940">
              <w:rPr>
                <w:rFonts w:ascii="Times New Roman" w:hAnsi="Times New Roman" w:cs="Times New Roman"/>
                <w:color w:val="FFFFFF" w:themeColor="background1"/>
                <w:sz w:val="24"/>
                <w:szCs w:val="24"/>
              </w:rPr>
              <w:t xml:space="preserve"> i</w:t>
            </w:r>
            <w:r w:rsidRPr="00013940">
              <w:rPr>
                <w:rFonts w:ascii="Times New Roman" w:hAnsi="Times New Roman" w:cs="Times New Roman"/>
                <w:sz w:val="24"/>
                <w:szCs w:val="24"/>
              </w:rPr>
              <w:t>di</w:t>
            </w:r>
            <w:r w:rsidRPr="00013940">
              <w:rPr>
                <w:rFonts w:ascii="Times New Roman" w:hAnsi="Times New Roman" w:cs="Times New Roman"/>
                <w:color w:val="FFFFFF" w:themeColor="background1"/>
                <w:sz w:val="24"/>
                <w:szCs w:val="24"/>
              </w:rPr>
              <w:t xml:space="preserve"> i</w:t>
            </w:r>
            <w:r w:rsidRPr="00013940">
              <w:rPr>
                <w:rFonts w:ascii="Times New Roman" w:hAnsi="Times New Roman" w:cs="Times New Roman"/>
                <w:sz w:val="24"/>
                <w:szCs w:val="24"/>
              </w:rPr>
              <w:t>antara</w:t>
            </w:r>
            <w:r w:rsidRPr="00013940">
              <w:rPr>
                <w:rFonts w:ascii="Times New Roman" w:hAnsi="Times New Roman" w:cs="Times New Roman"/>
                <w:color w:val="FFFFFF" w:themeColor="background1"/>
                <w:sz w:val="24"/>
                <w:szCs w:val="24"/>
              </w:rPr>
              <w:t xml:space="preserve"> i</w:t>
            </w:r>
            <w:r w:rsidRPr="00013940">
              <w:rPr>
                <w:rFonts w:ascii="Times New Roman" w:hAnsi="Times New Roman" w:cs="Times New Roman"/>
                <w:sz w:val="24"/>
                <w:szCs w:val="24"/>
              </w:rPr>
              <w:t>orang-orang</w:t>
            </w:r>
            <w:r w:rsidRPr="00013940">
              <w:rPr>
                <w:rFonts w:ascii="Times New Roman" w:hAnsi="Times New Roman" w:cs="Times New Roman"/>
                <w:color w:val="FFFFFF" w:themeColor="background1"/>
                <w:sz w:val="24"/>
                <w:szCs w:val="24"/>
              </w:rPr>
              <w:t xml:space="preserve"> </w:t>
            </w:r>
            <w:r w:rsidRPr="00013940">
              <w:rPr>
                <w:rFonts w:ascii="Times New Roman" w:hAnsi="Times New Roman" w:cs="Times New Roman"/>
                <w:sz w:val="24"/>
                <w:szCs w:val="24"/>
              </w:rPr>
              <w:t>yang</w:t>
            </w:r>
            <w:r w:rsidRPr="00013940">
              <w:rPr>
                <w:rFonts w:ascii="Times New Roman" w:hAnsi="Times New Roman" w:cs="Times New Roman"/>
                <w:color w:val="FFFFFF" w:themeColor="background1"/>
                <w:sz w:val="24"/>
                <w:szCs w:val="24"/>
              </w:rPr>
              <w:t xml:space="preserve"> i</w:t>
            </w:r>
            <w:r w:rsidRPr="00013940">
              <w:rPr>
                <w:rFonts w:ascii="Times New Roman" w:hAnsi="Times New Roman" w:cs="Times New Roman"/>
                <w:sz w:val="24"/>
                <w:szCs w:val="24"/>
              </w:rPr>
              <w:t>mempunyai</w:t>
            </w:r>
            <w:r w:rsidRPr="00013940">
              <w:rPr>
                <w:rFonts w:ascii="Times New Roman" w:hAnsi="Times New Roman" w:cs="Times New Roman"/>
                <w:color w:val="FFFFFF" w:themeColor="background1"/>
                <w:sz w:val="24"/>
                <w:szCs w:val="24"/>
              </w:rPr>
              <w:t xml:space="preserve"> i</w:t>
            </w:r>
            <w:r w:rsidRPr="00013940">
              <w:rPr>
                <w:rFonts w:ascii="Times New Roman" w:hAnsi="Times New Roman" w:cs="Times New Roman"/>
                <w:sz w:val="24"/>
                <w:szCs w:val="24"/>
              </w:rPr>
              <w:t>sikap</w:t>
            </w:r>
            <w:r w:rsidRPr="00013940">
              <w:rPr>
                <w:rFonts w:ascii="Times New Roman" w:hAnsi="Times New Roman" w:cs="Times New Roman"/>
                <w:color w:val="FFFFFF" w:themeColor="background1"/>
                <w:sz w:val="24"/>
                <w:szCs w:val="24"/>
              </w:rPr>
              <w:t xml:space="preserve"> i</w:t>
            </w:r>
            <w:r w:rsidRPr="00013940">
              <w:rPr>
                <w:rFonts w:ascii="Times New Roman" w:hAnsi="Times New Roman" w:cs="Times New Roman"/>
                <w:sz w:val="24"/>
                <w:szCs w:val="24"/>
              </w:rPr>
              <w:t>dan</w:t>
            </w:r>
            <w:r w:rsidRPr="00013940">
              <w:rPr>
                <w:rFonts w:ascii="Times New Roman" w:hAnsi="Times New Roman" w:cs="Times New Roman"/>
                <w:color w:val="FFFFFF" w:themeColor="background1"/>
                <w:sz w:val="24"/>
                <w:szCs w:val="24"/>
              </w:rPr>
              <w:t xml:space="preserve"> i</w:t>
            </w:r>
            <w:r w:rsidRPr="00013940">
              <w:rPr>
                <w:rFonts w:ascii="Times New Roman" w:hAnsi="Times New Roman" w:cs="Times New Roman"/>
                <w:sz w:val="24"/>
                <w:szCs w:val="24"/>
              </w:rPr>
              <w:t>keyakinan</w:t>
            </w:r>
            <w:r w:rsidRPr="00013940">
              <w:rPr>
                <w:rFonts w:ascii="Times New Roman" w:hAnsi="Times New Roman" w:cs="Times New Roman"/>
                <w:color w:val="FFFFFF" w:themeColor="background1"/>
                <w:sz w:val="24"/>
                <w:szCs w:val="24"/>
              </w:rPr>
              <w:t xml:space="preserve"> i</w:t>
            </w:r>
            <w:r w:rsidRPr="00013940">
              <w:rPr>
                <w:rFonts w:ascii="Times New Roman" w:hAnsi="Times New Roman" w:cs="Times New Roman"/>
                <w:sz w:val="24"/>
                <w:szCs w:val="24"/>
              </w:rPr>
              <w:t>yang</w:t>
            </w:r>
            <w:r w:rsidRPr="00013940">
              <w:rPr>
                <w:rFonts w:ascii="Times New Roman" w:hAnsi="Times New Roman" w:cs="Times New Roman"/>
                <w:color w:val="FFFFFF" w:themeColor="background1"/>
                <w:sz w:val="24"/>
                <w:szCs w:val="24"/>
              </w:rPr>
              <w:t xml:space="preserve"> </w:t>
            </w:r>
            <w:r w:rsidRPr="00013940">
              <w:rPr>
                <w:rFonts w:ascii="Times New Roman" w:hAnsi="Times New Roman" w:cs="Times New Roman"/>
                <w:sz w:val="24"/>
                <w:szCs w:val="24"/>
              </w:rPr>
              <w:t>sama,</w:t>
            </w:r>
            <w:r w:rsidRPr="00013940">
              <w:rPr>
                <w:rFonts w:ascii="Times New Roman" w:hAnsi="Times New Roman" w:cs="Times New Roman"/>
                <w:color w:val="FFFFFF" w:themeColor="background1"/>
                <w:sz w:val="24"/>
                <w:szCs w:val="24"/>
              </w:rPr>
              <w:t xml:space="preserve"> i</w:t>
            </w:r>
            <w:r w:rsidRPr="00013940">
              <w:rPr>
                <w:rFonts w:ascii="Times New Roman" w:hAnsi="Times New Roman" w:cs="Times New Roman"/>
                <w:sz w:val="24"/>
                <w:szCs w:val="24"/>
              </w:rPr>
              <w:t>mendukung</w:t>
            </w:r>
            <w:r w:rsidRPr="00013940">
              <w:rPr>
                <w:rFonts w:ascii="Times New Roman" w:hAnsi="Times New Roman" w:cs="Times New Roman"/>
                <w:color w:val="FFFFFF" w:themeColor="background1"/>
                <w:sz w:val="24"/>
                <w:szCs w:val="24"/>
              </w:rPr>
              <w:t xml:space="preserve"> i</w:t>
            </w:r>
            <w:r w:rsidRPr="00013940">
              <w:rPr>
                <w:rFonts w:ascii="Times New Roman" w:hAnsi="Times New Roman" w:cs="Times New Roman"/>
                <w:sz w:val="24"/>
                <w:szCs w:val="24"/>
              </w:rPr>
              <w:t>suatu</w:t>
            </w:r>
            <w:r w:rsidRPr="00013940">
              <w:rPr>
                <w:rFonts w:ascii="Times New Roman" w:hAnsi="Times New Roman" w:cs="Times New Roman"/>
                <w:color w:val="FFFFFF" w:themeColor="background1"/>
                <w:sz w:val="24"/>
                <w:szCs w:val="24"/>
              </w:rPr>
              <w:t xml:space="preserve"> </w:t>
            </w:r>
            <w:r w:rsidRPr="00013940">
              <w:rPr>
                <w:rFonts w:ascii="Times New Roman" w:hAnsi="Times New Roman" w:cs="Times New Roman"/>
                <w:sz w:val="24"/>
                <w:szCs w:val="24"/>
              </w:rPr>
              <w:t>gaya</w:t>
            </w:r>
            <w:r w:rsidRPr="00013940">
              <w:rPr>
                <w:rFonts w:ascii="Times New Roman" w:hAnsi="Times New Roman" w:cs="Times New Roman"/>
                <w:color w:val="FFFFFF" w:themeColor="background1"/>
                <w:sz w:val="24"/>
                <w:szCs w:val="24"/>
              </w:rPr>
              <w:t xml:space="preserve"> i</w:t>
            </w:r>
            <w:r w:rsidRPr="00013940">
              <w:rPr>
                <w:rFonts w:ascii="Times New Roman" w:hAnsi="Times New Roman" w:cs="Times New Roman"/>
                <w:sz w:val="24"/>
                <w:szCs w:val="24"/>
              </w:rPr>
              <w:t>hidup</w:t>
            </w:r>
            <w:r w:rsidRPr="00013940">
              <w:rPr>
                <w:rFonts w:ascii="Times New Roman" w:hAnsi="Times New Roman" w:cs="Times New Roman"/>
                <w:color w:val="FFFFFF" w:themeColor="background1"/>
                <w:sz w:val="24"/>
                <w:szCs w:val="24"/>
              </w:rPr>
              <w:t xml:space="preserve"> i</w:t>
            </w:r>
            <w:r w:rsidRPr="00013940">
              <w:rPr>
                <w:rFonts w:ascii="Times New Roman" w:hAnsi="Times New Roman" w:cs="Times New Roman"/>
                <w:sz w:val="24"/>
                <w:szCs w:val="24"/>
              </w:rPr>
              <w:t>yang</w:t>
            </w:r>
            <w:r w:rsidRPr="00013940">
              <w:rPr>
                <w:rFonts w:ascii="Times New Roman" w:hAnsi="Times New Roman" w:cs="Times New Roman"/>
                <w:color w:val="FFFFFF" w:themeColor="background1"/>
                <w:sz w:val="24"/>
                <w:szCs w:val="24"/>
              </w:rPr>
              <w:t xml:space="preserve"> i</w:t>
            </w:r>
            <w:r w:rsidRPr="00013940">
              <w:rPr>
                <w:rFonts w:ascii="Times New Roman" w:hAnsi="Times New Roman" w:cs="Times New Roman"/>
                <w:sz w:val="24"/>
                <w:szCs w:val="24"/>
              </w:rPr>
              <w:t>selaras</w:t>
            </w:r>
            <w:r w:rsidRPr="00013940">
              <w:rPr>
                <w:rFonts w:ascii="Times New Roman" w:hAnsi="Times New Roman" w:cs="Times New Roman"/>
                <w:color w:val="FFFFFF" w:themeColor="background1"/>
                <w:sz w:val="24"/>
                <w:szCs w:val="24"/>
              </w:rPr>
              <w:t xml:space="preserve"> i</w:t>
            </w:r>
            <w:r w:rsidRPr="00013940">
              <w:rPr>
                <w:rFonts w:ascii="Times New Roman" w:hAnsi="Times New Roman" w:cs="Times New Roman"/>
                <w:sz w:val="24"/>
                <w:szCs w:val="24"/>
              </w:rPr>
              <w:t>dengan</w:t>
            </w:r>
            <w:r w:rsidRPr="00013940">
              <w:rPr>
                <w:rFonts w:ascii="Times New Roman" w:hAnsi="Times New Roman" w:cs="Times New Roman"/>
                <w:color w:val="FFFFFF" w:themeColor="background1"/>
                <w:sz w:val="24"/>
                <w:szCs w:val="24"/>
              </w:rPr>
              <w:t xml:space="preserve"> i</w:t>
            </w:r>
            <w:r w:rsidRPr="00013940">
              <w:rPr>
                <w:rFonts w:ascii="Times New Roman" w:hAnsi="Times New Roman" w:cs="Times New Roman"/>
                <w:sz w:val="24"/>
                <w:szCs w:val="24"/>
              </w:rPr>
              <w:t>alam,</w:t>
            </w:r>
            <w:r w:rsidRPr="00013940">
              <w:rPr>
                <w:rFonts w:ascii="Times New Roman" w:hAnsi="Times New Roman" w:cs="Times New Roman"/>
                <w:color w:val="FFFFFF" w:themeColor="background1"/>
                <w:sz w:val="24"/>
                <w:szCs w:val="24"/>
              </w:rPr>
              <w:t xml:space="preserve"> i</w:t>
            </w:r>
            <w:r w:rsidRPr="00013940">
              <w:rPr>
                <w:rFonts w:ascii="Times New Roman" w:hAnsi="Times New Roman" w:cs="Times New Roman"/>
                <w:sz w:val="24"/>
                <w:szCs w:val="24"/>
              </w:rPr>
              <w:t>dan</w:t>
            </w:r>
            <w:r w:rsidRPr="00013940">
              <w:rPr>
                <w:rFonts w:ascii="Times New Roman" w:hAnsi="Times New Roman" w:cs="Times New Roman"/>
                <w:color w:val="FFFFFF" w:themeColor="background1"/>
                <w:sz w:val="24"/>
                <w:szCs w:val="24"/>
              </w:rPr>
              <w:t xml:space="preserve"> i</w:t>
            </w:r>
            <w:r w:rsidRPr="00013940">
              <w:rPr>
                <w:rFonts w:ascii="Times New Roman" w:hAnsi="Times New Roman" w:cs="Times New Roman"/>
                <w:sz w:val="24"/>
                <w:szCs w:val="24"/>
              </w:rPr>
              <w:t>sama-sama</w:t>
            </w:r>
            <w:r w:rsidRPr="00013940">
              <w:rPr>
                <w:rFonts w:ascii="Times New Roman" w:hAnsi="Times New Roman" w:cs="Times New Roman"/>
                <w:color w:val="FFFFFF" w:themeColor="background1"/>
                <w:sz w:val="24"/>
                <w:szCs w:val="24"/>
              </w:rPr>
              <w:t xml:space="preserve"> i</w:t>
            </w:r>
            <w:r w:rsidRPr="00013940">
              <w:rPr>
                <w:rFonts w:ascii="Times New Roman" w:hAnsi="Times New Roman" w:cs="Times New Roman"/>
                <w:sz w:val="24"/>
                <w:szCs w:val="24"/>
              </w:rPr>
              <w:t>memperjuangkan</w:t>
            </w:r>
            <w:r w:rsidRPr="00013940">
              <w:rPr>
                <w:rFonts w:ascii="Times New Roman" w:hAnsi="Times New Roman" w:cs="Times New Roman"/>
                <w:color w:val="FFFFFF" w:themeColor="background1"/>
                <w:sz w:val="24"/>
                <w:szCs w:val="24"/>
              </w:rPr>
              <w:t xml:space="preserve"> i</w:t>
            </w:r>
            <w:r w:rsidRPr="00013940">
              <w:rPr>
                <w:rFonts w:ascii="Times New Roman" w:hAnsi="Times New Roman" w:cs="Times New Roman"/>
                <w:sz w:val="24"/>
                <w:szCs w:val="24"/>
              </w:rPr>
              <w:t>isu</w:t>
            </w:r>
            <w:r w:rsidRPr="00013940">
              <w:rPr>
                <w:rFonts w:ascii="Times New Roman" w:hAnsi="Times New Roman" w:cs="Times New Roman"/>
                <w:color w:val="FFFFFF" w:themeColor="background1"/>
                <w:sz w:val="24"/>
                <w:szCs w:val="24"/>
              </w:rPr>
              <w:t xml:space="preserve"> </w:t>
            </w:r>
            <w:r w:rsidRPr="00013940">
              <w:rPr>
                <w:rFonts w:ascii="Times New Roman" w:hAnsi="Times New Roman" w:cs="Times New Roman"/>
                <w:sz w:val="24"/>
                <w:szCs w:val="24"/>
              </w:rPr>
              <w:t>lingkungan</w:t>
            </w:r>
            <w:r w:rsidRPr="00013940">
              <w:rPr>
                <w:rFonts w:ascii="Times New Roman" w:hAnsi="Times New Roman" w:cs="Times New Roman"/>
                <w:color w:val="FFFFFF" w:themeColor="background1"/>
                <w:sz w:val="24"/>
                <w:szCs w:val="24"/>
              </w:rPr>
              <w:t xml:space="preserve"> i</w:t>
            </w:r>
            <w:r w:rsidRPr="00013940">
              <w:rPr>
                <w:rFonts w:ascii="Times New Roman" w:hAnsi="Times New Roman" w:cs="Times New Roman"/>
                <w:sz w:val="24"/>
                <w:szCs w:val="24"/>
              </w:rPr>
              <w:t>hidup. Oleh karena itu, sebagai</w:t>
            </w:r>
            <w:r w:rsidRPr="00013940">
              <w:rPr>
                <w:rFonts w:ascii="Times New Roman" w:hAnsi="Times New Roman" w:cs="Times New Roman"/>
                <w:color w:val="FFFFFF" w:themeColor="background1"/>
                <w:sz w:val="24"/>
                <w:szCs w:val="24"/>
              </w:rPr>
              <w:t xml:space="preserve"> i</w:t>
            </w:r>
            <w:r w:rsidRPr="00013940">
              <w:rPr>
                <w:rFonts w:ascii="Times New Roman" w:hAnsi="Times New Roman" w:cs="Times New Roman"/>
                <w:sz w:val="24"/>
                <w:szCs w:val="24"/>
              </w:rPr>
              <w:t>perwujudan</w:t>
            </w:r>
            <w:r w:rsidRPr="00013940">
              <w:rPr>
                <w:rFonts w:ascii="Times New Roman" w:hAnsi="Times New Roman" w:cs="Times New Roman"/>
                <w:color w:val="FFFFFF" w:themeColor="background1"/>
                <w:sz w:val="24"/>
                <w:szCs w:val="24"/>
              </w:rPr>
              <w:t xml:space="preserve"> i</w:t>
            </w:r>
            <w:r w:rsidRPr="00013940">
              <w:rPr>
                <w:rFonts w:ascii="Times New Roman" w:hAnsi="Times New Roman" w:cs="Times New Roman"/>
                <w:sz w:val="24"/>
                <w:szCs w:val="24"/>
              </w:rPr>
              <w:t>nyata</w:t>
            </w:r>
            <w:r w:rsidRPr="00013940">
              <w:rPr>
                <w:rFonts w:ascii="Times New Roman" w:hAnsi="Times New Roman" w:cs="Times New Roman"/>
                <w:color w:val="FFFFFF" w:themeColor="background1"/>
                <w:sz w:val="24"/>
                <w:szCs w:val="24"/>
              </w:rPr>
              <w:t xml:space="preserve"> i</w:t>
            </w:r>
            <w:r w:rsidRPr="00013940">
              <w:rPr>
                <w:rFonts w:ascii="Times New Roman" w:hAnsi="Times New Roman" w:cs="Times New Roman"/>
                <w:sz w:val="24"/>
                <w:szCs w:val="24"/>
              </w:rPr>
              <w:t>dari</w:t>
            </w:r>
            <w:r w:rsidRPr="00013940">
              <w:rPr>
                <w:rFonts w:ascii="Times New Roman" w:hAnsi="Times New Roman" w:cs="Times New Roman"/>
                <w:color w:val="FFFFFF" w:themeColor="background1"/>
                <w:sz w:val="24"/>
                <w:szCs w:val="24"/>
              </w:rPr>
              <w:t xml:space="preserve"> </w:t>
            </w:r>
            <w:r w:rsidRPr="00013940">
              <w:rPr>
                <w:rFonts w:ascii="Times New Roman" w:hAnsi="Times New Roman" w:cs="Times New Roman"/>
                <w:sz w:val="24"/>
                <w:szCs w:val="24"/>
              </w:rPr>
              <w:t>sikap</w:t>
            </w:r>
            <w:r w:rsidRPr="00013940">
              <w:rPr>
                <w:rFonts w:ascii="Times New Roman" w:hAnsi="Times New Roman" w:cs="Times New Roman"/>
                <w:color w:val="FFFFFF" w:themeColor="background1"/>
                <w:sz w:val="24"/>
                <w:szCs w:val="24"/>
              </w:rPr>
              <w:t xml:space="preserve"> </w:t>
            </w:r>
            <w:r w:rsidRPr="00013940">
              <w:rPr>
                <w:rFonts w:ascii="Times New Roman" w:hAnsi="Times New Roman" w:cs="Times New Roman"/>
                <w:sz w:val="24"/>
                <w:szCs w:val="24"/>
              </w:rPr>
              <w:t>ekosentrisme</w:t>
            </w:r>
            <w:r w:rsidRPr="00013940">
              <w:rPr>
                <w:rFonts w:ascii="Times New Roman" w:hAnsi="Times New Roman" w:cs="Times New Roman"/>
                <w:color w:val="FFFFFF" w:themeColor="background1"/>
                <w:sz w:val="24"/>
                <w:szCs w:val="24"/>
              </w:rPr>
              <w:t xml:space="preserve"> </w:t>
            </w:r>
            <w:r w:rsidRPr="00013940">
              <w:rPr>
                <w:rFonts w:ascii="Times New Roman" w:hAnsi="Times New Roman" w:cs="Times New Roman"/>
                <w:sz w:val="24"/>
                <w:szCs w:val="24"/>
              </w:rPr>
              <w:t>tersebut,</w:t>
            </w:r>
            <w:r w:rsidRPr="00013940">
              <w:rPr>
                <w:rFonts w:ascii="Times New Roman" w:hAnsi="Times New Roman" w:cs="Times New Roman"/>
                <w:color w:val="FFFFFF" w:themeColor="background1"/>
                <w:sz w:val="24"/>
                <w:szCs w:val="24"/>
              </w:rPr>
              <w:t xml:space="preserve"> </w:t>
            </w:r>
            <w:r w:rsidRPr="00013940">
              <w:rPr>
                <w:rFonts w:ascii="Times New Roman" w:hAnsi="Times New Roman" w:cs="Times New Roman"/>
                <w:sz w:val="24"/>
                <w:szCs w:val="24"/>
              </w:rPr>
              <w:t>manusia</w:t>
            </w:r>
            <w:r w:rsidRPr="00013940">
              <w:rPr>
                <w:rFonts w:ascii="Times New Roman" w:hAnsi="Times New Roman" w:cs="Times New Roman"/>
                <w:color w:val="FFFFFF" w:themeColor="background1"/>
                <w:sz w:val="24"/>
                <w:szCs w:val="24"/>
              </w:rPr>
              <w:t xml:space="preserve"> i</w:t>
            </w:r>
            <w:r w:rsidRPr="00013940">
              <w:rPr>
                <w:rFonts w:ascii="Times New Roman" w:hAnsi="Times New Roman" w:cs="Times New Roman"/>
                <w:sz w:val="24"/>
                <w:szCs w:val="24"/>
              </w:rPr>
              <w:t>perlu</w:t>
            </w:r>
            <w:r w:rsidRPr="00013940">
              <w:rPr>
                <w:rFonts w:ascii="Times New Roman" w:hAnsi="Times New Roman" w:cs="Times New Roman"/>
                <w:color w:val="FFFFFF" w:themeColor="background1"/>
                <w:sz w:val="24"/>
                <w:szCs w:val="24"/>
              </w:rPr>
              <w:t xml:space="preserve"> </w:t>
            </w:r>
            <w:r w:rsidRPr="00013940">
              <w:rPr>
                <w:rFonts w:ascii="Times New Roman" w:hAnsi="Times New Roman" w:cs="Times New Roman"/>
                <w:sz w:val="24"/>
                <w:szCs w:val="24"/>
              </w:rPr>
              <w:t>memelihara,</w:t>
            </w:r>
            <w:r w:rsidRPr="00013940">
              <w:rPr>
                <w:rFonts w:ascii="Times New Roman" w:hAnsi="Times New Roman" w:cs="Times New Roman"/>
                <w:color w:val="FFFFFF" w:themeColor="background1"/>
                <w:sz w:val="24"/>
                <w:szCs w:val="24"/>
              </w:rPr>
              <w:t xml:space="preserve"> i</w:t>
            </w:r>
            <w:r w:rsidRPr="00013940">
              <w:rPr>
                <w:rFonts w:ascii="Times New Roman" w:hAnsi="Times New Roman" w:cs="Times New Roman"/>
                <w:sz w:val="24"/>
                <w:szCs w:val="24"/>
              </w:rPr>
              <w:t>merawat,</w:t>
            </w:r>
            <w:r w:rsidRPr="00013940">
              <w:rPr>
                <w:rFonts w:ascii="Times New Roman" w:hAnsi="Times New Roman" w:cs="Times New Roman"/>
                <w:color w:val="FFFFFF" w:themeColor="background1"/>
                <w:sz w:val="24"/>
                <w:szCs w:val="24"/>
              </w:rPr>
              <w:t xml:space="preserve"> i</w:t>
            </w:r>
            <w:r w:rsidRPr="00013940">
              <w:rPr>
                <w:rFonts w:ascii="Times New Roman" w:hAnsi="Times New Roman" w:cs="Times New Roman"/>
                <w:sz w:val="24"/>
                <w:szCs w:val="24"/>
              </w:rPr>
              <w:t>menjaga,</w:t>
            </w:r>
            <w:r w:rsidRPr="00013940">
              <w:rPr>
                <w:rFonts w:ascii="Times New Roman" w:hAnsi="Times New Roman" w:cs="Times New Roman"/>
                <w:color w:val="FFFFFF" w:themeColor="background1"/>
                <w:sz w:val="24"/>
                <w:szCs w:val="24"/>
              </w:rPr>
              <w:t xml:space="preserve"> </w:t>
            </w:r>
            <w:r w:rsidRPr="00013940">
              <w:rPr>
                <w:rFonts w:ascii="Times New Roman" w:hAnsi="Times New Roman" w:cs="Times New Roman"/>
                <w:sz w:val="24"/>
                <w:szCs w:val="24"/>
              </w:rPr>
              <w:t>melindungi,</w:t>
            </w:r>
            <w:r w:rsidRPr="00013940">
              <w:rPr>
                <w:rFonts w:ascii="Times New Roman" w:hAnsi="Times New Roman" w:cs="Times New Roman"/>
                <w:color w:val="FFFFFF" w:themeColor="background1"/>
                <w:sz w:val="24"/>
                <w:szCs w:val="24"/>
              </w:rPr>
              <w:t xml:space="preserve"> i</w:t>
            </w:r>
            <w:r w:rsidRPr="00013940">
              <w:rPr>
                <w:rFonts w:ascii="Times New Roman" w:hAnsi="Times New Roman" w:cs="Times New Roman"/>
                <w:sz w:val="24"/>
                <w:szCs w:val="24"/>
              </w:rPr>
              <w:t>dan</w:t>
            </w:r>
            <w:r w:rsidRPr="00013940">
              <w:rPr>
                <w:rFonts w:ascii="Times New Roman" w:hAnsi="Times New Roman" w:cs="Times New Roman"/>
                <w:color w:val="FFFFFF" w:themeColor="background1"/>
                <w:sz w:val="24"/>
                <w:szCs w:val="24"/>
              </w:rPr>
              <w:t xml:space="preserve"> i</w:t>
            </w:r>
            <w:r w:rsidRPr="00013940">
              <w:rPr>
                <w:rFonts w:ascii="Times New Roman" w:hAnsi="Times New Roman" w:cs="Times New Roman"/>
                <w:sz w:val="24"/>
                <w:szCs w:val="24"/>
              </w:rPr>
              <w:t>memelihara</w:t>
            </w:r>
            <w:r w:rsidRPr="00013940">
              <w:rPr>
                <w:rFonts w:ascii="Times New Roman" w:hAnsi="Times New Roman" w:cs="Times New Roman"/>
                <w:color w:val="FFFFFF" w:themeColor="background1"/>
                <w:sz w:val="24"/>
                <w:szCs w:val="24"/>
              </w:rPr>
              <w:t xml:space="preserve"> </w:t>
            </w:r>
            <w:r w:rsidRPr="00013940">
              <w:rPr>
                <w:rFonts w:ascii="Times New Roman" w:hAnsi="Times New Roman" w:cs="Times New Roman"/>
                <w:sz w:val="24"/>
                <w:szCs w:val="24"/>
              </w:rPr>
              <w:t>alam</w:t>
            </w:r>
            <w:r w:rsidRPr="00013940">
              <w:rPr>
                <w:rFonts w:ascii="Times New Roman" w:hAnsi="Times New Roman" w:cs="Times New Roman"/>
                <w:color w:val="FFFFFF" w:themeColor="background1"/>
                <w:sz w:val="24"/>
                <w:szCs w:val="24"/>
              </w:rPr>
              <w:t xml:space="preserve"> i</w:t>
            </w:r>
            <w:r w:rsidRPr="00013940">
              <w:rPr>
                <w:rFonts w:ascii="Times New Roman" w:hAnsi="Times New Roman" w:cs="Times New Roman"/>
                <w:sz w:val="24"/>
                <w:szCs w:val="24"/>
              </w:rPr>
              <w:t>beserta</w:t>
            </w:r>
            <w:r w:rsidRPr="00013940">
              <w:rPr>
                <w:rFonts w:ascii="Times New Roman" w:hAnsi="Times New Roman" w:cs="Times New Roman"/>
                <w:color w:val="FFFFFF" w:themeColor="background1"/>
                <w:sz w:val="24"/>
                <w:szCs w:val="24"/>
              </w:rPr>
              <w:t xml:space="preserve"> </w:t>
            </w:r>
            <w:r w:rsidRPr="00013940">
              <w:rPr>
                <w:rFonts w:ascii="Times New Roman" w:hAnsi="Times New Roman" w:cs="Times New Roman"/>
                <w:sz w:val="24"/>
                <w:szCs w:val="24"/>
              </w:rPr>
              <w:t>seluruh</w:t>
            </w:r>
            <w:r w:rsidRPr="00013940">
              <w:rPr>
                <w:rFonts w:ascii="Times New Roman" w:hAnsi="Times New Roman" w:cs="Times New Roman"/>
                <w:color w:val="FFFFFF" w:themeColor="background1"/>
                <w:sz w:val="24"/>
                <w:szCs w:val="24"/>
              </w:rPr>
              <w:t xml:space="preserve"> i</w:t>
            </w:r>
            <w:r w:rsidRPr="00013940">
              <w:rPr>
                <w:rFonts w:ascii="Times New Roman" w:hAnsi="Times New Roman" w:cs="Times New Roman"/>
                <w:sz w:val="24"/>
                <w:szCs w:val="24"/>
              </w:rPr>
              <w:t>isinya.</w:t>
            </w:r>
          </w:p>
        </w:tc>
      </w:tr>
      <w:tr w:rsidR="006C0DCB" w:rsidRPr="00013940" w:rsidTr="004B7E16">
        <w:tc>
          <w:tcPr>
            <w:tcW w:w="570" w:type="dxa"/>
            <w:vMerge/>
          </w:tcPr>
          <w:p w:rsidR="006C0DCB" w:rsidRPr="00013940" w:rsidRDefault="006C0DCB" w:rsidP="00F14AA8">
            <w:pPr>
              <w:spacing w:after="0" w:line="240" w:lineRule="auto"/>
              <w:ind w:left="360" w:firstLine="0"/>
              <w:jc w:val="center"/>
              <w:rPr>
                <w:rFonts w:ascii="Times New Roman" w:hAnsi="Times New Roman" w:cs="Times New Roman"/>
                <w:sz w:val="24"/>
                <w:szCs w:val="24"/>
              </w:rPr>
            </w:pPr>
          </w:p>
        </w:tc>
        <w:tc>
          <w:tcPr>
            <w:tcW w:w="2397" w:type="dxa"/>
            <w:vMerge/>
          </w:tcPr>
          <w:p w:rsidR="006C0DCB" w:rsidRPr="00013940" w:rsidRDefault="006C0DCB" w:rsidP="00F14AA8">
            <w:pPr>
              <w:spacing w:after="0" w:line="240" w:lineRule="auto"/>
              <w:ind w:firstLine="0"/>
              <w:rPr>
                <w:rFonts w:ascii="Times New Roman" w:hAnsi="Times New Roman" w:cs="Times New Roman"/>
                <w:sz w:val="24"/>
                <w:szCs w:val="24"/>
              </w:rPr>
            </w:pPr>
          </w:p>
        </w:tc>
        <w:tc>
          <w:tcPr>
            <w:tcW w:w="1973" w:type="dxa"/>
            <w:vMerge/>
          </w:tcPr>
          <w:p w:rsidR="006C0DCB" w:rsidRPr="00013940" w:rsidRDefault="006C0DCB" w:rsidP="00F14AA8">
            <w:pPr>
              <w:spacing w:after="0" w:line="240" w:lineRule="auto"/>
              <w:ind w:firstLine="0"/>
              <w:jc w:val="center"/>
              <w:rPr>
                <w:rFonts w:ascii="Times New Roman" w:hAnsi="Times New Roman" w:cs="Times New Roman"/>
                <w:sz w:val="24"/>
                <w:szCs w:val="24"/>
              </w:rPr>
            </w:pPr>
          </w:p>
        </w:tc>
        <w:tc>
          <w:tcPr>
            <w:tcW w:w="1016" w:type="dxa"/>
          </w:tcPr>
          <w:p w:rsidR="006C0DCB" w:rsidRPr="00013940" w:rsidRDefault="006C0DCB"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E.2.2</w:t>
            </w:r>
          </w:p>
        </w:tc>
        <w:tc>
          <w:tcPr>
            <w:tcW w:w="4881" w:type="dxa"/>
          </w:tcPr>
          <w:p w:rsidR="006C0DCB" w:rsidRPr="00013940" w:rsidRDefault="006C0DCB"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Kondisinya  lemah.  Mabuk  kendaraan  dan  dehidrasi.  Sepertinya  dia  tidak  makan  </w:t>
            </w:r>
            <w:r w:rsidRPr="00013940">
              <w:rPr>
                <w:rFonts w:ascii="Times New Roman" w:hAnsi="Times New Roman" w:cs="Times New Roman"/>
                <w:sz w:val="24"/>
                <w:szCs w:val="24"/>
              </w:rPr>
              <w:lastRenderedPageBreak/>
              <w:t xml:space="preserve">beberapa  hari.  Harus  diinfus.  Jangan  lupa  suntik  vitamin  dan  antibiotik.”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iawani Elyta.","given":"&amp; Shabrina W.S.","non-dropping-particle":"","parse-names":false,"suffix":""}],"id":"ITEM-1","issued":{"date-parts":[["2012"]]},"publisher":"Bentang Belia","publisher-place":"Yogyakarta","title":"Ping! A Message from Borneo","type":"book"},"locator":"95","uris":["http://www.mendeley.com/documents/?uuid=3a930606-1a25-4491-9755-fa6e1e90d7f4"]}],"mendeley":{"formattedCitation":"(Riawani Elyta., 2012, p. 95)","plainTextFormattedCitation":"(Riawani Elyta., 2012, p. 95)","previouslyFormattedCitation":"(Riawani Elyta., 2012, p. 95)"},"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iawani Elyta., 2012, p. 95)</w:t>
            </w:r>
            <w:r w:rsidRPr="00013940">
              <w:rPr>
                <w:rFonts w:ascii="Times New Roman" w:hAnsi="Times New Roman" w:cs="Times New Roman"/>
                <w:sz w:val="24"/>
                <w:szCs w:val="24"/>
              </w:rPr>
              <w:fldChar w:fldCharType="end"/>
            </w:r>
          </w:p>
        </w:tc>
        <w:tc>
          <w:tcPr>
            <w:tcW w:w="5182" w:type="dxa"/>
          </w:tcPr>
          <w:p w:rsidR="006C0DCB" w:rsidRPr="00013940" w:rsidRDefault="006C0DCB"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lastRenderedPageBreak/>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 xml:space="preserve">(E.2.2)  menunjukkan  bahwa  salah  satu  upaya  penyelamatan  hewan  yaitu  petugas  </w:t>
            </w:r>
            <w:r w:rsidRPr="00013940">
              <w:rPr>
                <w:rFonts w:ascii="Times New Roman" w:hAnsi="Times New Roman" w:cs="Times New Roman"/>
                <w:sz w:val="24"/>
                <w:szCs w:val="24"/>
              </w:rPr>
              <w:lastRenderedPageBreak/>
              <w:t>konservasi  dan  dokter  hewan  memeriksa  orang  utan  yang  kondisinya  lemah  akibat  dari  perburuan  manusia. Hasil  buruan  anak  orang  utan  oleh  para pemburu  tersebut  biasanya  akan  dijual,  sedangkan  orang  utan  dewasa  akan  dijual  dagingnya.  Orang  utang  yang  berhasil  diselamatkan  dibawa ke konservasi dan akan  berikan  suntik  vitamin  dan  antibiotik serta akan  dirawat  lebih lanjut  untuk  dilatih  beradaptasi  kembali  dengan  kehidupan  normal. Upaya penyelamatan tersebut merupakan sikap kepedulian manusia terhadap hewan sebagai makhluk  hidup yang juga sama seperti  manusia ingin hidup bebas jauh dari ancaman dan segala bentuk kerakusan manusia yang tidak bertanggung jawab.</w:t>
            </w:r>
          </w:p>
        </w:tc>
      </w:tr>
      <w:tr w:rsidR="006C0DCB" w:rsidRPr="002D573B" w:rsidTr="00F27934">
        <w:trPr>
          <w:trHeight w:val="4150"/>
        </w:trPr>
        <w:tc>
          <w:tcPr>
            <w:tcW w:w="570" w:type="dxa"/>
            <w:vMerge/>
          </w:tcPr>
          <w:p w:rsidR="006C0DCB" w:rsidRPr="00013940" w:rsidRDefault="006C0DCB" w:rsidP="00F14AA8">
            <w:pPr>
              <w:spacing w:after="0" w:line="240" w:lineRule="auto"/>
              <w:ind w:left="360" w:firstLine="0"/>
              <w:jc w:val="center"/>
              <w:rPr>
                <w:rFonts w:ascii="Times New Roman" w:hAnsi="Times New Roman" w:cs="Times New Roman"/>
                <w:sz w:val="24"/>
                <w:szCs w:val="24"/>
              </w:rPr>
            </w:pPr>
          </w:p>
        </w:tc>
        <w:tc>
          <w:tcPr>
            <w:tcW w:w="2397" w:type="dxa"/>
            <w:vMerge/>
          </w:tcPr>
          <w:p w:rsidR="006C0DCB" w:rsidRPr="00013940" w:rsidRDefault="006C0DCB" w:rsidP="00F14AA8">
            <w:pPr>
              <w:spacing w:after="0" w:line="240" w:lineRule="auto"/>
              <w:ind w:firstLine="0"/>
              <w:rPr>
                <w:rFonts w:ascii="Times New Roman" w:hAnsi="Times New Roman" w:cs="Times New Roman"/>
                <w:sz w:val="24"/>
                <w:szCs w:val="24"/>
              </w:rPr>
            </w:pPr>
          </w:p>
        </w:tc>
        <w:tc>
          <w:tcPr>
            <w:tcW w:w="1973" w:type="dxa"/>
            <w:vMerge/>
          </w:tcPr>
          <w:p w:rsidR="006C0DCB" w:rsidRPr="00013940" w:rsidRDefault="006C0DCB" w:rsidP="00F14AA8">
            <w:pPr>
              <w:spacing w:after="0" w:line="240" w:lineRule="auto"/>
              <w:ind w:firstLine="0"/>
              <w:jc w:val="center"/>
              <w:rPr>
                <w:rFonts w:ascii="Times New Roman" w:hAnsi="Times New Roman" w:cs="Times New Roman"/>
                <w:sz w:val="24"/>
                <w:szCs w:val="24"/>
              </w:rPr>
            </w:pPr>
          </w:p>
        </w:tc>
        <w:tc>
          <w:tcPr>
            <w:tcW w:w="1016" w:type="dxa"/>
          </w:tcPr>
          <w:p w:rsidR="006C0DCB" w:rsidRPr="00013940" w:rsidRDefault="006C0DCB" w:rsidP="00F14AA8">
            <w:pPr>
              <w:spacing w:after="0" w:line="240" w:lineRule="auto"/>
              <w:ind w:firstLine="0"/>
              <w:jc w:val="center"/>
              <w:rPr>
                <w:rFonts w:ascii="Times New Roman" w:hAnsi="Times New Roman" w:cs="Times New Roman"/>
                <w:sz w:val="24"/>
                <w:szCs w:val="24"/>
              </w:rPr>
            </w:pPr>
            <w:r w:rsidRPr="00013940">
              <w:rPr>
                <w:rFonts w:ascii="Times New Roman" w:hAnsi="Times New Roman" w:cs="Times New Roman"/>
                <w:sz w:val="24"/>
                <w:szCs w:val="24"/>
              </w:rPr>
              <w:t>E.2.3</w:t>
            </w:r>
          </w:p>
        </w:tc>
        <w:tc>
          <w:tcPr>
            <w:tcW w:w="4881" w:type="dxa"/>
          </w:tcPr>
          <w:p w:rsidR="006C0DCB" w:rsidRPr="00013940" w:rsidRDefault="006C0DCB"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 xml:space="preserve">“Hari  ini,  akan  ada  enam  orang  utan  yang  dipindahkan  dari  lokasi  hutan  buatan  ke  sekolah  orang  utan,  juga  empat  belas  yang  dikembalikan  ke  alam  bebas  karena  dianggap  telah  "lulus"  dari  semua  bekal  pendidikan  dan  pelatihan  yang  mereka  terima  di  sekolah  orang  utan.”  </w:t>
            </w:r>
            <w:r w:rsidRPr="00013940">
              <w:rPr>
                <w:rFonts w:ascii="Times New Roman" w:hAnsi="Times New Roman" w:cs="Times New Roman"/>
                <w:sz w:val="24"/>
                <w:szCs w:val="24"/>
              </w:rPr>
              <w:fldChar w:fldCharType="begin" w:fldLock="1"/>
            </w:r>
            <w:r w:rsidRPr="00013940">
              <w:rPr>
                <w:rFonts w:ascii="Times New Roman" w:hAnsi="Times New Roman" w:cs="Times New Roman"/>
                <w:sz w:val="24"/>
                <w:szCs w:val="24"/>
              </w:rPr>
              <w:instrText>ADDIN CSL_CITATION {"citationItems":[{"id":"ITEM-1","itemData":{"author":[{"dropping-particle":"","family":"Riawani Elyta.","given":"&amp; Shabrina W.S.","non-dropping-particle":"","parse-names":false,"suffix":""}],"id":"ITEM-1","issued":{"date-parts":[["2012"]]},"publisher":"Bentang Belia","publisher-place":"Yogyakarta","title":"Ping! A Message from Borneo","type":"book"},"locator":"136","uris":["http://www.mendeley.com/documents/?uuid=3a930606-1a25-4491-9755-fa6e1e90d7f4"]}],"mendeley":{"formattedCitation":"(Riawani Elyta., 2012, p. 136)","plainTextFormattedCitation":"(Riawani Elyta., 2012, p. 136)","previouslyFormattedCitation":"(Riawani Elyta., 2012, p. 136)"},"properties":{"noteIndex":0},"schema":"https://github.com/citation-style-language/schema/raw/master/csl-citation.json"}</w:instrText>
            </w:r>
            <w:r w:rsidRPr="00013940">
              <w:rPr>
                <w:rFonts w:ascii="Times New Roman" w:hAnsi="Times New Roman" w:cs="Times New Roman"/>
                <w:sz w:val="24"/>
                <w:szCs w:val="24"/>
              </w:rPr>
              <w:fldChar w:fldCharType="separate"/>
            </w:r>
            <w:r w:rsidRPr="00013940">
              <w:rPr>
                <w:rFonts w:ascii="Times New Roman" w:hAnsi="Times New Roman" w:cs="Times New Roman"/>
                <w:noProof/>
                <w:sz w:val="24"/>
                <w:szCs w:val="24"/>
              </w:rPr>
              <w:t>(Riawani Elyta., 2012, p. 136)</w:t>
            </w:r>
            <w:r w:rsidRPr="00013940">
              <w:rPr>
                <w:rFonts w:ascii="Times New Roman" w:hAnsi="Times New Roman" w:cs="Times New Roman"/>
                <w:sz w:val="24"/>
                <w:szCs w:val="24"/>
              </w:rPr>
              <w:fldChar w:fldCharType="end"/>
            </w:r>
          </w:p>
        </w:tc>
        <w:tc>
          <w:tcPr>
            <w:tcW w:w="5182" w:type="dxa"/>
          </w:tcPr>
          <w:p w:rsidR="006C0DCB" w:rsidRPr="002D573B" w:rsidRDefault="006C0DCB" w:rsidP="00F14AA8">
            <w:pPr>
              <w:spacing w:after="0" w:line="240" w:lineRule="auto"/>
              <w:ind w:firstLine="0"/>
              <w:jc w:val="both"/>
              <w:rPr>
                <w:rFonts w:ascii="Times New Roman" w:hAnsi="Times New Roman" w:cs="Times New Roman"/>
                <w:sz w:val="24"/>
                <w:szCs w:val="24"/>
              </w:rPr>
            </w:pPr>
            <w:r w:rsidRPr="00013940">
              <w:rPr>
                <w:rFonts w:ascii="Times New Roman" w:hAnsi="Times New Roman" w:cs="Times New Roman"/>
                <w:sz w:val="24"/>
                <w:szCs w:val="24"/>
              </w:rPr>
              <w:t>Data</w:t>
            </w:r>
            <w:r w:rsidRPr="00013940">
              <w:rPr>
                <w:rFonts w:ascii="Times New Roman" w:hAnsi="Times New Roman" w:cs="Times New Roman"/>
                <w:color w:val="000000" w:themeColor="text1"/>
                <w:sz w:val="24"/>
                <w:szCs w:val="24"/>
              </w:rPr>
              <w:t xml:space="preserve">  </w:t>
            </w:r>
            <w:r w:rsidRPr="00013940">
              <w:rPr>
                <w:rFonts w:ascii="Times New Roman" w:hAnsi="Times New Roman" w:cs="Times New Roman"/>
                <w:sz w:val="24"/>
                <w:szCs w:val="24"/>
              </w:rPr>
              <w:t>(E.2.3)  menunjukkan  bahwa  setelah  sekian  lama  orang  utan  berada  di  hutan  buatan,  akhirnya  mereka  dipindahkan  ke  sekolah  orang  utan.  Hal  ini  dilakukan  agar  mereka  dilatih  untuk  belajar  hidup  normal  Sebelum  dilepaskan  ke  alam  liar.  Selain  itu,  terdapat  orang  utan  lainnya  yang  sudah  mendapatkan  bekal  pendidikan  dan  pelatihan  sehingga  mereka  sudah  waktunya  untuk  dilepaskan  ke  alam  liar.  Adanya  hutan  konservasi  dan  sekolah  orang  utan  merupakan  upaya  untuk  penyelamatan  dan  kepedulian  terhadap  populasi  orang  utan  yang  semakin  punah  akibat  ditangkap,  dibunuh,  diburu,  maupun  dijual  secara  ilegal.</w:t>
            </w:r>
          </w:p>
        </w:tc>
      </w:tr>
    </w:tbl>
    <w:p w:rsidR="005666D8" w:rsidRPr="002D573B" w:rsidRDefault="005666D8" w:rsidP="00F14AA8">
      <w:pPr>
        <w:spacing w:after="0" w:line="240" w:lineRule="auto"/>
        <w:rPr>
          <w:rFonts w:ascii="Times New Roman" w:hAnsi="Times New Roman" w:cs="Times New Roman"/>
          <w:sz w:val="24"/>
          <w:szCs w:val="24"/>
        </w:rPr>
      </w:pPr>
    </w:p>
    <w:sectPr w:rsidR="005666D8" w:rsidRPr="002D573B" w:rsidSect="008822ED">
      <w:pgSz w:w="16838" w:h="11906" w:orient="landscape"/>
      <w:pgMar w:top="226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083BC2"/>
    <w:multiLevelType w:val="hybridMultilevel"/>
    <w:tmpl w:val="32E008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BF02122"/>
    <w:multiLevelType w:val="hybridMultilevel"/>
    <w:tmpl w:val="32E008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CD44980"/>
    <w:multiLevelType w:val="hybridMultilevel"/>
    <w:tmpl w:val="32E008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FBE2551"/>
    <w:multiLevelType w:val="hybridMultilevel"/>
    <w:tmpl w:val="32E008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3BD329A"/>
    <w:multiLevelType w:val="hybridMultilevel"/>
    <w:tmpl w:val="32E008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5A73BA3"/>
    <w:multiLevelType w:val="hybridMultilevel"/>
    <w:tmpl w:val="32E008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A1F193B"/>
    <w:multiLevelType w:val="hybridMultilevel"/>
    <w:tmpl w:val="32E008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19A22E3"/>
    <w:multiLevelType w:val="hybridMultilevel"/>
    <w:tmpl w:val="32E008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2CB5509"/>
    <w:multiLevelType w:val="hybridMultilevel"/>
    <w:tmpl w:val="32E008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6A8117E"/>
    <w:multiLevelType w:val="hybridMultilevel"/>
    <w:tmpl w:val="32E008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1D01287"/>
    <w:multiLevelType w:val="hybridMultilevel"/>
    <w:tmpl w:val="32E008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24B711D"/>
    <w:multiLevelType w:val="hybridMultilevel"/>
    <w:tmpl w:val="32E008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51045D4C"/>
    <w:multiLevelType w:val="hybridMultilevel"/>
    <w:tmpl w:val="32E008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55D34BDA"/>
    <w:multiLevelType w:val="hybridMultilevel"/>
    <w:tmpl w:val="32E008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5A9979BC"/>
    <w:multiLevelType w:val="hybridMultilevel"/>
    <w:tmpl w:val="32E008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5C1549BC"/>
    <w:multiLevelType w:val="hybridMultilevel"/>
    <w:tmpl w:val="32E008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62412920"/>
    <w:multiLevelType w:val="hybridMultilevel"/>
    <w:tmpl w:val="32E008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63696E52"/>
    <w:multiLevelType w:val="hybridMultilevel"/>
    <w:tmpl w:val="32E008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3B7422A"/>
    <w:multiLevelType w:val="hybridMultilevel"/>
    <w:tmpl w:val="32E008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A9B1B64"/>
    <w:multiLevelType w:val="hybridMultilevel"/>
    <w:tmpl w:val="32E008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BA84C5E"/>
    <w:multiLevelType w:val="hybridMultilevel"/>
    <w:tmpl w:val="32E008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7B9A09AF"/>
    <w:multiLevelType w:val="hybridMultilevel"/>
    <w:tmpl w:val="86DC48C2"/>
    <w:lvl w:ilvl="0" w:tplc="8C260DEC">
      <w:start w:val="1"/>
      <w:numFmt w:val="decimal"/>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7BED0380"/>
    <w:multiLevelType w:val="hybridMultilevel"/>
    <w:tmpl w:val="32E008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7DC65D37"/>
    <w:multiLevelType w:val="hybridMultilevel"/>
    <w:tmpl w:val="32E008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7FFB0D9E"/>
    <w:multiLevelType w:val="hybridMultilevel"/>
    <w:tmpl w:val="32E008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1"/>
  </w:num>
  <w:num w:numId="2">
    <w:abstractNumId w:val="23"/>
  </w:num>
  <w:num w:numId="3">
    <w:abstractNumId w:val="20"/>
  </w:num>
  <w:num w:numId="4">
    <w:abstractNumId w:val="8"/>
  </w:num>
  <w:num w:numId="5">
    <w:abstractNumId w:val="24"/>
  </w:num>
  <w:num w:numId="6">
    <w:abstractNumId w:val="2"/>
  </w:num>
  <w:num w:numId="7">
    <w:abstractNumId w:val="16"/>
  </w:num>
  <w:num w:numId="8">
    <w:abstractNumId w:val="15"/>
  </w:num>
  <w:num w:numId="9">
    <w:abstractNumId w:val="11"/>
  </w:num>
  <w:num w:numId="10">
    <w:abstractNumId w:val="10"/>
  </w:num>
  <w:num w:numId="11">
    <w:abstractNumId w:val="12"/>
  </w:num>
  <w:num w:numId="12">
    <w:abstractNumId w:val="0"/>
  </w:num>
  <w:num w:numId="13">
    <w:abstractNumId w:val="9"/>
  </w:num>
  <w:num w:numId="14">
    <w:abstractNumId w:val="5"/>
  </w:num>
  <w:num w:numId="15">
    <w:abstractNumId w:val="22"/>
  </w:num>
  <w:num w:numId="16">
    <w:abstractNumId w:val="4"/>
  </w:num>
  <w:num w:numId="17">
    <w:abstractNumId w:val="19"/>
  </w:num>
  <w:num w:numId="18">
    <w:abstractNumId w:val="17"/>
  </w:num>
  <w:num w:numId="19">
    <w:abstractNumId w:val="14"/>
  </w:num>
  <w:num w:numId="20">
    <w:abstractNumId w:val="6"/>
  </w:num>
  <w:num w:numId="21">
    <w:abstractNumId w:val="13"/>
  </w:num>
  <w:num w:numId="22">
    <w:abstractNumId w:val="7"/>
  </w:num>
  <w:num w:numId="23">
    <w:abstractNumId w:val="1"/>
  </w:num>
  <w:num w:numId="24">
    <w:abstractNumId w:val="18"/>
  </w:num>
  <w:num w:numId="2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oNotDisplayPageBoundaries/>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66D8"/>
    <w:rsid w:val="00013940"/>
    <w:rsid w:val="000179EE"/>
    <w:rsid w:val="0003090B"/>
    <w:rsid w:val="0003317F"/>
    <w:rsid w:val="000340A1"/>
    <w:rsid w:val="00045AB2"/>
    <w:rsid w:val="000639FB"/>
    <w:rsid w:val="00072B9B"/>
    <w:rsid w:val="000876AA"/>
    <w:rsid w:val="000948B6"/>
    <w:rsid w:val="000B493F"/>
    <w:rsid w:val="000B5992"/>
    <w:rsid w:val="000C05B3"/>
    <w:rsid w:val="000C22E3"/>
    <w:rsid w:val="000C72CF"/>
    <w:rsid w:val="000D5553"/>
    <w:rsid w:val="000E11BD"/>
    <w:rsid w:val="000F7392"/>
    <w:rsid w:val="00106A8B"/>
    <w:rsid w:val="00137919"/>
    <w:rsid w:val="00182FB1"/>
    <w:rsid w:val="00195730"/>
    <w:rsid w:val="001C287B"/>
    <w:rsid w:val="001C5611"/>
    <w:rsid w:val="001C7A88"/>
    <w:rsid w:val="001D2AE4"/>
    <w:rsid w:val="001D4482"/>
    <w:rsid w:val="001F0C25"/>
    <w:rsid w:val="001F6C20"/>
    <w:rsid w:val="00202D77"/>
    <w:rsid w:val="00225EC2"/>
    <w:rsid w:val="002365F0"/>
    <w:rsid w:val="0023772D"/>
    <w:rsid w:val="00246EE8"/>
    <w:rsid w:val="00260789"/>
    <w:rsid w:val="00280113"/>
    <w:rsid w:val="002959CC"/>
    <w:rsid w:val="00296033"/>
    <w:rsid w:val="002B4838"/>
    <w:rsid w:val="002D573B"/>
    <w:rsid w:val="002E4019"/>
    <w:rsid w:val="002E6CD3"/>
    <w:rsid w:val="00321142"/>
    <w:rsid w:val="0032651F"/>
    <w:rsid w:val="00331329"/>
    <w:rsid w:val="00345B7C"/>
    <w:rsid w:val="00360AC7"/>
    <w:rsid w:val="00361295"/>
    <w:rsid w:val="00361317"/>
    <w:rsid w:val="0036788E"/>
    <w:rsid w:val="00375ABB"/>
    <w:rsid w:val="00382CB6"/>
    <w:rsid w:val="00382F71"/>
    <w:rsid w:val="003869C6"/>
    <w:rsid w:val="00393FCC"/>
    <w:rsid w:val="00394FBA"/>
    <w:rsid w:val="003A51B9"/>
    <w:rsid w:val="003A5FFA"/>
    <w:rsid w:val="003B4A81"/>
    <w:rsid w:val="003C386B"/>
    <w:rsid w:val="003D026E"/>
    <w:rsid w:val="003E1FE1"/>
    <w:rsid w:val="00400CA4"/>
    <w:rsid w:val="00401292"/>
    <w:rsid w:val="00412C60"/>
    <w:rsid w:val="00432B3B"/>
    <w:rsid w:val="00434BF5"/>
    <w:rsid w:val="00441074"/>
    <w:rsid w:val="0045666A"/>
    <w:rsid w:val="0045709F"/>
    <w:rsid w:val="00480E57"/>
    <w:rsid w:val="004A1089"/>
    <w:rsid w:val="004B1F61"/>
    <w:rsid w:val="004B406B"/>
    <w:rsid w:val="004B7E16"/>
    <w:rsid w:val="004C6D4B"/>
    <w:rsid w:val="004D1714"/>
    <w:rsid w:val="004D5655"/>
    <w:rsid w:val="004D7412"/>
    <w:rsid w:val="004E0AD7"/>
    <w:rsid w:val="0050090F"/>
    <w:rsid w:val="0051560E"/>
    <w:rsid w:val="0052110D"/>
    <w:rsid w:val="00521AA1"/>
    <w:rsid w:val="005355AA"/>
    <w:rsid w:val="005358B4"/>
    <w:rsid w:val="00547BFE"/>
    <w:rsid w:val="0056140E"/>
    <w:rsid w:val="005666D8"/>
    <w:rsid w:val="00586202"/>
    <w:rsid w:val="005A1D01"/>
    <w:rsid w:val="005A6E2C"/>
    <w:rsid w:val="005B6E43"/>
    <w:rsid w:val="005D5984"/>
    <w:rsid w:val="005D74F2"/>
    <w:rsid w:val="005E04CF"/>
    <w:rsid w:val="005E48C3"/>
    <w:rsid w:val="00612BC4"/>
    <w:rsid w:val="0061364E"/>
    <w:rsid w:val="00622A5E"/>
    <w:rsid w:val="00625170"/>
    <w:rsid w:val="006323F7"/>
    <w:rsid w:val="0064029A"/>
    <w:rsid w:val="00643A38"/>
    <w:rsid w:val="00644305"/>
    <w:rsid w:val="00661C79"/>
    <w:rsid w:val="00662B65"/>
    <w:rsid w:val="00666F6B"/>
    <w:rsid w:val="00670D6A"/>
    <w:rsid w:val="00683EF3"/>
    <w:rsid w:val="00684059"/>
    <w:rsid w:val="006937AE"/>
    <w:rsid w:val="00697E12"/>
    <w:rsid w:val="006A3F25"/>
    <w:rsid w:val="006A623D"/>
    <w:rsid w:val="006A673B"/>
    <w:rsid w:val="006B1F91"/>
    <w:rsid w:val="006C0DCB"/>
    <w:rsid w:val="006C2C66"/>
    <w:rsid w:val="006E22F6"/>
    <w:rsid w:val="006E38E5"/>
    <w:rsid w:val="007222E5"/>
    <w:rsid w:val="00727EA4"/>
    <w:rsid w:val="00740117"/>
    <w:rsid w:val="00740E2B"/>
    <w:rsid w:val="00745066"/>
    <w:rsid w:val="00755138"/>
    <w:rsid w:val="007804A2"/>
    <w:rsid w:val="0078144D"/>
    <w:rsid w:val="007A7496"/>
    <w:rsid w:val="007C314A"/>
    <w:rsid w:val="007C5036"/>
    <w:rsid w:val="007D1649"/>
    <w:rsid w:val="007D2390"/>
    <w:rsid w:val="007D5569"/>
    <w:rsid w:val="007D56E3"/>
    <w:rsid w:val="007D6713"/>
    <w:rsid w:val="007E1F70"/>
    <w:rsid w:val="008033FA"/>
    <w:rsid w:val="0080652B"/>
    <w:rsid w:val="00806A11"/>
    <w:rsid w:val="008130C5"/>
    <w:rsid w:val="00860EA8"/>
    <w:rsid w:val="00861BE3"/>
    <w:rsid w:val="00872F41"/>
    <w:rsid w:val="008822ED"/>
    <w:rsid w:val="008A4005"/>
    <w:rsid w:val="008A4EE8"/>
    <w:rsid w:val="008D751E"/>
    <w:rsid w:val="008E3AFD"/>
    <w:rsid w:val="008F69C1"/>
    <w:rsid w:val="008F7E13"/>
    <w:rsid w:val="009055A6"/>
    <w:rsid w:val="00944D6C"/>
    <w:rsid w:val="00950914"/>
    <w:rsid w:val="0096211D"/>
    <w:rsid w:val="00981B25"/>
    <w:rsid w:val="00993AFE"/>
    <w:rsid w:val="009B11B3"/>
    <w:rsid w:val="009B4D75"/>
    <w:rsid w:val="009B7261"/>
    <w:rsid w:val="009C0F9A"/>
    <w:rsid w:val="009E5283"/>
    <w:rsid w:val="009E738A"/>
    <w:rsid w:val="00A132AA"/>
    <w:rsid w:val="00A14120"/>
    <w:rsid w:val="00A50832"/>
    <w:rsid w:val="00A52037"/>
    <w:rsid w:val="00A53571"/>
    <w:rsid w:val="00A61A61"/>
    <w:rsid w:val="00A62E14"/>
    <w:rsid w:val="00A93DE7"/>
    <w:rsid w:val="00AB4A34"/>
    <w:rsid w:val="00AB58C6"/>
    <w:rsid w:val="00AC0EFC"/>
    <w:rsid w:val="00AC46D7"/>
    <w:rsid w:val="00AD1083"/>
    <w:rsid w:val="00AD12CA"/>
    <w:rsid w:val="00AD2827"/>
    <w:rsid w:val="00AD5D90"/>
    <w:rsid w:val="00AD606D"/>
    <w:rsid w:val="00AD6818"/>
    <w:rsid w:val="00AE102C"/>
    <w:rsid w:val="00B00759"/>
    <w:rsid w:val="00B02CEB"/>
    <w:rsid w:val="00B109F1"/>
    <w:rsid w:val="00B24F7B"/>
    <w:rsid w:val="00B323B9"/>
    <w:rsid w:val="00B36033"/>
    <w:rsid w:val="00B42030"/>
    <w:rsid w:val="00B461D7"/>
    <w:rsid w:val="00B52E8D"/>
    <w:rsid w:val="00B777A8"/>
    <w:rsid w:val="00B81EE1"/>
    <w:rsid w:val="00B91A9C"/>
    <w:rsid w:val="00BA27E4"/>
    <w:rsid w:val="00BA3248"/>
    <w:rsid w:val="00C0242F"/>
    <w:rsid w:val="00C10859"/>
    <w:rsid w:val="00C10E17"/>
    <w:rsid w:val="00C455F4"/>
    <w:rsid w:val="00C45FB0"/>
    <w:rsid w:val="00C536BA"/>
    <w:rsid w:val="00C56466"/>
    <w:rsid w:val="00C81A40"/>
    <w:rsid w:val="00C9585D"/>
    <w:rsid w:val="00CB43F8"/>
    <w:rsid w:val="00CC755D"/>
    <w:rsid w:val="00CD0716"/>
    <w:rsid w:val="00CE03F1"/>
    <w:rsid w:val="00CF00B7"/>
    <w:rsid w:val="00D24DB4"/>
    <w:rsid w:val="00D37228"/>
    <w:rsid w:val="00D53385"/>
    <w:rsid w:val="00D5434B"/>
    <w:rsid w:val="00D57EA1"/>
    <w:rsid w:val="00D923C7"/>
    <w:rsid w:val="00D92CF0"/>
    <w:rsid w:val="00DA1021"/>
    <w:rsid w:val="00DA353F"/>
    <w:rsid w:val="00DB09AB"/>
    <w:rsid w:val="00DB45B5"/>
    <w:rsid w:val="00DC3909"/>
    <w:rsid w:val="00DC6A1C"/>
    <w:rsid w:val="00DD21BC"/>
    <w:rsid w:val="00DD27E6"/>
    <w:rsid w:val="00DF6510"/>
    <w:rsid w:val="00DF73B8"/>
    <w:rsid w:val="00E14AE9"/>
    <w:rsid w:val="00E2470F"/>
    <w:rsid w:val="00E333A0"/>
    <w:rsid w:val="00E41CD4"/>
    <w:rsid w:val="00E4781C"/>
    <w:rsid w:val="00E57D31"/>
    <w:rsid w:val="00E65A1B"/>
    <w:rsid w:val="00E775CD"/>
    <w:rsid w:val="00E8668B"/>
    <w:rsid w:val="00E919BD"/>
    <w:rsid w:val="00EA1932"/>
    <w:rsid w:val="00EA7239"/>
    <w:rsid w:val="00EB5B10"/>
    <w:rsid w:val="00ED00DD"/>
    <w:rsid w:val="00EE0707"/>
    <w:rsid w:val="00EE3D46"/>
    <w:rsid w:val="00EE7657"/>
    <w:rsid w:val="00EF063B"/>
    <w:rsid w:val="00EF5DE4"/>
    <w:rsid w:val="00F03A50"/>
    <w:rsid w:val="00F05AC8"/>
    <w:rsid w:val="00F14AA8"/>
    <w:rsid w:val="00F17458"/>
    <w:rsid w:val="00F20D5D"/>
    <w:rsid w:val="00F222D6"/>
    <w:rsid w:val="00F22C55"/>
    <w:rsid w:val="00F27934"/>
    <w:rsid w:val="00F350CE"/>
    <w:rsid w:val="00F36DB7"/>
    <w:rsid w:val="00F50883"/>
    <w:rsid w:val="00F54F2D"/>
    <w:rsid w:val="00FB3FEA"/>
    <w:rsid w:val="00FB6E1A"/>
    <w:rsid w:val="00FC60D7"/>
    <w:rsid w:val="00FD6B9A"/>
    <w:rsid w:val="00FF7870"/>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66D8"/>
    <w:pPr>
      <w:spacing w:after="160" w:line="432" w:lineRule="auto"/>
      <w:ind w:firstLine="72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1745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
    <w:basedOn w:val="Normal"/>
    <w:link w:val="ListParagraphChar"/>
    <w:uiPriority w:val="34"/>
    <w:qFormat/>
    <w:rsid w:val="000948B6"/>
    <w:pPr>
      <w:ind w:left="720"/>
      <w:contextualSpacing/>
    </w:pPr>
  </w:style>
  <w:style w:type="character" w:customStyle="1" w:styleId="ListParagraphChar">
    <w:name w:val="List Paragraph Char"/>
    <w:aliases w:val="Body of text Char"/>
    <w:link w:val="ListParagraph"/>
    <w:uiPriority w:val="34"/>
    <w:locked/>
    <w:rsid w:val="003A51B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66D8"/>
    <w:pPr>
      <w:spacing w:after="160" w:line="432" w:lineRule="auto"/>
      <w:ind w:firstLine="72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1745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
    <w:basedOn w:val="Normal"/>
    <w:link w:val="ListParagraphChar"/>
    <w:uiPriority w:val="34"/>
    <w:qFormat/>
    <w:rsid w:val="000948B6"/>
    <w:pPr>
      <w:ind w:left="720"/>
      <w:contextualSpacing/>
    </w:pPr>
  </w:style>
  <w:style w:type="character" w:customStyle="1" w:styleId="ListParagraphChar">
    <w:name w:val="List Paragraph Char"/>
    <w:aliases w:val="Body of text Char"/>
    <w:link w:val="ListParagraph"/>
    <w:uiPriority w:val="34"/>
    <w:locked/>
    <w:rsid w:val="003A51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403692">
      <w:bodyDiv w:val="1"/>
      <w:marLeft w:val="0"/>
      <w:marRight w:val="0"/>
      <w:marTop w:val="0"/>
      <w:marBottom w:val="0"/>
      <w:divBdr>
        <w:top w:val="none" w:sz="0" w:space="0" w:color="auto"/>
        <w:left w:val="none" w:sz="0" w:space="0" w:color="auto"/>
        <w:bottom w:val="none" w:sz="0" w:space="0" w:color="auto"/>
        <w:right w:val="none" w:sz="0" w:space="0" w:color="auto"/>
      </w:divBdr>
    </w:div>
    <w:div w:id="212889270">
      <w:bodyDiv w:val="1"/>
      <w:marLeft w:val="0"/>
      <w:marRight w:val="0"/>
      <w:marTop w:val="0"/>
      <w:marBottom w:val="0"/>
      <w:divBdr>
        <w:top w:val="none" w:sz="0" w:space="0" w:color="auto"/>
        <w:left w:val="none" w:sz="0" w:space="0" w:color="auto"/>
        <w:bottom w:val="none" w:sz="0" w:space="0" w:color="auto"/>
        <w:right w:val="none" w:sz="0" w:space="0" w:color="auto"/>
      </w:divBdr>
    </w:div>
    <w:div w:id="375588943">
      <w:bodyDiv w:val="1"/>
      <w:marLeft w:val="0"/>
      <w:marRight w:val="0"/>
      <w:marTop w:val="0"/>
      <w:marBottom w:val="0"/>
      <w:divBdr>
        <w:top w:val="none" w:sz="0" w:space="0" w:color="auto"/>
        <w:left w:val="none" w:sz="0" w:space="0" w:color="auto"/>
        <w:bottom w:val="none" w:sz="0" w:space="0" w:color="auto"/>
        <w:right w:val="none" w:sz="0" w:space="0" w:color="auto"/>
      </w:divBdr>
    </w:div>
    <w:div w:id="413358111">
      <w:bodyDiv w:val="1"/>
      <w:marLeft w:val="0"/>
      <w:marRight w:val="0"/>
      <w:marTop w:val="0"/>
      <w:marBottom w:val="0"/>
      <w:divBdr>
        <w:top w:val="none" w:sz="0" w:space="0" w:color="auto"/>
        <w:left w:val="none" w:sz="0" w:space="0" w:color="auto"/>
        <w:bottom w:val="none" w:sz="0" w:space="0" w:color="auto"/>
        <w:right w:val="none" w:sz="0" w:space="0" w:color="auto"/>
      </w:divBdr>
    </w:div>
    <w:div w:id="550312031">
      <w:bodyDiv w:val="1"/>
      <w:marLeft w:val="0"/>
      <w:marRight w:val="0"/>
      <w:marTop w:val="0"/>
      <w:marBottom w:val="0"/>
      <w:divBdr>
        <w:top w:val="none" w:sz="0" w:space="0" w:color="auto"/>
        <w:left w:val="none" w:sz="0" w:space="0" w:color="auto"/>
        <w:bottom w:val="none" w:sz="0" w:space="0" w:color="auto"/>
        <w:right w:val="none" w:sz="0" w:space="0" w:color="auto"/>
      </w:divBdr>
    </w:div>
    <w:div w:id="631205429">
      <w:bodyDiv w:val="1"/>
      <w:marLeft w:val="0"/>
      <w:marRight w:val="0"/>
      <w:marTop w:val="0"/>
      <w:marBottom w:val="0"/>
      <w:divBdr>
        <w:top w:val="none" w:sz="0" w:space="0" w:color="auto"/>
        <w:left w:val="none" w:sz="0" w:space="0" w:color="auto"/>
        <w:bottom w:val="none" w:sz="0" w:space="0" w:color="auto"/>
        <w:right w:val="none" w:sz="0" w:space="0" w:color="auto"/>
      </w:divBdr>
    </w:div>
    <w:div w:id="1122116630">
      <w:bodyDiv w:val="1"/>
      <w:marLeft w:val="0"/>
      <w:marRight w:val="0"/>
      <w:marTop w:val="0"/>
      <w:marBottom w:val="0"/>
      <w:divBdr>
        <w:top w:val="none" w:sz="0" w:space="0" w:color="auto"/>
        <w:left w:val="none" w:sz="0" w:space="0" w:color="auto"/>
        <w:bottom w:val="none" w:sz="0" w:space="0" w:color="auto"/>
        <w:right w:val="none" w:sz="0" w:space="0" w:color="auto"/>
      </w:divBdr>
    </w:div>
    <w:div w:id="1542784167">
      <w:bodyDiv w:val="1"/>
      <w:marLeft w:val="0"/>
      <w:marRight w:val="0"/>
      <w:marTop w:val="0"/>
      <w:marBottom w:val="0"/>
      <w:divBdr>
        <w:top w:val="none" w:sz="0" w:space="0" w:color="auto"/>
        <w:left w:val="none" w:sz="0" w:space="0" w:color="auto"/>
        <w:bottom w:val="none" w:sz="0" w:space="0" w:color="auto"/>
        <w:right w:val="none" w:sz="0" w:space="0" w:color="auto"/>
      </w:divBdr>
    </w:div>
    <w:div w:id="1863859696">
      <w:bodyDiv w:val="1"/>
      <w:marLeft w:val="0"/>
      <w:marRight w:val="0"/>
      <w:marTop w:val="0"/>
      <w:marBottom w:val="0"/>
      <w:divBdr>
        <w:top w:val="none" w:sz="0" w:space="0" w:color="auto"/>
        <w:left w:val="none" w:sz="0" w:space="0" w:color="auto"/>
        <w:bottom w:val="none" w:sz="0" w:space="0" w:color="auto"/>
        <w:right w:val="none" w:sz="0" w:space="0" w:color="auto"/>
      </w:divBdr>
    </w:div>
    <w:div w:id="2067099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E42DC4-A4B9-4359-B128-F01687ABB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33</TotalTime>
  <Pages>55</Pages>
  <Words>25443</Words>
  <Characters>145030</Characters>
  <Application>Microsoft Office Word</Application>
  <DocSecurity>0</DocSecurity>
  <Lines>1208</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1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91</cp:revision>
  <dcterms:created xsi:type="dcterms:W3CDTF">2021-09-12T09:43:00Z</dcterms:created>
  <dcterms:modified xsi:type="dcterms:W3CDTF">2021-09-29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d846863e-8da5-3db6-809b-78ce55f785da</vt:lpwstr>
  </property>
</Properties>
</file>